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intelligence2.xml" ContentType="application/vnd.ms-office.intelligence2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845A084" w14:textId="77777777" w:rsidR="00B9288E" w:rsidRDefault="00B9288E" w:rsidP="00B9288E">
      <w:pPr>
        <w:pStyle w:val="Heading1"/>
      </w:pPr>
      <w:bookmarkStart w:id="0" w:name="_Hlk118969458"/>
      <w:bookmarkStart w:id="1" w:name="_GoBack"/>
      <w:bookmarkEnd w:id="0"/>
      <w:bookmarkEnd w:id="1"/>
      <w:r>
        <w:t>Epidemiology and Infection</w:t>
      </w:r>
    </w:p>
    <w:p w14:paraId="544DB927" w14:textId="77777777" w:rsidR="00B9288E" w:rsidRDefault="00B9288E" w:rsidP="00B9288E">
      <w:pPr>
        <w:spacing w:line="360" w:lineRule="auto"/>
      </w:pPr>
    </w:p>
    <w:p w14:paraId="122BA147" w14:textId="6E254C3C" w:rsidR="00B9288E" w:rsidRDefault="00B9288E" w:rsidP="00B9288E">
      <w:pPr>
        <w:spacing w:line="360" w:lineRule="auto"/>
      </w:pPr>
      <w:r>
        <w:t xml:space="preserve">Prevalence and distribution of non-typhoidal </w:t>
      </w:r>
      <w:r>
        <w:rPr>
          <w:i/>
          <w:iCs/>
        </w:rPr>
        <w:t>Salmonella</w:t>
      </w:r>
      <w:r>
        <w:t xml:space="preserve"> </w:t>
      </w:r>
      <w:r>
        <w:rPr>
          <w:i/>
          <w:iCs/>
        </w:rPr>
        <w:t xml:space="preserve">enterica </w:t>
      </w:r>
      <w:r>
        <w:t>serogroups and serovars isolated from normally sterile sites: a global systematic review</w:t>
      </w:r>
    </w:p>
    <w:p w14:paraId="2ED6D28C" w14:textId="77777777" w:rsidR="00B9288E" w:rsidRDefault="00B9288E" w:rsidP="00B9288E"/>
    <w:p w14:paraId="02580FB8" w14:textId="181A492C" w:rsidR="00B9288E" w:rsidRPr="00720164" w:rsidRDefault="00B9288E" w:rsidP="00B9288E">
      <w:pPr>
        <w:spacing w:line="480" w:lineRule="auto"/>
      </w:pPr>
      <w:r>
        <w:t>Nienke N. Hagedoorn</w:t>
      </w:r>
      <w:r>
        <w:rPr>
          <w:vertAlign w:val="superscript"/>
        </w:rPr>
        <w:t>1</w:t>
      </w:r>
      <w:r>
        <w:t>, Shruti Murthy</w:t>
      </w:r>
      <w:r>
        <w:rPr>
          <w:vertAlign w:val="superscript"/>
        </w:rPr>
        <w:t>1</w:t>
      </w:r>
      <w:r>
        <w:t>, Megan Birkhold</w:t>
      </w:r>
      <w:r>
        <w:rPr>
          <w:vertAlign w:val="superscript"/>
        </w:rPr>
        <w:t>2</w:t>
      </w:r>
      <w:r>
        <w:t>, Christian S. Marchello</w:t>
      </w:r>
      <w:r>
        <w:rPr>
          <w:vertAlign w:val="superscript"/>
        </w:rPr>
        <w:t>1</w:t>
      </w:r>
      <w:r>
        <w:t>, John A. Crump</w:t>
      </w:r>
      <w:r>
        <w:rPr>
          <w:vertAlign w:val="superscript"/>
        </w:rPr>
        <w:t>1*</w:t>
      </w:r>
      <w:r>
        <w:t>, on behalf of the Vacc-iNTS Consortium</w:t>
      </w:r>
      <w:r w:rsidR="00955F30">
        <w:t xml:space="preserve"> Collaborators</w:t>
      </w:r>
    </w:p>
    <w:p w14:paraId="0191CFE7" w14:textId="77777777" w:rsidR="009225FB" w:rsidRDefault="009225FB" w:rsidP="000B71BE"/>
    <w:p w14:paraId="52001B1E" w14:textId="77777777" w:rsidR="00B9288E" w:rsidRDefault="00B9288E" w:rsidP="000B71BE">
      <w:pPr>
        <w:sectPr w:rsidR="00B9288E" w:rsidSect="00B9288E">
          <w:footerReference w:type="even" r:id="rId11"/>
          <w:pgSz w:w="11906" w:h="16838"/>
          <w:pgMar w:top="720" w:right="720" w:bottom="720" w:left="720" w:header="708" w:footer="708" w:gutter="0"/>
          <w:cols w:space="708"/>
          <w:docGrid w:linePitch="360"/>
        </w:sectPr>
      </w:pPr>
    </w:p>
    <w:p w14:paraId="63C50488" w14:textId="60263986" w:rsidR="005610A2" w:rsidRDefault="00284894" w:rsidP="00185A71">
      <w:pPr>
        <w:pStyle w:val="Heading2"/>
      </w:pPr>
      <w:r>
        <w:lastRenderedPageBreak/>
        <w:t>Supplementa</w:t>
      </w:r>
      <w:r w:rsidR="00B9288E">
        <w:t>ry Table</w:t>
      </w:r>
      <w:r w:rsidR="1C1CD35A">
        <w:t xml:space="preserve"> </w:t>
      </w:r>
      <w:r w:rsidR="00B9288E">
        <w:t>S</w:t>
      </w:r>
      <w:r w:rsidR="00E01E79">
        <w:t>1</w:t>
      </w:r>
      <w:r w:rsidR="1C1CD35A">
        <w:t xml:space="preserve"> – </w:t>
      </w:r>
      <w:r w:rsidR="005E78A2">
        <w:t xml:space="preserve">Serogroup </w:t>
      </w:r>
      <w:r w:rsidR="1C1CD35A">
        <w:t>classification</w:t>
      </w:r>
      <w:r w:rsidR="005E78A2">
        <w:t xml:space="preserve"> based on </w:t>
      </w:r>
      <w:r w:rsidR="005F742C">
        <w:t xml:space="preserve">serogroups and </w:t>
      </w:r>
      <w:r w:rsidR="005E78A2">
        <w:t xml:space="preserve">serovars </w:t>
      </w:r>
      <w:r w:rsidR="00660350">
        <w:t xml:space="preserve">identified in the </w:t>
      </w:r>
      <w:r w:rsidR="001B0AED">
        <w:t xml:space="preserve">systematic </w:t>
      </w:r>
      <w:r w:rsidR="009A312A">
        <w:t>review</w:t>
      </w:r>
      <w:r w:rsidR="00AC7E2C">
        <w:t xml:space="preserve"> on prevalence of serogroups and serovars of non-typhoidal </w:t>
      </w:r>
      <w:r w:rsidR="00AC7E2C">
        <w:rPr>
          <w:i/>
        </w:rPr>
        <w:t xml:space="preserve">Salmonella enterica </w:t>
      </w:r>
      <w:r w:rsidR="00AC7E2C">
        <w:t>isolated from normally sterile sites</w:t>
      </w:r>
      <w:r w:rsidR="009A312A">
        <w:t xml:space="preserve">, </w:t>
      </w:r>
      <w:r w:rsidR="001B0AED">
        <w:t>global, 1941-2019</w:t>
      </w:r>
      <w:bookmarkStart w:id="2" w:name="_Hlk146617092"/>
      <w:r w:rsidR="00E81F7E">
        <w:t xml:space="preserve"> </w:t>
      </w:r>
      <w:r w:rsidR="00EA3191">
        <w:rPr>
          <w:rFonts w:cs="ScalaLancetPro"/>
          <w:color w:val="000000" w:themeColor="text1"/>
        </w:rPr>
        <w:fldChar w:fldCharType="begin"/>
      </w:r>
      <w:r w:rsidR="00914127">
        <w:rPr>
          <w:rFonts w:cs="ScalaLancetPro"/>
          <w:color w:val="000000" w:themeColor="text1"/>
        </w:rPr>
        <w:instrText xml:space="preserve"> ADDIN EN.CITE &lt;EndNote&gt;&lt;Cite&gt;&lt;Author&gt;Grimont&lt;/Author&gt;&lt;Year&gt;2007&lt;/Year&gt;&lt;RecNum&gt;246&lt;/RecNum&gt;&lt;DisplayText&gt;[1]&lt;/DisplayText&gt;&lt;record&gt;&lt;rec-number&gt;246&lt;/rec-number&gt;&lt;foreign-keys&gt;&lt;key app="EN" db-id="a9ds0s9st2eds8epxad52svrdeadttw5x0va" timestamp="1665966621"&gt;246&lt;/key&gt;&lt;/foreign-keys&gt;&lt;ref-type name="Journal Article"&gt;17&lt;/ref-type&gt;&lt;contributors&gt;&lt;authors&gt;&lt;author&gt;Grimont, Patrick&lt;/author&gt;&lt;author&gt;Weill, François-Xavier&lt;/author&gt;&lt;/authors&gt;&lt;/contributors&gt;&lt;titles&gt;&lt;title&gt;Antigenic Formulae of the Salmonella serovars, (9th ed.) Paris: WHO Collaborating Centre for Reference and Research on Salmonella&lt;/title&gt;&lt;secondary-title&gt;Institute Pasteur.&lt;/secondary-title&gt;&lt;/titles&gt;&lt;periodical&gt;&lt;full-title&gt;Institute Pasteur.&lt;/full-title&gt;&lt;/periodical&gt;&lt;pages&gt;1-166&lt;/pages&gt;&lt;dates&gt;&lt;year&gt;2007&lt;/year&gt;&lt;pub-dates&gt;&lt;date&gt;01/01&lt;/date&gt;&lt;/pub-dates&gt;&lt;/dates&gt;&lt;urls&gt;&lt;/urls&gt;&lt;/record&gt;&lt;/Cite&gt;&lt;/EndNote&gt;</w:instrText>
      </w:r>
      <w:r w:rsidR="00EA3191">
        <w:rPr>
          <w:rFonts w:cs="ScalaLancetPro"/>
          <w:color w:val="000000" w:themeColor="text1"/>
        </w:rPr>
        <w:fldChar w:fldCharType="separate"/>
      </w:r>
      <w:r w:rsidR="00914127">
        <w:rPr>
          <w:rFonts w:cs="ScalaLancetPro"/>
          <w:noProof/>
          <w:color w:val="000000" w:themeColor="text1"/>
        </w:rPr>
        <w:t>[1]</w:t>
      </w:r>
      <w:r w:rsidR="00EA3191">
        <w:rPr>
          <w:rFonts w:cs="ScalaLancetPro"/>
          <w:color w:val="000000" w:themeColor="text1"/>
        </w:rPr>
        <w:fldChar w:fldCharType="end"/>
      </w:r>
      <w:bookmarkEnd w:id="2"/>
    </w:p>
    <w:tbl>
      <w:tblPr>
        <w:tblW w:w="0" w:type="auto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838"/>
        <w:gridCol w:w="1287"/>
        <w:gridCol w:w="943"/>
        <w:gridCol w:w="975"/>
        <w:gridCol w:w="1286"/>
        <w:gridCol w:w="1003"/>
        <w:gridCol w:w="806"/>
        <w:gridCol w:w="1267"/>
        <w:gridCol w:w="629"/>
        <w:gridCol w:w="981"/>
        <w:gridCol w:w="1017"/>
        <w:gridCol w:w="879"/>
        <w:gridCol w:w="818"/>
        <w:gridCol w:w="929"/>
        <w:gridCol w:w="740"/>
      </w:tblGrid>
      <w:tr w:rsidR="005F742C" w:rsidRPr="005F742C" w14:paraId="745E7F11" w14:textId="77777777" w:rsidTr="00E01E79">
        <w:trPr>
          <w:trHeight w:val="494"/>
        </w:trPr>
        <w:tc>
          <w:tcPr>
            <w:tcW w:w="1838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CF02960" w14:textId="707C0549" w:rsidR="005F742C" w:rsidRPr="005F742C" w:rsidRDefault="00772449" w:rsidP="005F742C">
            <w:pPr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AB23AD">
              <w:rPr>
                <w:rFonts w:ascii="Arial" w:hAnsi="Arial" w:cs="Arial"/>
                <w:b/>
                <w:bCs/>
                <w:i/>
                <w:iCs/>
                <w:sz w:val="18"/>
                <w:szCs w:val="18"/>
              </w:rPr>
              <w:t>Salmonella</w:t>
            </w:r>
            <w:r>
              <w:rPr>
                <w:rFonts w:ascii="Arial" w:hAnsi="Arial" w:cs="Arial"/>
                <w:b/>
                <w:bCs/>
                <w:sz w:val="18"/>
                <w:szCs w:val="18"/>
              </w:rPr>
              <w:t xml:space="preserve"> s</w:t>
            </w:r>
            <w:r w:rsidR="005F742C" w:rsidRPr="005F742C">
              <w:rPr>
                <w:rFonts w:ascii="Arial" w:hAnsi="Arial" w:cs="Arial"/>
                <w:b/>
                <w:bCs/>
                <w:sz w:val="18"/>
                <w:szCs w:val="18"/>
              </w:rPr>
              <w:t>erogroup</w:t>
            </w:r>
          </w:p>
        </w:tc>
        <w:tc>
          <w:tcPr>
            <w:tcW w:w="13560" w:type="dxa"/>
            <w:gridSpan w:val="14"/>
            <w:tcBorders>
              <w:top w:val="nil"/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C79B696" w14:textId="315DB00E" w:rsidR="005F742C" w:rsidRPr="005F742C" w:rsidRDefault="00772449" w:rsidP="005F742C">
            <w:pPr>
              <w:jc w:val="center"/>
              <w:rPr>
                <w:rFonts w:ascii="Arial" w:hAnsi="Arial" w:cs="Arial"/>
                <w:i/>
                <w:iCs/>
                <w:color w:val="B0B0B0"/>
                <w:sz w:val="18"/>
                <w:szCs w:val="18"/>
              </w:rPr>
            </w:pPr>
            <w:r w:rsidRPr="00AB23AD">
              <w:rPr>
                <w:rFonts w:ascii="Arial" w:hAnsi="Arial" w:cs="Arial"/>
                <w:b/>
                <w:i/>
                <w:iCs/>
                <w:color w:val="000000"/>
                <w:sz w:val="18"/>
                <w:szCs w:val="18"/>
              </w:rPr>
              <w:t>Salmonella</w:t>
            </w:r>
            <w:r>
              <w:rPr>
                <w:rFonts w:ascii="Arial" w:hAnsi="Arial" w:cs="Arial"/>
                <w:b/>
                <w:color w:val="000000"/>
                <w:sz w:val="18"/>
                <w:szCs w:val="18"/>
              </w:rPr>
              <w:t xml:space="preserve"> s</w:t>
            </w:r>
            <w:r w:rsidR="005F742C" w:rsidRPr="005F742C">
              <w:rPr>
                <w:rFonts w:ascii="Arial" w:hAnsi="Arial" w:cs="Arial"/>
                <w:b/>
                <w:color w:val="000000"/>
                <w:sz w:val="18"/>
                <w:szCs w:val="18"/>
              </w:rPr>
              <w:t>erovar</w:t>
            </w:r>
          </w:p>
        </w:tc>
      </w:tr>
      <w:tr w:rsidR="00FF73DF" w:rsidRPr="005F742C" w14:paraId="5AF04251" w14:textId="245A1C49" w:rsidTr="00E01E79">
        <w:trPr>
          <w:trHeight w:val="315"/>
        </w:trPr>
        <w:tc>
          <w:tcPr>
            <w:tcW w:w="1838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55755DF" w14:textId="4DA5BEBB" w:rsidR="00FF73DF" w:rsidRPr="005F742C" w:rsidRDefault="00FF73DF" w:rsidP="00FF73DF">
            <w:pPr>
              <w:rPr>
                <w:rFonts w:ascii="Arial" w:hAnsi="Arial" w:cs="Arial"/>
                <w:b/>
                <w:bCs/>
                <w:sz w:val="16"/>
                <w:szCs w:val="18"/>
              </w:rPr>
            </w:pPr>
            <w:r w:rsidRPr="005F742C">
              <w:rPr>
                <w:rFonts w:ascii="Arial" w:hAnsi="Arial" w:cs="Arial"/>
                <w:b/>
                <w:bCs/>
                <w:sz w:val="16"/>
                <w:szCs w:val="18"/>
              </w:rPr>
              <w:t> O:2 (A)</w:t>
            </w:r>
          </w:p>
        </w:tc>
        <w:tc>
          <w:tcPr>
            <w:tcW w:w="1223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28639A3" w14:textId="1D355C0F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Group A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25DCBBA" w14:textId="26137FAC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35D6A2D" w14:textId="3D666AAC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1BEFE63" w14:textId="1A78A83E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7320517" w14:textId="6C3CABC1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4FA1720" w14:textId="0A0C98E8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9560350" w14:textId="1D560C5C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3C9E1FE" w14:textId="691CD922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2EF7D26" w14:textId="595446F3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8A11DA1" w14:textId="61EAAEEE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7FA8907" w14:textId="26E05870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167755C" w14:textId="26707F5D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90E1D84" w14:textId="6703D361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D8F3BA6" w14:textId="27934665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</w:tr>
      <w:tr w:rsidR="00FF73DF" w:rsidRPr="005F742C" w14:paraId="33FDF985" w14:textId="283BA758" w:rsidTr="00E01E79">
        <w:trPr>
          <w:trHeight w:val="315"/>
        </w:trPr>
        <w:tc>
          <w:tcPr>
            <w:tcW w:w="1838" w:type="dxa"/>
            <w:vMerge w:val="restar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E2D16A9" w14:textId="6A92F581" w:rsidR="00FF73DF" w:rsidRPr="005F742C" w:rsidRDefault="00FF73DF" w:rsidP="00FF73DF">
            <w:pPr>
              <w:rPr>
                <w:rFonts w:ascii="Arial" w:hAnsi="Arial" w:cs="Arial"/>
                <w:b/>
                <w:bCs/>
                <w:sz w:val="16"/>
                <w:szCs w:val="18"/>
              </w:rPr>
            </w:pPr>
            <w:r w:rsidRPr="005F742C">
              <w:rPr>
                <w:rFonts w:ascii="Arial" w:hAnsi="Arial" w:cs="Arial"/>
                <w:b/>
                <w:bCs/>
                <w:sz w:val="16"/>
                <w:szCs w:val="18"/>
              </w:rPr>
              <w:t> O:4 (B)</w:t>
            </w:r>
          </w:p>
        </w:tc>
        <w:tc>
          <w:tcPr>
            <w:tcW w:w="1223" w:type="dxa"/>
            <w:tcBorders>
              <w:top w:val="nil"/>
              <w:lef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2CB2730" w14:textId="208871A9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Abony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6AB3574" w14:textId="36A05372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Agona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12E74E3" w14:textId="1422B297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Agama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E4708D2" w14:textId="72509A8E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Brancaster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62A50C2" w14:textId="32AB942B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Brandenburg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068EE9A" w14:textId="2CA031AC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Bredeney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49678C5" w14:textId="10F19989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Chester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BA3C38F" w14:textId="37125840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Coeln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491FBF2" w14:textId="35B8BBE9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Copenhagen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F7B5932" w14:textId="25C88373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Derby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A198464" w14:textId="56C9FAF5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Haifa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FF8D722" w14:textId="20064686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Hato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861EEEC" w14:textId="5429AF7F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Heidelberg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01796B8" w14:textId="1D76685B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Java</w:t>
            </w:r>
          </w:p>
        </w:tc>
      </w:tr>
      <w:tr w:rsidR="00FF73DF" w:rsidRPr="005F742C" w14:paraId="72A260D2" w14:textId="76AFA828" w:rsidTr="00E01E79">
        <w:trPr>
          <w:trHeight w:val="315"/>
        </w:trPr>
        <w:tc>
          <w:tcPr>
            <w:tcW w:w="1838" w:type="dxa"/>
            <w:vMerge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315A33A4" w14:textId="77777777" w:rsidR="00FF73DF" w:rsidRPr="005F742C" w:rsidRDefault="00FF73DF" w:rsidP="00FF73DF">
            <w:pPr>
              <w:rPr>
                <w:rFonts w:ascii="Arial" w:hAnsi="Arial" w:cs="Arial"/>
                <w:b/>
                <w:bCs/>
                <w:sz w:val="16"/>
                <w:szCs w:val="18"/>
              </w:rPr>
            </w:pPr>
          </w:p>
        </w:tc>
        <w:tc>
          <w:tcPr>
            <w:tcW w:w="1223" w:type="dxa"/>
            <w:tcBorders>
              <w:top w:val="nil"/>
              <w:lef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C7BE9A0" w14:textId="0460DAFA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Kaapstad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8BE912A" w14:textId="03CA3576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Kiambu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1D3E3C7" w14:textId="441E8974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Kisangani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8D63C3B" w14:textId="2FC971F6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Reading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DD195D8" w14:textId="6766D3A2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Saintpaul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C6E8DAE" w14:textId="05B4EBA0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Sandiego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83E431F" w14:textId="4AC74095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Schwarzengrund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7A1E04B" w14:textId="41164C3B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Stanley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8266387" w14:textId="6E46CED3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Stanleyville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3C51A6B" w14:textId="25122380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Typhimurium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B9355AF" w14:textId="50A2B990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Wien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E4AFA1B" w14:textId="298F797F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Group B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D69CE5A" w14:textId="2031D74A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F1E25F0" w14:textId="7BAB11A3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 </w:t>
            </w:r>
          </w:p>
        </w:tc>
      </w:tr>
      <w:tr w:rsidR="00FF73DF" w:rsidRPr="005F742C" w14:paraId="3C14C143" w14:textId="02CE3B7A" w:rsidTr="00E01E79">
        <w:trPr>
          <w:trHeight w:val="315"/>
        </w:trPr>
        <w:tc>
          <w:tcPr>
            <w:tcW w:w="1838" w:type="dxa"/>
            <w:vMerge w:val="restar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A694336" w14:textId="22E15372" w:rsidR="00FF73DF" w:rsidRPr="005F742C" w:rsidRDefault="00FF73DF" w:rsidP="00FF73DF">
            <w:pPr>
              <w:rPr>
                <w:rFonts w:ascii="Arial" w:hAnsi="Arial" w:cs="Arial"/>
                <w:b/>
                <w:bCs/>
                <w:sz w:val="16"/>
                <w:szCs w:val="18"/>
              </w:rPr>
            </w:pPr>
            <w:r w:rsidRPr="005F742C">
              <w:rPr>
                <w:rFonts w:ascii="Arial" w:hAnsi="Arial" w:cs="Arial"/>
                <w:b/>
                <w:bCs/>
                <w:sz w:val="16"/>
                <w:szCs w:val="18"/>
              </w:rPr>
              <w:t> O:7 (C1)</w:t>
            </w:r>
          </w:p>
        </w:tc>
        <w:tc>
          <w:tcPr>
            <w:tcW w:w="1223" w:type="dxa"/>
            <w:tcBorders>
              <w:top w:val="nil"/>
              <w:lef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3445040" w14:textId="167F3220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Augustenborg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EC774BA" w14:textId="6AEB46A6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Bareilly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4D5D65F" w14:textId="71B0DAD7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Braenderup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A8DA2FA" w14:textId="29336696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Choleraesuis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6B20798" w14:textId="191EDEED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Colindale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6DA2397" w14:textId="4C3D5C2E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Galiema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9943BBC" w14:textId="2F8F32E2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Hartford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6C47A01" w14:textId="46279DAE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Infantis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A8968FA" w14:textId="3935A1EF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Irumu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48D3F53" w14:textId="5730B49E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Isangi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9C31A56" w14:textId="1C4F34C3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Livingstone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CD61E26" w14:textId="33EF4515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Mbandaka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D4F6786" w14:textId="357755B6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Montevideo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A438A12" w14:textId="68C0F77D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Norwich</w:t>
            </w:r>
          </w:p>
        </w:tc>
      </w:tr>
      <w:tr w:rsidR="00FF73DF" w:rsidRPr="005F742C" w14:paraId="68C51A13" w14:textId="4AB7E1C0" w:rsidTr="00E01E79">
        <w:trPr>
          <w:trHeight w:val="315"/>
        </w:trPr>
        <w:tc>
          <w:tcPr>
            <w:tcW w:w="1838" w:type="dxa"/>
            <w:vMerge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0346F053" w14:textId="77777777" w:rsidR="00FF73DF" w:rsidRPr="005F742C" w:rsidRDefault="00FF73DF" w:rsidP="00FF73DF">
            <w:pPr>
              <w:rPr>
                <w:rFonts w:ascii="Arial" w:hAnsi="Arial" w:cs="Arial"/>
                <w:b/>
                <w:bCs/>
                <w:sz w:val="16"/>
                <w:szCs w:val="18"/>
              </w:rPr>
            </w:pPr>
          </w:p>
        </w:tc>
        <w:tc>
          <w:tcPr>
            <w:tcW w:w="1223" w:type="dxa"/>
            <w:tcBorders>
              <w:top w:val="nil"/>
              <w:lef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37E507B" w14:textId="29923EFC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Oakland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FE25E98" w14:textId="5C9C27B0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Ohio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A53CAE2" w14:textId="66315657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Oranienburg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B9AF587" w14:textId="1ECDDFF3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Othmarschen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2CA0314" w14:textId="57C0F950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Rissen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AE4D13C" w14:textId="4C51008D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Tennessee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73BC2C2" w14:textId="38CCB74C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Thompson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AAB961F" w14:textId="508BE88D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Virchow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3AAF0AA" w14:textId="250C28FB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Group C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FDF7596" w14:textId="612EE5B7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AAECE6F" w14:textId="3B1295B0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F327B73" w14:textId="0BB2816C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EB6BFD2" w14:textId="760F355B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3E9BB58" w14:textId="5C0552BF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 </w:t>
            </w:r>
          </w:p>
        </w:tc>
      </w:tr>
      <w:tr w:rsidR="00FF73DF" w:rsidRPr="005F742C" w14:paraId="440DC340" w14:textId="6C02BEA4" w:rsidTr="00E01E79">
        <w:trPr>
          <w:trHeight w:val="315"/>
        </w:trPr>
        <w:tc>
          <w:tcPr>
            <w:tcW w:w="18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C863586" w14:textId="394B0060" w:rsidR="00FF73DF" w:rsidRPr="005F742C" w:rsidRDefault="00FF73DF" w:rsidP="00FF73DF">
            <w:pPr>
              <w:rPr>
                <w:rFonts w:ascii="Arial" w:hAnsi="Arial" w:cs="Arial"/>
                <w:b/>
                <w:bCs/>
                <w:sz w:val="16"/>
                <w:szCs w:val="18"/>
              </w:rPr>
            </w:pPr>
            <w:r w:rsidRPr="005F742C">
              <w:rPr>
                <w:rFonts w:ascii="Arial" w:hAnsi="Arial" w:cs="Arial"/>
                <w:b/>
                <w:bCs/>
                <w:sz w:val="16"/>
                <w:szCs w:val="18"/>
              </w:rPr>
              <w:t>O:8 (C2-C3)</w:t>
            </w:r>
          </w:p>
        </w:tc>
        <w:tc>
          <w:tcPr>
            <w:tcW w:w="1223" w:type="dxa"/>
            <w:tcBorders>
              <w:top w:val="nil"/>
              <w:lef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3C041B9" w14:textId="7C977C74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Albany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1A653B7" w14:textId="2693477A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Bardo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4E6508C" w14:textId="0FF54CAB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Blockley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2ACE620" w14:textId="7E0247A5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Bovismorbificans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E05163E" w14:textId="29A0224B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Corvallis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4332058" w14:textId="47F5F9DE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Hadar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86C7EF3" w14:textId="346F26E4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Kentucky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54F05D9" w14:textId="0A53B9BA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Kottbus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3A019F1" w14:textId="727BF42E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Litchfield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01010AA" w14:textId="58A9BFE4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Manhattan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35C02A1" w14:textId="66F47317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Muenchen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BDDAF29" w14:textId="7C787026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Newport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295751D" w14:textId="69B518CD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Tshiongwe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ABA9C5F" w14:textId="1165CCD7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Group C2</w:t>
            </w:r>
          </w:p>
        </w:tc>
      </w:tr>
      <w:tr w:rsidR="00FF73DF" w:rsidRPr="005F742C" w14:paraId="2D993F61" w14:textId="05E9E17F" w:rsidTr="00E01E79">
        <w:trPr>
          <w:trHeight w:val="315"/>
        </w:trPr>
        <w:tc>
          <w:tcPr>
            <w:tcW w:w="18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F0846D0" w14:textId="0D5A330D" w:rsidR="00FF73DF" w:rsidRPr="005F742C" w:rsidRDefault="00FF73DF" w:rsidP="00FF73DF">
            <w:pPr>
              <w:rPr>
                <w:rFonts w:ascii="Arial" w:hAnsi="Arial" w:cs="Arial"/>
                <w:b/>
                <w:bCs/>
                <w:sz w:val="16"/>
                <w:szCs w:val="18"/>
              </w:rPr>
            </w:pPr>
            <w:r w:rsidRPr="005F742C">
              <w:rPr>
                <w:rFonts w:ascii="Arial" w:hAnsi="Arial" w:cs="Arial"/>
                <w:b/>
                <w:bCs/>
                <w:sz w:val="16"/>
                <w:szCs w:val="18"/>
              </w:rPr>
              <w:t> O:9 (D1)</w:t>
            </w:r>
          </w:p>
        </w:tc>
        <w:tc>
          <w:tcPr>
            <w:tcW w:w="1223" w:type="dxa"/>
            <w:tcBorders>
              <w:top w:val="nil"/>
              <w:lef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B918E39" w14:textId="2D46A99E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Berta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A0A19CA" w14:textId="2E6BB6F3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Blegdam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08C489A" w14:textId="0CF3969A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Dublin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0CA1D47" w14:textId="31885333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Enteritidis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4D204D5" w14:textId="72ECD4AE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Javiana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81049A1" w14:textId="0301ED01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Miami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3E56ED7" w14:textId="71D4F2EC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Napoli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3DA27A3" w14:textId="4A8A00AE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Panama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32F89E2" w14:textId="29AC2706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Group D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1C96BB6" w14:textId="601537EE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735D8F8" w14:textId="56E62CDA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7D1703E" w14:textId="3D2A7E2B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8CBE5AC" w14:textId="3751FA45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136C7BD" w14:textId="5E91711E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</w:tr>
      <w:tr w:rsidR="00FF73DF" w:rsidRPr="005F742C" w14:paraId="04150B99" w14:textId="33462DF3" w:rsidTr="00E01E79">
        <w:trPr>
          <w:trHeight w:val="315"/>
        </w:trPr>
        <w:tc>
          <w:tcPr>
            <w:tcW w:w="18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B213C09" w14:textId="58653AD6" w:rsidR="00FF73DF" w:rsidRPr="005F742C" w:rsidRDefault="00FF73DF" w:rsidP="00FF73DF">
            <w:pPr>
              <w:rPr>
                <w:rFonts w:ascii="Arial" w:hAnsi="Arial" w:cs="Arial"/>
                <w:b/>
                <w:bCs/>
                <w:sz w:val="16"/>
                <w:szCs w:val="18"/>
              </w:rPr>
            </w:pPr>
            <w:r w:rsidRPr="005F742C">
              <w:rPr>
                <w:rFonts w:ascii="Arial" w:hAnsi="Arial" w:cs="Arial"/>
                <w:b/>
                <w:bCs/>
                <w:sz w:val="16"/>
                <w:szCs w:val="18"/>
              </w:rPr>
              <w:t> O:9,46 (D2)</w:t>
            </w:r>
          </w:p>
        </w:tc>
        <w:tc>
          <w:tcPr>
            <w:tcW w:w="1223" w:type="dxa"/>
            <w:tcBorders>
              <w:top w:val="nil"/>
              <w:lef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5091BC4" w14:textId="72E2B84E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Group D2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97B2569" w14:textId="77F7ABC6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4572D0D" w14:textId="6F6FA1DB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F680199" w14:textId="4A7D9874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412150F" w14:textId="13142FB5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4BECF6A" w14:textId="56230351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7281629" w14:textId="639AC1C6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7E6F817" w14:textId="40BA6A50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2C851FD" w14:textId="299B9E7B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9FE2343" w14:textId="0B05FC3A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59B9EB4" w14:textId="34CEA46C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E241F4E" w14:textId="22A411D7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AD1CADA" w14:textId="286CD587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D5FED08" w14:textId="5BC62B7C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</w:tr>
      <w:tr w:rsidR="00FF73DF" w:rsidRPr="005F742C" w14:paraId="6EE9C532" w14:textId="1432F0F9" w:rsidTr="00E01E79">
        <w:trPr>
          <w:trHeight w:val="315"/>
        </w:trPr>
        <w:tc>
          <w:tcPr>
            <w:tcW w:w="18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66AAF32" w14:textId="3E8EF7AA" w:rsidR="00FF73DF" w:rsidRPr="005F742C" w:rsidRDefault="00FF73DF" w:rsidP="00FF73DF">
            <w:pPr>
              <w:rPr>
                <w:rFonts w:ascii="Arial" w:hAnsi="Arial" w:cs="Arial"/>
                <w:b/>
                <w:bCs/>
                <w:sz w:val="16"/>
                <w:szCs w:val="18"/>
              </w:rPr>
            </w:pPr>
            <w:r w:rsidRPr="005F742C">
              <w:rPr>
                <w:rFonts w:ascii="Arial" w:hAnsi="Arial" w:cs="Arial"/>
                <w:b/>
                <w:bCs/>
                <w:sz w:val="16"/>
                <w:szCs w:val="18"/>
              </w:rPr>
              <w:t> O:3,10 (E1)</w:t>
            </w:r>
          </w:p>
        </w:tc>
        <w:tc>
          <w:tcPr>
            <w:tcW w:w="1223" w:type="dxa"/>
            <w:tcBorders>
              <w:top w:val="nil"/>
              <w:lef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5CFD700" w14:textId="159FDCF6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Amsterdam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177D992" w14:textId="7D4467B4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Anatum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DE25CD9" w14:textId="1B75EBEF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Give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010F47C" w14:textId="242DDE15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London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57FFD9B" w14:textId="362AA458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Muenster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A3104DD" w14:textId="2FBC7D6A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Uganda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5947F28" w14:textId="1E6BFC80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Weltevreden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CDEF873" w14:textId="5060E8BC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0EE223B" w14:textId="4F412621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AA3EBBA" w14:textId="40ACBAB1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D97248D" w14:textId="60658538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A61F0DE" w14:textId="7883BD1F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A623E9A" w14:textId="713ADCCA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6087E7F" w14:textId="636BF3E1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</w:tr>
      <w:tr w:rsidR="00FF73DF" w:rsidRPr="005F742C" w14:paraId="5F244336" w14:textId="5B1A0972" w:rsidTr="00E01E79">
        <w:trPr>
          <w:trHeight w:val="315"/>
        </w:trPr>
        <w:tc>
          <w:tcPr>
            <w:tcW w:w="18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93F010F" w14:textId="0DBFF905" w:rsidR="00FF73DF" w:rsidRPr="005F742C" w:rsidRDefault="00FF73DF" w:rsidP="00FF73DF">
            <w:pPr>
              <w:rPr>
                <w:rFonts w:ascii="Arial" w:hAnsi="Arial" w:cs="Arial"/>
                <w:b/>
                <w:bCs/>
                <w:sz w:val="16"/>
                <w:szCs w:val="18"/>
              </w:rPr>
            </w:pPr>
            <w:r w:rsidRPr="005F742C">
              <w:rPr>
                <w:rFonts w:ascii="Arial" w:hAnsi="Arial" w:cs="Arial"/>
                <w:b/>
                <w:bCs/>
                <w:sz w:val="16"/>
                <w:szCs w:val="18"/>
              </w:rPr>
              <w:t> O:1,3,19 (E4)</w:t>
            </w:r>
          </w:p>
        </w:tc>
        <w:tc>
          <w:tcPr>
            <w:tcW w:w="1223" w:type="dxa"/>
            <w:tcBorders>
              <w:top w:val="nil"/>
              <w:lef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1185386" w14:textId="75772385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Krefeld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D490290" w14:textId="229C55CB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Senftenberg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4F421B5" w14:textId="66C1AF5F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4BDFCF7" w14:textId="39F5CB47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79E4BE6" w14:textId="5B4AF937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ED28AEC" w14:textId="62F4DA52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E286DCE" w14:textId="4D813DF3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0094B3C" w14:textId="15B31100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F97F6A4" w14:textId="40C653B6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3DDD41D" w14:textId="2276AA01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01F0A8B" w14:textId="5A61BA41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1E43E35" w14:textId="33732EA7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C332436" w14:textId="5759CCF7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10104DC" w14:textId="7C3BB8E4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</w:tr>
      <w:tr w:rsidR="00FF73DF" w:rsidRPr="005F742C" w14:paraId="24AC8C3F" w14:textId="6DFBA871" w:rsidTr="00E01E79">
        <w:trPr>
          <w:trHeight w:val="315"/>
        </w:trPr>
        <w:tc>
          <w:tcPr>
            <w:tcW w:w="18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D335FEA" w14:textId="18C0FA81" w:rsidR="00FF73DF" w:rsidRPr="005F742C" w:rsidRDefault="00FF73DF" w:rsidP="00FF73DF">
            <w:pPr>
              <w:rPr>
                <w:rFonts w:ascii="Arial" w:hAnsi="Arial" w:cs="Arial"/>
                <w:b/>
                <w:bCs/>
                <w:sz w:val="16"/>
                <w:szCs w:val="18"/>
              </w:rPr>
            </w:pPr>
            <w:r w:rsidRPr="005F742C">
              <w:rPr>
                <w:rFonts w:ascii="Arial" w:hAnsi="Arial" w:cs="Arial"/>
                <w:b/>
                <w:bCs/>
                <w:sz w:val="16"/>
                <w:szCs w:val="18"/>
              </w:rPr>
              <w:t> O:11 (F)</w:t>
            </w:r>
          </w:p>
        </w:tc>
        <w:tc>
          <w:tcPr>
            <w:tcW w:w="1223" w:type="dxa"/>
            <w:tcBorders>
              <w:top w:val="nil"/>
              <w:lef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6F339B3" w14:textId="65E394ED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Chandans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BF94984" w14:textId="1CDF3F32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Rubislaw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5861D59" w14:textId="6DCC11EA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Senegal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520DBB6" w14:textId="2628C55F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899C30A" w14:textId="7EC0D1E1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DDC1C03" w14:textId="389FE7C0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02BA6F0" w14:textId="0180C537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5B004CE" w14:textId="47287E65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CB50E7A" w14:textId="60373C14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8F95D05" w14:textId="634DB07A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1728F04" w14:textId="37BF3C2C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2E54C37" w14:textId="08A3454C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1A9C9EC" w14:textId="564DC3C8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9B44AF6" w14:textId="7CF94927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</w:tr>
      <w:tr w:rsidR="00FF73DF" w:rsidRPr="005F742C" w14:paraId="0EB549BC" w14:textId="5A48A2BF" w:rsidTr="00E01E79">
        <w:trPr>
          <w:trHeight w:val="315"/>
        </w:trPr>
        <w:tc>
          <w:tcPr>
            <w:tcW w:w="18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A8D0E4D" w14:textId="3E56D77E" w:rsidR="00FF73DF" w:rsidRPr="005F742C" w:rsidRDefault="00FF73DF" w:rsidP="00FF73DF">
            <w:pPr>
              <w:rPr>
                <w:rFonts w:ascii="Arial" w:hAnsi="Arial" w:cs="Arial"/>
                <w:b/>
                <w:bCs/>
                <w:sz w:val="16"/>
                <w:szCs w:val="18"/>
              </w:rPr>
            </w:pPr>
            <w:r w:rsidRPr="005F742C">
              <w:rPr>
                <w:rFonts w:ascii="Arial" w:hAnsi="Arial" w:cs="Arial"/>
                <w:b/>
                <w:bCs/>
                <w:sz w:val="16"/>
                <w:szCs w:val="18"/>
              </w:rPr>
              <w:t> O:13 (G)</w:t>
            </w:r>
          </w:p>
        </w:tc>
        <w:tc>
          <w:tcPr>
            <w:tcW w:w="1223" w:type="dxa"/>
            <w:tcBorders>
              <w:top w:val="nil"/>
              <w:lef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06A6967" w14:textId="5C3BC152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Havana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D5A6E8E" w14:textId="361126F7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Kedougou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1502B22" w14:textId="592B565E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Mississippi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B938068" w14:textId="1E255E28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Poona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4B1F372" w14:textId="1AA49A8A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Raus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9D511D6" w14:textId="440BFD27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Telelkebir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E1A2C23" w14:textId="3EFE09DA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D1C1C0C" w14:textId="7341E607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A6CD054" w14:textId="439A6E84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B80E36F" w14:textId="75375160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AA1E6A7" w14:textId="5155536E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01A5988" w14:textId="18B91EFF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DE9671D" w14:textId="0628E7E7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E25798F" w14:textId="6422D30A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</w:tr>
      <w:tr w:rsidR="00FF73DF" w:rsidRPr="005F742C" w14:paraId="39D403FB" w14:textId="7C0CA95A" w:rsidTr="00E01E79">
        <w:trPr>
          <w:trHeight w:val="315"/>
        </w:trPr>
        <w:tc>
          <w:tcPr>
            <w:tcW w:w="18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BDA74BB" w14:textId="2495D232" w:rsidR="00FF73DF" w:rsidRPr="005F742C" w:rsidRDefault="00FF73DF" w:rsidP="00FF73DF">
            <w:pPr>
              <w:rPr>
                <w:rFonts w:ascii="Arial" w:hAnsi="Arial" w:cs="Arial"/>
                <w:b/>
                <w:bCs/>
                <w:sz w:val="16"/>
                <w:szCs w:val="18"/>
              </w:rPr>
            </w:pPr>
            <w:r w:rsidRPr="005F742C">
              <w:rPr>
                <w:rFonts w:ascii="Arial" w:hAnsi="Arial" w:cs="Arial"/>
                <w:b/>
                <w:bCs/>
                <w:sz w:val="16"/>
                <w:szCs w:val="18"/>
              </w:rPr>
              <w:t> O:16 (I)</w:t>
            </w:r>
          </w:p>
        </w:tc>
        <w:tc>
          <w:tcPr>
            <w:tcW w:w="1223" w:type="dxa"/>
            <w:tcBorders>
              <w:top w:val="nil"/>
              <w:lef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6BD160E" w14:textId="57F99675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Gaminara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F03F50B" w14:textId="3969F5DF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Hvittingfoss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5DC9EA8" w14:textId="735FDFC5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BBF7005" w14:textId="041F0F1D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A393340" w14:textId="536E0868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F700A60" w14:textId="65447DA5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84ABC78" w14:textId="6239703F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62D3F41" w14:textId="5D6D2509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0E07D86" w14:textId="16A322C4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F3C6082" w14:textId="4F0B6133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A4F4B78" w14:textId="4FE70CAD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F0F182E" w14:textId="7EB7792B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11F7187" w14:textId="0CE70418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E53398F" w14:textId="0605B6B2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</w:tr>
      <w:tr w:rsidR="00FF73DF" w:rsidRPr="005F742C" w14:paraId="2AC62A8E" w14:textId="22E4E2DD" w:rsidTr="00E01E79">
        <w:trPr>
          <w:trHeight w:val="315"/>
        </w:trPr>
        <w:tc>
          <w:tcPr>
            <w:tcW w:w="18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5A996A4" w14:textId="22AD7E57" w:rsidR="00FF73DF" w:rsidRPr="005F742C" w:rsidRDefault="00FF73DF" w:rsidP="00FF73DF">
            <w:pPr>
              <w:rPr>
                <w:rFonts w:ascii="Arial" w:hAnsi="Arial" w:cs="Arial"/>
                <w:b/>
                <w:bCs/>
                <w:sz w:val="16"/>
                <w:szCs w:val="18"/>
              </w:rPr>
            </w:pPr>
            <w:r w:rsidRPr="005F742C">
              <w:rPr>
                <w:rFonts w:ascii="Arial" w:hAnsi="Arial" w:cs="Arial"/>
                <w:b/>
                <w:bCs/>
                <w:sz w:val="16"/>
                <w:szCs w:val="18"/>
              </w:rPr>
              <w:t> O:18 (K)</w:t>
            </w:r>
          </w:p>
        </w:tc>
        <w:tc>
          <w:tcPr>
            <w:tcW w:w="1223" w:type="dxa"/>
            <w:tcBorders>
              <w:top w:val="nil"/>
              <w:lef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604DEFB" w14:textId="0AA571D5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Cerro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3EB0F03" w14:textId="6C06C140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BABB90A" w14:textId="17349296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5E66B08" w14:textId="270287E5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3A4E6CE" w14:textId="31201AC3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8371898" w14:textId="63F1F3D6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4B75C0F" w14:textId="104CFAE9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95360F3" w14:textId="3421C371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EBB1846" w14:textId="39ADF98D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A9F3900" w14:textId="035BE462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95AB3B3" w14:textId="1D8A70C8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7ACE027" w14:textId="47F4B992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E1FF10A" w14:textId="532D84DF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A6EE14E" w14:textId="40C8B7E6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</w:tr>
      <w:tr w:rsidR="00FF73DF" w:rsidRPr="005F742C" w14:paraId="3A720B0D" w14:textId="4289411E" w:rsidTr="00E01E79">
        <w:trPr>
          <w:trHeight w:val="315"/>
        </w:trPr>
        <w:tc>
          <w:tcPr>
            <w:tcW w:w="18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F5B4C6D" w14:textId="74D48F97" w:rsidR="00FF73DF" w:rsidRPr="005F742C" w:rsidRDefault="00FF73DF" w:rsidP="00FF73DF">
            <w:pPr>
              <w:rPr>
                <w:rFonts w:ascii="Arial" w:hAnsi="Arial" w:cs="Arial"/>
                <w:b/>
                <w:bCs/>
                <w:sz w:val="16"/>
                <w:szCs w:val="18"/>
              </w:rPr>
            </w:pPr>
            <w:r w:rsidRPr="005F742C">
              <w:rPr>
                <w:rFonts w:ascii="Arial" w:hAnsi="Arial" w:cs="Arial"/>
                <w:b/>
                <w:bCs/>
                <w:sz w:val="16"/>
                <w:szCs w:val="18"/>
              </w:rPr>
              <w:t> O:21 (L)</w:t>
            </w:r>
          </w:p>
        </w:tc>
        <w:tc>
          <w:tcPr>
            <w:tcW w:w="1223" w:type="dxa"/>
            <w:tcBorders>
              <w:top w:val="nil"/>
              <w:lef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C8FA5F9" w14:textId="1697D548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Minnesota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DDF1A05" w14:textId="301A39DE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2F6267B" w14:textId="7BB26C0F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82F0F7A" w14:textId="21BF71B1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071B083" w14:textId="705229D1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48D485D" w14:textId="79A3D242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B1DE927" w14:textId="7909167D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5868769" w14:textId="50A2C6D1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505A5EE" w14:textId="3F11C02F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4BB6CAF" w14:textId="4672A55A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5454B85" w14:textId="68F53F57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E6EEDE8" w14:textId="46317F1A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0A9A6C9" w14:textId="53946E4C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7704E20" w14:textId="52E89261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</w:tr>
      <w:tr w:rsidR="00FF73DF" w:rsidRPr="005F742C" w14:paraId="0EC6A218" w14:textId="6EB4ED1A" w:rsidTr="00E01E79">
        <w:trPr>
          <w:trHeight w:val="315"/>
        </w:trPr>
        <w:tc>
          <w:tcPr>
            <w:tcW w:w="18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41EBB01" w14:textId="199598B5" w:rsidR="00FF73DF" w:rsidRPr="005F742C" w:rsidRDefault="00FF73DF" w:rsidP="00FF73DF">
            <w:pPr>
              <w:rPr>
                <w:rFonts w:ascii="Arial" w:hAnsi="Arial" w:cs="Arial"/>
                <w:b/>
                <w:bCs/>
                <w:sz w:val="16"/>
                <w:szCs w:val="18"/>
              </w:rPr>
            </w:pPr>
            <w:r w:rsidRPr="005F742C">
              <w:rPr>
                <w:rFonts w:ascii="Arial" w:hAnsi="Arial" w:cs="Arial"/>
                <w:b/>
                <w:bCs/>
                <w:sz w:val="16"/>
                <w:szCs w:val="18"/>
              </w:rPr>
              <w:t> O:28 (M)</w:t>
            </w:r>
          </w:p>
        </w:tc>
        <w:tc>
          <w:tcPr>
            <w:tcW w:w="1223" w:type="dxa"/>
            <w:tcBorders>
              <w:top w:val="nil"/>
              <w:lef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9F8E190" w14:textId="40A6267A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Kibusi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BF2471A" w14:textId="5B29A3FB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Telaviv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89E7899" w14:textId="67293874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Umbilo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28582B7" w14:textId="2C39A118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6F466FE" w14:textId="40500A3B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920072D" w14:textId="3780EA34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CC00836" w14:textId="59955E9F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E07E8AA" w14:textId="28E58034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075B513" w14:textId="0BD4C114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EB0625B" w14:textId="1EC90998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FBA2FB3" w14:textId="0EABA767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4C4BC92" w14:textId="78BB64EA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A82FF02" w14:textId="5B323AF4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E7DE4FE" w14:textId="4871DC73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</w:tr>
      <w:tr w:rsidR="00FF73DF" w:rsidRPr="005F742C" w14:paraId="781961AA" w14:textId="1CF0F0EB" w:rsidTr="00E01E79">
        <w:trPr>
          <w:trHeight w:val="315"/>
        </w:trPr>
        <w:tc>
          <w:tcPr>
            <w:tcW w:w="18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5452092" w14:textId="1B100D2E" w:rsidR="00FF73DF" w:rsidRPr="005F742C" w:rsidRDefault="00FF73DF" w:rsidP="00FF73DF">
            <w:pPr>
              <w:rPr>
                <w:rFonts w:ascii="Arial" w:hAnsi="Arial" w:cs="Arial"/>
                <w:b/>
                <w:bCs/>
                <w:sz w:val="16"/>
                <w:szCs w:val="18"/>
              </w:rPr>
            </w:pPr>
            <w:r w:rsidRPr="005F742C">
              <w:rPr>
                <w:rFonts w:ascii="Arial" w:hAnsi="Arial" w:cs="Arial"/>
                <w:b/>
                <w:bCs/>
                <w:sz w:val="16"/>
                <w:szCs w:val="18"/>
              </w:rPr>
              <w:t> O:30 (N)</w:t>
            </w:r>
          </w:p>
        </w:tc>
        <w:tc>
          <w:tcPr>
            <w:tcW w:w="1223" w:type="dxa"/>
            <w:tcBorders>
              <w:top w:val="nil"/>
              <w:lef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7FF8788" w14:textId="7FB74AF0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Matopeni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0FF6E69" w14:textId="1111AC85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Urbana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23B6B52" w14:textId="17F541D2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C90CC9B" w14:textId="6B88F1D1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A062969" w14:textId="632EE4BD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96F561E" w14:textId="304BF9F7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F47A6D9" w14:textId="2B9247D6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AD8A6AD" w14:textId="4E28F703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47F1E81" w14:textId="50DA2437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BC204AB" w14:textId="7702E9FE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D39EABE" w14:textId="7E79A527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1EF2D99" w14:textId="71BF110E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FB537B9" w14:textId="39B903C4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62798B0" w14:textId="657D9A58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</w:tr>
      <w:tr w:rsidR="00FF73DF" w:rsidRPr="005F742C" w14:paraId="07CBFA9C" w14:textId="256F01C9" w:rsidTr="00E01E79">
        <w:trPr>
          <w:trHeight w:val="315"/>
        </w:trPr>
        <w:tc>
          <w:tcPr>
            <w:tcW w:w="18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0C4ACC6" w14:textId="51D664BE" w:rsidR="00FF73DF" w:rsidRPr="005F742C" w:rsidRDefault="00FF73DF" w:rsidP="00FF73DF">
            <w:pPr>
              <w:rPr>
                <w:rFonts w:ascii="Arial" w:hAnsi="Arial" w:cs="Arial"/>
                <w:b/>
                <w:bCs/>
                <w:sz w:val="16"/>
                <w:szCs w:val="18"/>
              </w:rPr>
            </w:pPr>
            <w:r w:rsidRPr="005F742C">
              <w:rPr>
                <w:rFonts w:ascii="Arial" w:hAnsi="Arial" w:cs="Arial"/>
                <w:b/>
                <w:bCs/>
                <w:sz w:val="16"/>
                <w:szCs w:val="18"/>
              </w:rPr>
              <w:t>O:35 (O)</w:t>
            </w:r>
          </w:p>
        </w:tc>
        <w:tc>
          <w:tcPr>
            <w:tcW w:w="1223" w:type="dxa"/>
            <w:tcBorders>
              <w:top w:val="nil"/>
              <w:lef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424DEB5" w14:textId="2696A8B4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Adelaide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58070C3" w14:textId="3B770E8D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B72D839" w14:textId="0AB59643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FDDC9BD" w14:textId="35CA8738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A9138FF" w14:textId="11080045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044403E" w14:textId="273871AB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5614770" w14:textId="6FD48B98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FFE8762" w14:textId="3232457C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29C677C" w14:textId="208AE252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53AD252" w14:textId="6027D4A3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CA35833" w14:textId="13CA7FCD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17B7027" w14:textId="3ABBA25C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78A308E" w14:textId="66C328F6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B758DC2" w14:textId="7DF5ED89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</w:tr>
      <w:tr w:rsidR="00FF73DF" w:rsidRPr="005F742C" w14:paraId="210E90FA" w14:textId="403ABA56" w:rsidTr="00E01E79">
        <w:trPr>
          <w:trHeight w:val="315"/>
        </w:trPr>
        <w:tc>
          <w:tcPr>
            <w:tcW w:w="18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759EFD0" w14:textId="28E3AE5B" w:rsidR="00FF73DF" w:rsidRPr="005F742C" w:rsidRDefault="00FF73DF" w:rsidP="00FF73DF">
            <w:pPr>
              <w:rPr>
                <w:rFonts w:ascii="Arial" w:hAnsi="Arial" w:cs="Arial"/>
                <w:b/>
                <w:bCs/>
                <w:sz w:val="16"/>
                <w:szCs w:val="18"/>
              </w:rPr>
            </w:pPr>
            <w:r w:rsidRPr="005F742C">
              <w:rPr>
                <w:rFonts w:ascii="Arial" w:hAnsi="Arial" w:cs="Arial"/>
                <w:b/>
                <w:bCs/>
                <w:sz w:val="16"/>
                <w:szCs w:val="18"/>
              </w:rPr>
              <w:t> O:38 (P)</w:t>
            </w:r>
          </w:p>
        </w:tc>
        <w:tc>
          <w:tcPr>
            <w:tcW w:w="1223" w:type="dxa"/>
            <w:tcBorders>
              <w:top w:val="nil"/>
              <w:lef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051E0CC" w14:textId="3A5A781E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Freetown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029AA9B" w14:textId="25F2C22C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982D480" w14:textId="13DD1199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B1F0453" w14:textId="40A688DC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FF5A51E" w14:textId="74234956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DCC35E1" w14:textId="7FB0E512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E3BEB9B" w14:textId="790A2F88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BCA5E50" w14:textId="066298C5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D912E6E" w14:textId="727130B1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5AF061A" w14:textId="118EE5F6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68A12FA" w14:textId="7BCE41C2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A06BA23" w14:textId="2F5D56BD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F1FCF31" w14:textId="56DF73A1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25C7C05" w14:textId="71CE04B9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</w:tr>
      <w:tr w:rsidR="00FF73DF" w:rsidRPr="005F742C" w14:paraId="31E894C3" w14:textId="24759783" w:rsidTr="00E01E79">
        <w:trPr>
          <w:trHeight w:val="65"/>
        </w:trPr>
        <w:tc>
          <w:tcPr>
            <w:tcW w:w="18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6DC9366" w14:textId="41A4B106" w:rsidR="00FF73DF" w:rsidRPr="005F742C" w:rsidRDefault="00FF73DF" w:rsidP="00FF73DF">
            <w:pPr>
              <w:rPr>
                <w:rFonts w:ascii="Arial" w:hAnsi="Arial" w:cs="Arial"/>
                <w:b/>
                <w:bCs/>
                <w:sz w:val="16"/>
                <w:szCs w:val="18"/>
              </w:rPr>
            </w:pPr>
            <w:r w:rsidRPr="005F742C">
              <w:rPr>
                <w:rFonts w:ascii="Arial" w:hAnsi="Arial" w:cs="Arial"/>
                <w:b/>
                <w:bCs/>
                <w:sz w:val="16"/>
                <w:szCs w:val="18"/>
              </w:rPr>
              <w:t> O:40 (R)</w:t>
            </w:r>
          </w:p>
        </w:tc>
        <w:tc>
          <w:tcPr>
            <w:tcW w:w="1223" w:type="dxa"/>
            <w:tcBorders>
              <w:top w:val="nil"/>
              <w:lef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70F7BF6" w14:textId="74384522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Johannesburg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8133FEB" w14:textId="640B396F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587F303" w14:textId="36B354C7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B828F5B" w14:textId="51FCC4C2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AC28B06" w14:textId="69F8BB6F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45C2D7C" w14:textId="31FDCB3F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F49D2C0" w14:textId="56218D94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E26EE63" w14:textId="412799B0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6940F41" w14:textId="58146122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919E86F" w14:textId="2F38E46B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1F6D086" w14:textId="6E3CB545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4AA9B98" w14:textId="513D3E0A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01FD3E3" w14:textId="54F93903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01071C0" w14:textId="284BDF66" w:rsidR="00FF73DF" w:rsidRPr="005F742C" w:rsidRDefault="00FF73DF" w:rsidP="00FF73DF">
            <w:pPr>
              <w:rPr>
                <w:rFonts w:ascii="Arial" w:hAnsi="Arial" w:cs="Arial"/>
                <w:i/>
                <w:iCs/>
                <w:color w:val="B0B0B0"/>
                <w:sz w:val="14"/>
                <w:szCs w:val="18"/>
              </w:rPr>
            </w:pPr>
            <w:r>
              <w:rPr>
                <w:rFonts w:ascii="Segoe UI" w:hAnsi="Segoe UI" w:cs="Segoe UI"/>
                <w:i/>
                <w:iCs/>
                <w:color w:val="B0B0B0"/>
                <w:sz w:val="16"/>
                <w:szCs w:val="16"/>
              </w:rPr>
              <w:t> </w:t>
            </w:r>
          </w:p>
        </w:tc>
      </w:tr>
      <w:tr w:rsidR="00FF73DF" w:rsidRPr="005F742C" w14:paraId="5FF6043D" w14:textId="2E8126FA" w:rsidTr="00E01E79">
        <w:trPr>
          <w:trHeight w:val="300"/>
        </w:trPr>
        <w:tc>
          <w:tcPr>
            <w:tcW w:w="18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29FD7A7" w14:textId="3155E01C" w:rsidR="00FF73DF" w:rsidRPr="005F742C" w:rsidRDefault="00FF73DF" w:rsidP="00FF73DF">
            <w:pPr>
              <w:rPr>
                <w:rFonts w:ascii="Arial" w:hAnsi="Arial" w:cs="Arial"/>
                <w:b/>
                <w:bCs/>
                <w:sz w:val="16"/>
                <w:szCs w:val="18"/>
              </w:rPr>
            </w:pPr>
            <w:r w:rsidRPr="005F742C">
              <w:rPr>
                <w:rFonts w:ascii="Arial" w:hAnsi="Arial" w:cs="Arial"/>
                <w:b/>
                <w:bCs/>
                <w:sz w:val="16"/>
                <w:szCs w:val="18"/>
              </w:rPr>
              <w:t>Undesignated</w:t>
            </w:r>
          </w:p>
        </w:tc>
        <w:tc>
          <w:tcPr>
            <w:tcW w:w="1223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9210135" w14:textId="276F6D79" w:rsidR="00FF73DF" w:rsidRPr="005F742C" w:rsidRDefault="00FF73DF" w:rsidP="00FF73DF">
            <w:pPr>
              <w:rPr>
                <w:rFonts w:ascii="Arial" w:hAnsi="Arial" w:cs="Arial"/>
                <w:color w:val="000000"/>
                <w:sz w:val="14"/>
                <w:szCs w:val="18"/>
              </w:rPr>
            </w:pPr>
            <w:r>
              <w:rPr>
                <w:rFonts w:ascii="Segoe UI" w:hAnsi="Segoe UI" w:cs="Segoe UI"/>
                <w:color w:val="000000"/>
                <w:sz w:val="16"/>
                <w:szCs w:val="16"/>
              </w:rPr>
              <w:t>Aviana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237F212" w14:textId="175FEFEE" w:rsidR="00FF73DF" w:rsidRPr="005F742C" w:rsidRDefault="00FF73DF" w:rsidP="00FF73DF">
            <w:pPr>
              <w:rPr>
                <w:rFonts w:ascii="Arial" w:hAnsi="Arial" w:cs="Arial"/>
                <w:sz w:val="14"/>
                <w:szCs w:val="18"/>
              </w:rPr>
            </w:pPr>
            <w:r>
              <w:rPr>
                <w:rFonts w:ascii="Segoe UI" w:hAnsi="Segoe UI" w:cs="Segoe UI"/>
                <w:sz w:val="16"/>
                <w:szCs w:val="16"/>
              </w:rPr>
              <w:t>Vitiki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74E6FA2" w14:textId="77777777" w:rsidR="00FF73DF" w:rsidRPr="005F742C" w:rsidRDefault="00FF73DF" w:rsidP="00FF73DF">
            <w:pPr>
              <w:rPr>
                <w:rFonts w:ascii="Arial" w:hAnsi="Arial" w:cs="Arial"/>
                <w:sz w:val="14"/>
                <w:szCs w:val="18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71D848D" w14:textId="77777777" w:rsidR="00FF73DF" w:rsidRPr="005F742C" w:rsidRDefault="00FF73DF" w:rsidP="00FF73DF">
            <w:pPr>
              <w:rPr>
                <w:rFonts w:ascii="Arial" w:hAnsi="Arial" w:cs="Arial"/>
                <w:sz w:val="14"/>
                <w:szCs w:val="18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272E1E0" w14:textId="77777777" w:rsidR="00FF73DF" w:rsidRPr="005F742C" w:rsidRDefault="00FF73DF" w:rsidP="00FF73DF">
            <w:pPr>
              <w:rPr>
                <w:rFonts w:ascii="Arial" w:hAnsi="Arial" w:cs="Arial"/>
                <w:sz w:val="14"/>
                <w:szCs w:val="18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C50213E" w14:textId="77777777" w:rsidR="00FF73DF" w:rsidRPr="005F742C" w:rsidRDefault="00FF73DF" w:rsidP="00FF73DF">
            <w:pPr>
              <w:rPr>
                <w:rFonts w:ascii="Arial" w:hAnsi="Arial" w:cs="Arial"/>
                <w:sz w:val="14"/>
                <w:szCs w:val="18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91843AE" w14:textId="77777777" w:rsidR="00FF73DF" w:rsidRPr="005F742C" w:rsidRDefault="00FF73DF" w:rsidP="00FF73DF">
            <w:pPr>
              <w:rPr>
                <w:rFonts w:ascii="Arial" w:hAnsi="Arial" w:cs="Arial"/>
                <w:sz w:val="14"/>
                <w:szCs w:val="18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2E9434E" w14:textId="77777777" w:rsidR="00FF73DF" w:rsidRPr="005F742C" w:rsidRDefault="00FF73DF" w:rsidP="00FF73DF">
            <w:pPr>
              <w:rPr>
                <w:rFonts w:ascii="Arial" w:hAnsi="Arial" w:cs="Arial"/>
                <w:sz w:val="14"/>
                <w:szCs w:val="18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9C7B9AF" w14:textId="77777777" w:rsidR="00FF73DF" w:rsidRPr="005F742C" w:rsidRDefault="00FF73DF" w:rsidP="00FF73DF">
            <w:pPr>
              <w:rPr>
                <w:rFonts w:ascii="Arial" w:hAnsi="Arial" w:cs="Arial"/>
                <w:sz w:val="14"/>
                <w:szCs w:val="18"/>
              </w:rPr>
            </w:pPr>
          </w:p>
        </w:tc>
        <w:tc>
          <w:tcPr>
            <w:tcW w:w="0" w:type="auto"/>
            <w:tcBorders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E2B712D" w14:textId="77777777" w:rsidR="00FF73DF" w:rsidRPr="005F742C" w:rsidRDefault="00FF73DF" w:rsidP="00FF73DF">
            <w:pPr>
              <w:rPr>
                <w:rFonts w:ascii="Arial" w:hAnsi="Arial" w:cs="Arial"/>
                <w:sz w:val="14"/>
                <w:szCs w:val="18"/>
              </w:rPr>
            </w:pP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3A195D3" w14:textId="77777777" w:rsidR="00FF73DF" w:rsidRPr="005F742C" w:rsidRDefault="00FF73DF" w:rsidP="00FF73DF">
            <w:pPr>
              <w:rPr>
                <w:rFonts w:ascii="Arial" w:hAnsi="Arial" w:cs="Arial"/>
                <w:sz w:val="14"/>
                <w:szCs w:val="18"/>
              </w:rPr>
            </w:pP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8FDAE9E" w14:textId="77777777" w:rsidR="00FF73DF" w:rsidRPr="005F742C" w:rsidRDefault="00FF73DF" w:rsidP="00FF73DF">
            <w:pPr>
              <w:rPr>
                <w:rFonts w:ascii="Arial" w:hAnsi="Arial" w:cs="Arial"/>
                <w:sz w:val="14"/>
                <w:szCs w:val="18"/>
              </w:rPr>
            </w:pP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720E3FA" w14:textId="77777777" w:rsidR="00FF73DF" w:rsidRPr="005F742C" w:rsidRDefault="00FF73DF" w:rsidP="00FF73DF">
            <w:pPr>
              <w:rPr>
                <w:rFonts w:ascii="Arial" w:hAnsi="Arial" w:cs="Arial"/>
                <w:sz w:val="14"/>
                <w:szCs w:val="18"/>
              </w:rPr>
            </w:pP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3D6BBF9" w14:textId="77777777" w:rsidR="00FF73DF" w:rsidRPr="005F742C" w:rsidRDefault="00FF73DF" w:rsidP="00FF73DF">
            <w:pPr>
              <w:rPr>
                <w:rFonts w:ascii="Arial" w:hAnsi="Arial" w:cs="Arial"/>
                <w:sz w:val="14"/>
                <w:szCs w:val="18"/>
              </w:rPr>
            </w:pPr>
          </w:p>
        </w:tc>
      </w:tr>
    </w:tbl>
    <w:p w14:paraId="53E4C373" w14:textId="6BC6E450" w:rsidR="00E01E79" w:rsidRPr="009D55BC" w:rsidRDefault="00E01E79" w:rsidP="00E01E79">
      <w:pPr>
        <w:pStyle w:val="Heading2"/>
      </w:pPr>
      <w:bookmarkStart w:id="3" w:name="_Hlk130303633"/>
      <w:r>
        <w:lastRenderedPageBreak/>
        <w:t>Supplementa</w:t>
      </w:r>
      <w:r w:rsidR="00B9288E">
        <w:t>ry Table S</w:t>
      </w:r>
      <w:r>
        <w:t xml:space="preserve">2 – </w:t>
      </w:r>
      <w:bookmarkStart w:id="4" w:name="_Hlk146617138"/>
      <w:r>
        <w:t xml:space="preserve">Bias assessment methods for the systematic review on prevalence of serogroups and serovars of non-typhoidal </w:t>
      </w:r>
      <w:r>
        <w:rPr>
          <w:i/>
        </w:rPr>
        <w:t xml:space="preserve">Salmonella enterica </w:t>
      </w:r>
      <w:r>
        <w:t xml:space="preserve">isolated from normally sterile sites, adopted from Marchello, 2022 </w:t>
      </w:r>
      <w:bookmarkEnd w:id="4"/>
      <w:r>
        <w:fldChar w:fldCharType="begin"/>
      </w:r>
      <w:r w:rsidR="00914127">
        <w:instrText xml:space="preserve"> ADDIN EN.CITE &lt;EndNote&gt;&lt;Cite ExcludeYear="1"&gt;&lt;Author&gt;Marchello&lt;/Author&gt;&lt;Year&gt;2022&lt;/Year&gt;&lt;RecNum&gt;250&lt;/RecNum&gt;&lt;IDText&gt;2022&lt;/IDText&gt;&lt;DisplayText&gt;[2]&lt;/DisplayText&gt;&lt;record&gt;&lt;rec-number&gt;250&lt;/rec-number&gt;&lt;foreign-keys&gt;&lt;key app="EN" db-id="a9ds0s9st2eds8epxad52svrdeadttw5x0va" timestamp="1665967042"&gt;250&lt;/key&gt;&lt;/foreign-keys&gt;&lt;ref-type name="Journal Article"&gt;17&lt;/ref-type&gt;&lt;contributors&gt;&lt;authors&gt;&lt;author&gt;Marchello, Christian S.&lt;/author&gt;&lt;author&gt;Birkhold, Megan&lt;/author&gt;&lt;author&gt;Crump, John A.&lt;/author&gt;&lt;author&gt;Martin, Laura B.&lt;/author&gt;&lt;author&gt;Ansah, Michael O.&lt;/author&gt;&lt;author&gt;Breghi, Gianluca&lt;/author&gt;&lt;author&gt;Canals, Rocio&lt;/author&gt;&lt;author&gt;Fiorino, Fabio&lt;/author&gt;&lt;author&gt;Gordon, Melita A.&lt;/author&gt;&lt;author&gt;Kim, Jong-Hoon&lt;/author&gt;&lt;author&gt;Hamaluba, Mainga&lt;/author&gt;&lt;author&gt;Hanumunthadu, Brama&lt;/author&gt;&lt;author&gt;Jacobs, Jan&lt;/author&gt;&lt;author&gt;Kariuki, Samuel&lt;/author&gt;&lt;author&gt;Malvolti, Stefano&lt;/author&gt;&lt;author&gt;Mantel, Carsten&lt;/author&gt;&lt;author&gt;Marks, Florian&lt;/author&gt;&lt;author&gt;Medaglini, Donata&lt;/author&gt;&lt;author&gt;Mogasale, Vittal&lt;/author&gt;&lt;author&gt;Msefula, Chisomo L.&lt;/author&gt;&lt;author&gt;Muthumbi, Esther&lt;/author&gt;&lt;author&gt;Niyrenda, Tonney S.&lt;/author&gt;&lt;author&gt;Onsare, Robert&lt;/author&gt;&lt;author&gt;Owusu-Dabo, Ellis&lt;/author&gt;&lt;author&gt;Pettini, Elena&lt;/author&gt;&lt;author&gt;Ramasamy, Maheshi N.&lt;/author&gt;&lt;author&gt;Soura, Bassiahi A.&lt;/author&gt;&lt;author&gt;Spadafina, Tiziana&lt;/author&gt;&lt;author&gt;Tack, Bieke&lt;/author&gt;&lt;/authors&gt;&lt;/contributors&gt;&lt;titles&gt;&lt;title&gt;Complications and mortality of non-typhoidal salmonella invasive disease: a global systematic review and meta-analysis&lt;/title&gt;&lt;secondary-title&gt;The Lancet Infectious Diseases&lt;/secondary-title&gt;&lt;/titles&gt;&lt;periodical&gt;&lt;full-title&gt;The Lancet Infectious Diseases&lt;/full-title&gt;&lt;/periodical&gt;&lt;pages&gt;692-705&lt;/pages&gt;&lt;volume&gt;22&lt;/volume&gt;&lt;number&gt;5&lt;/number&gt;&lt;dates&gt;&lt;year&gt;2022&lt;/year&gt;&lt;/dates&gt;&lt;publisher&gt;Elsevier&lt;/publisher&gt;&lt;isbn&gt;1473-3099&lt;/isbn&gt;&lt;urls&gt;&lt;related-urls&gt;&lt;url&gt;https://doi.org/10.1016/S1473-3099(21)00615-0&lt;/url&gt;&lt;/related-urls&gt;&lt;/urls&gt;&lt;electronic-resource-num&gt;10.1016/S1473-3099(21)00615-0&lt;/electronic-resource-num&gt;&lt;access-date&gt;2022/10/16&lt;/access-date&gt;&lt;/record&gt;&lt;/Cite&gt;&lt;/EndNote&gt;</w:instrText>
      </w:r>
      <w:r>
        <w:fldChar w:fldCharType="separate"/>
      </w:r>
      <w:r w:rsidR="00914127">
        <w:rPr>
          <w:noProof/>
        </w:rPr>
        <w:t>[2]</w:t>
      </w:r>
      <w:r>
        <w:fldChar w:fldCharType="end"/>
      </w:r>
    </w:p>
    <w:tbl>
      <w:tblPr>
        <w:tblW w:w="0" w:type="auto"/>
        <w:tblLook w:val="04A0" w:firstRow="1" w:lastRow="0" w:firstColumn="1" w:lastColumn="0" w:noHBand="0" w:noVBand="1"/>
      </w:tblPr>
      <w:tblGrid>
        <w:gridCol w:w="2095"/>
        <w:gridCol w:w="6310"/>
        <w:gridCol w:w="3587"/>
        <w:gridCol w:w="3406"/>
      </w:tblGrid>
      <w:tr w:rsidR="00E01E79" w:rsidRPr="003E018E" w14:paraId="06E80DF1" w14:textId="77777777" w:rsidTr="00B12BDD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2AF157" w14:textId="77777777" w:rsidR="00E01E79" w:rsidRPr="003E018E" w:rsidRDefault="00E01E79" w:rsidP="00B12BD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en-NZ"/>
              </w:rPr>
            </w:pPr>
            <w:r w:rsidRPr="003E018E">
              <w:rPr>
                <w:rFonts w:ascii="Calibri" w:eastAsia="Times New Roman" w:hAnsi="Calibri" w:cs="Calibri"/>
                <w:b/>
                <w:bCs/>
                <w:color w:val="000000"/>
                <w:lang w:eastAsia="en-NZ"/>
              </w:rPr>
              <w:t>Gradin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7952ED" w14:textId="77777777" w:rsidR="00E01E79" w:rsidRPr="003E018E" w:rsidRDefault="00E01E79" w:rsidP="00B12BD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en-NZ"/>
              </w:rPr>
            </w:pPr>
            <w:r w:rsidRPr="003E018E">
              <w:rPr>
                <w:rFonts w:ascii="Calibri" w:eastAsia="Times New Roman" w:hAnsi="Calibri" w:cs="Calibri"/>
                <w:b/>
                <w:bCs/>
                <w:color w:val="000000"/>
                <w:lang w:eastAsia="en-NZ"/>
              </w:rPr>
              <w:t>Definit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56F0A0A" w14:textId="77777777" w:rsidR="00E01E79" w:rsidRPr="003E018E" w:rsidRDefault="00E01E79" w:rsidP="00B12BD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en-NZ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FE10776" w14:textId="77777777" w:rsidR="00E01E79" w:rsidRPr="003E018E" w:rsidRDefault="00E01E79" w:rsidP="00B12BD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</w:p>
        </w:tc>
      </w:tr>
      <w:tr w:rsidR="00E01E79" w:rsidRPr="003E018E" w14:paraId="43F2FFC6" w14:textId="77777777" w:rsidTr="00B12BDD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6B8263" w14:textId="77777777" w:rsidR="00E01E79" w:rsidRPr="003E018E" w:rsidRDefault="00E01E79" w:rsidP="00B12BD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3E018E">
              <w:rPr>
                <w:rFonts w:ascii="Calibri" w:eastAsia="Times New Roman" w:hAnsi="Calibri" w:cs="Calibri"/>
                <w:color w:val="000000"/>
                <w:lang w:eastAsia="en-NZ"/>
              </w:rPr>
              <w:t>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75CD68" w14:textId="77777777" w:rsidR="00E01E79" w:rsidRPr="003E018E" w:rsidRDefault="00E01E79" w:rsidP="00B12BD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3E018E">
              <w:rPr>
                <w:rFonts w:ascii="Calibri" w:eastAsia="Times New Roman" w:hAnsi="Calibri" w:cs="Calibri"/>
                <w:color w:val="000000"/>
                <w:lang w:eastAsia="en-NZ"/>
              </w:rPr>
              <w:t>Low risk of bia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455E687" w14:textId="77777777" w:rsidR="00E01E79" w:rsidRPr="003E018E" w:rsidRDefault="00E01E79" w:rsidP="00B12BD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E79710D" w14:textId="77777777" w:rsidR="00E01E79" w:rsidRPr="003E018E" w:rsidRDefault="00E01E79" w:rsidP="00B12BD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</w:p>
        </w:tc>
      </w:tr>
      <w:tr w:rsidR="00E01E79" w:rsidRPr="003E018E" w14:paraId="4F2F411F" w14:textId="77777777" w:rsidTr="00B12BDD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4B391A" w14:textId="77777777" w:rsidR="00E01E79" w:rsidRPr="003E018E" w:rsidRDefault="00E01E79" w:rsidP="00B12BD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3E018E">
              <w:rPr>
                <w:rFonts w:ascii="Calibri" w:eastAsia="Times New Roman" w:hAnsi="Calibri" w:cs="Calibri"/>
                <w:color w:val="000000"/>
                <w:lang w:eastAsia="en-NZ"/>
              </w:rPr>
              <w:t>M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DA830B" w14:textId="77777777" w:rsidR="00E01E79" w:rsidRPr="003E018E" w:rsidRDefault="00E01E79" w:rsidP="00B12BD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3E018E">
              <w:rPr>
                <w:rFonts w:ascii="Calibri" w:eastAsia="Times New Roman" w:hAnsi="Calibri" w:cs="Calibri"/>
                <w:color w:val="000000"/>
                <w:lang w:eastAsia="en-NZ"/>
              </w:rPr>
              <w:t>Moderate risk of bia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5E22CB6" w14:textId="77777777" w:rsidR="00E01E79" w:rsidRPr="003E018E" w:rsidRDefault="00E01E79" w:rsidP="00B12BD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0DA3BA8" w14:textId="77777777" w:rsidR="00E01E79" w:rsidRPr="003E018E" w:rsidRDefault="00E01E79" w:rsidP="00B12BD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</w:p>
        </w:tc>
      </w:tr>
      <w:tr w:rsidR="00E01E79" w:rsidRPr="003E018E" w14:paraId="22D1C959" w14:textId="77777777" w:rsidTr="00B12BDD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E218BA" w14:textId="77777777" w:rsidR="00E01E79" w:rsidRPr="003E018E" w:rsidRDefault="00E01E79" w:rsidP="00B12BD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3E018E">
              <w:rPr>
                <w:rFonts w:ascii="Calibri" w:eastAsia="Times New Roman" w:hAnsi="Calibri" w:cs="Calibri"/>
                <w:color w:val="000000"/>
                <w:lang w:eastAsia="en-NZ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DB9467" w14:textId="77777777" w:rsidR="00E01E79" w:rsidRPr="003E018E" w:rsidRDefault="00E01E79" w:rsidP="00B12BD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3E018E">
              <w:rPr>
                <w:rFonts w:ascii="Calibri" w:eastAsia="Times New Roman" w:hAnsi="Calibri" w:cs="Calibri"/>
                <w:color w:val="000000"/>
                <w:lang w:eastAsia="en-NZ"/>
              </w:rPr>
              <w:t>High risk of bia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0D8FE6D" w14:textId="77777777" w:rsidR="00E01E79" w:rsidRPr="003E018E" w:rsidRDefault="00E01E79" w:rsidP="00B12BD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FA54842" w14:textId="77777777" w:rsidR="00E01E79" w:rsidRPr="003E018E" w:rsidRDefault="00E01E79" w:rsidP="00B12BD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</w:p>
        </w:tc>
      </w:tr>
      <w:tr w:rsidR="00E01E79" w:rsidRPr="003E018E" w14:paraId="3C4A46BF" w14:textId="77777777" w:rsidTr="00B12BDD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26113E" w14:textId="77777777" w:rsidR="00E01E79" w:rsidRPr="003E018E" w:rsidRDefault="00E01E79" w:rsidP="00B12BD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3E018E">
              <w:rPr>
                <w:rFonts w:ascii="Calibri" w:eastAsia="Times New Roman" w:hAnsi="Calibri" w:cs="Calibri"/>
                <w:color w:val="000000"/>
                <w:lang w:eastAsia="en-NZ"/>
              </w:rPr>
              <w:t>U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7058AC" w14:textId="77777777" w:rsidR="00E01E79" w:rsidRPr="003E018E" w:rsidRDefault="00E01E79" w:rsidP="00B12BD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3E018E">
              <w:rPr>
                <w:rFonts w:ascii="Calibri" w:eastAsia="Times New Roman" w:hAnsi="Calibri" w:cs="Calibri"/>
                <w:color w:val="000000"/>
                <w:lang w:eastAsia="en-NZ"/>
              </w:rPr>
              <w:t>Unknown or unavailable to assess bia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10671E2" w14:textId="77777777" w:rsidR="00E01E79" w:rsidRPr="003E018E" w:rsidRDefault="00E01E79" w:rsidP="00B12BD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F4BDC2C" w14:textId="77777777" w:rsidR="00E01E79" w:rsidRPr="003E018E" w:rsidRDefault="00E01E79" w:rsidP="00B12BD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</w:p>
        </w:tc>
      </w:tr>
      <w:tr w:rsidR="00E01E79" w:rsidRPr="003E018E" w14:paraId="087D462A" w14:textId="77777777" w:rsidTr="00B12BDD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88E129" w14:textId="77777777" w:rsidR="00E01E79" w:rsidRPr="003E018E" w:rsidRDefault="00E01E79" w:rsidP="00B12BD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329839" w14:textId="77777777" w:rsidR="00E01E79" w:rsidRPr="003E018E" w:rsidRDefault="00E01E79" w:rsidP="00B12BD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E066A45" w14:textId="77777777" w:rsidR="00E01E79" w:rsidRPr="003E018E" w:rsidRDefault="00E01E79" w:rsidP="00B12BD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727AF4F" w14:textId="77777777" w:rsidR="00E01E79" w:rsidRPr="003E018E" w:rsidRDefault="00E01E79" w:rsidP="00B12BD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</w:p>
        </w:tc>
      </w:tr>
      <w:tr w:rsidR="00E01E79" w:rsidRPr="003E018E" w14:paraId="0EB3F9A4" w14:textId="77777777" w:rsidTr="00B12BDD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F97247" w14:textId="77777777" w:rsidR="00E01E79" w:rsidRPr="003E018E" w:rsidRDefault="00E01E79" w:rsidP="00B12BD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en-NZ"/>
              </w:rPr>
            </w:pPr>
            <w:r w:rsidRPr="003E018E">
              <w:rPr>
                <w:rFonts w:ascii="Calibri" w:eastAsia="Times New Roman" w:hAnsi="Calibri" w:cs="Calibri"/>
                <w:b/>
                <w:bCs/>
                <w:color w:val="000000"/>
                <w:lang w:eastAsia="en-NZ"/>
              </w:rPr>
              <w:t>Domain quest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A1F067" w14:textId="77777777" w:rsidR="00E01E79" w:rsidRPr="003E018E" w:rsidRDefault="00E01E79" w:rsidP="00B12BD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en-NZ"/>
              </w:rPr>
            </w:pPr>
            <w:r w:rsidRPr="003E018E">
              <w:rPr>
                <w:rFonts w:ascii="Calibri" w:eastAsia="Times New Roman" w:hAnsi="Calibri" w:cs="Calibri"/>
                <w:b/>
                <w:bCs/>
                <w:color w:val="000000"/>
                <w:lang w:eastAsia="en-NZ"/>
              </w:rPr>
              <w:t>Explanat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3905464" w14:textId="77777777" w:rsidR="00E01E79" w:rsidRPr="003E018E" w:rsidRDefault="00E01E79" w:rsidP="00B12BD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en-NZ"/>
              </w:rPr>
            </w:pPr>
            <w:r w:rsidRPr="003E018E">
              <w:rPr>
                <w:rFonts w:ascii="Calibri" w:eastAsia="Times New Roman" w:hAnsi="Calibri" w:cs="Calibri"/>
                <w:b/>
                <w:bCs/>
                <w:color w:val="000000"/>
                <w:lang w:eastAsia="en-NZ"/>
              </w:rPr>
              <w:t>Low risk definit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3026A48" w14:textId="77777777" w:rsidR="00E01E79" w:rsidRPr="003E018E" w:rsidRDefault="00E01E79" w:rsidP="00B12BD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en-NZ"/>
              </w:rPr>
            </w:pPr>
            <w:r w:rsidRPr="003E018E">
              <w:rPr>
                <w:rFonts w:ascii="Calibri" w:eastAsia="Times New Roman" w:hAnsi="Calibri" w:cs="Calibri"/>
                <w:b/>
                <w:bCs/>
                <w:color w:val="000000"/>
                <w:lang w:eastAsia="en-NZ"/>
              </w:rPr>
              <w:t>High risk definition</w:t>
            </w:r>
          </w:p>
        </w:tc>
      </w:tr>
      <w:tr w:rsidR="00E01E79" w:rsidRPr="003E018E" w14:paraId="6065DBB7" w14:textId="77777777" w:rsidTr="00B12BDD">
        <w:trPr>
          <w:trHeight w:val="12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97CC5E0" w14:textId="77777777" w:rsidR="00E01E79" w:rsidRPr="003E018E" w:rsidRDefault="00E01E79" w:rsidP="00B12BD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3E018E">
              <w:rPr>
                <w:rFonts w:ascii="Calibri" w:eastAsia="Times New Roman" w:hAnsi="Calibri" w:cs="Calibri"/>
                <w:color w:val="000000"/>
                <w:lang w:eastAsia="en-NZ"/>
              </w:rPr>
              <w:t>Study design (L/H/U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2BFDCD2" w14:textId="77777777" w:rsidR="00E01E79" w:rsidRPr="003E018E" w:rsidRDefault="00E01E79" w:rsidP="00B12BD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3E018E">
              <w:rPr>
                <w:rFonts w:ascii="Calibri" w:eastAsia="Times New Roman" w:hAnsi="Calibri" w:cs="Calibri"/>
                <w:color w:val="000000"/>
                <w:lang w:eastAsia="en-NZ"/>
              </w:rPr>
              <w:t>Type of study design used to ascertain NTS deaths and complications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58731D8" w14:textId="77777777" w:rsidR="00E01E79" w:rsidRPr="003E018E" w:rsidRDefault="00E01E79" w:rsidP="00B12BD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3E018E">
              <w:rPr>
                <w:rFonts w:ascii="Calibri" w:eastAsia="Times New Roman" w:hAnsi="Calibri" w:cs="Calibri"/>
                <w:color w:val="000000"/>
                <w:lang w:eastAsia="en-NZ"/>
              </w:rPr>
              <w:t>Active population- or household-based surveillance, prospective observationa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E8FDEDF" w14:textId="77777777" w:rsidR="00E01E79" w:rsidRPr="003E018E" w:rsidRDefault="00E01E79" w:rsidP="00B12BD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3E018E">
              <w:rPr>
                <w:rFonts w:ascii="Calibri" w:eastAsia="Times New Roman" w:hAnsi="Calibri" w:cs="Calibri"/>
                <w:color w:val="000000"/>
                <w:lang w:eastAsia="en-NZ"/>
              </w:rPr>
              <w:t>Passive surveillance, retrospective studies, case-control, medical or laboratory records review</w:t>
            </w:r>
          </w:p>
        </w:tc>
      </w:tr>
      <w:tr w:rsidR="00E01E79" w:rsidRPr="003E018E" w14:paraId="4DA9ADB9" w14:textId="77777777" w:rsidTr="00B12BDD">
        <w:trPr>
          <w:trHeight w:val="6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EAAD8FE" w14:textId="77777777" w:rsidR="00E01E79" w:rsidRPr="003E018E" w:rsidRDefault="00E01E79" w:rsidP="00B12BD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3E018E">
              <w:rPr>
                <w:rFonts w:ascii="Calibri" w:eastAsia="Times New Roman" w:hAnsi="Calibri" w:cs="Calibri"/>
                <w:color w:val="000000"/>
                <w:lang w:eastAsia="en-NZ"/>
              </w:rPr>
              <w:t>Study setting (L/H/U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B535620" w14:textId="77777777" w:rsidR="00E01E79" w:rsidRPr="003E018E" w:rsidRDefault="00E01E79" w:rsidP="00B12BD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3E018E">
              <w:rPr>
                <w:rFonts w:ascii="Calibri" w:eastAsia="Times New Roman" w:hAnsi="Calibri" w:cs="Calibri"/>
                <w:color w:val="000000"/>
                <w:lang w:eastAsia="en-NZ"/>
              </w:rPr>
              <w:t>Hospital/inpatient or community/outpatien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71BD8E7" w14:textId="77777777" w:rsidR="00E01E79" w:rsidRPr="003E018E" w:rsidRDefault="00E01E79" w:rsidP="00B12BD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3E018E">
              <w:rPr>
                <w:rFonts w:ascii="Calibri" w:eastAsia="Times New Roman" w:hAnsi="Calibri" w:cs="Calibri"/>
                <w:color w:val="000000"/>
                <w:lang w:eastAsia="en-NZ"/>
              </w:rPr>
              <w:t>Community or outpatient based recruitmen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25CD023" w14:textId="77777777" w:rsidR="00E01E79" w:rsidRPr="003E018E" w:rsidRDefault="00E01E79" w:rsidP="00B12BD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3E018E">
              <w:rPr>
                <w:rFonts w:ascii="Calibri" w:eastAsia="Times New Roman" w:hAnsi="Calibri" w:cs="Calibri"/>
                <w:color w:val="000000"/>
                <w:lang w:eastAsia="en-NZ"/>
              </w:rPr>
              <w:t>Admitted or inpatient hospital-based recruitment</w:t>
            </w:r>
          </w:p>
        </w:tc>
      </w:tr>
      <w:tr w:rsidR="00E01E79" w:rsidRPr="003E018E" w14:paraId="7F011D38" w14:textId="77777777" w:rsidTr="00B12BDD">
        <w:trPr>
          <w:trHeight w:val="15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17A7857" w14:textId="77777777" w:rsidR="00E01E79" w:rsidRPr="003E018E" w:rsidRDefault="00E01E79" w:rsidP="00B12BD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3E018E">
              <w:rPr>
                <w:rFonts w:ascii="Calibri" w:eastAsia="Times New Roman" w:hAnsi="Calibri" w:cs="Calibri"/>
                <w:color w:val="000000"/>
                <w:lang w:eastAsia="en-NZ"/>
              </w:rPr>
              <w:t>Patient selection (L/H/U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26744D2" w14:textId="77777777" w:rsidR="00E01E79" w:rsidRPr="003E018E" w:rsidRDefault="00E01E79" w:rsidP="00B12BD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3E018E">
              <w:rPr>
                <w:rFonts w:ascii="Calibri" w:eastAsia="Times New Roman" w:hAnsi="Calibri" w:cs="Calibri"/>
                <w:color w:val="000000"/>
                <w:lang w:eastAsia="en-NZ"/>
              </w:rPr>
              <w:t>Were specific populations targeted or were all patients were eligible for recruitmen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EC8145D" w14:textId="77777777" w:rsidR="00E01E79" w:rsidRPr="003E018E" w:rsidRDefault="00E01E79" w:rsidP="00B12BD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3E018E">
              <w:rPr>
                <w:rFonts w:ascii="Calibri" w:eastAsia="Times New Roman" w:hAnsi="Calibri" w:cs="Calibri"/>
                <w:color w:val="000000"/>
                <w:lang w:eastAsia="en-NZ"/>
              </w:rPr>
              <w:t>Described a systematic collection of blood culture among eligible patient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CC2248E" w14:textId="77777777" w:rsidR="00E01E79" w:rsidRPr="003E018E" w:rsidRDefault="00E01E79" w:rsidP="00B12BD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3E018E">
              <w:rPr>
                <w:rFonts w:ascii="Calibri" w:eastAsia="Times New Roman" w:hAnsi="Calibri" w:cs="Calibri"/>
                <w:color w:val="000000"/>
                <w:lang w:eastAsia="en-NZ"/>
              </w:rPr>
              <w:t xml:space="preserve">Targeted a population (e.g. children, only adults, or groups such as HIV only) or non-NTS clinical syndrome (e.g. respiratory) </w:t>
            </w:r>
          </w:p>
        </w:tc>
      </w:tr>
      <w:tr w:rsidR="00E01E79" w:rsidRPr="003E018E" w14:paraId="7C125C55" w14:textId="77777777" w:rsidTr="00B12BDD">
        <w:trPr>
          <w:trHeight w:val="9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8CAF20A" w14:textId="77777777" w:rsidR="00E01E79" w:rsidRPr="003E018E" w:rsidRDefault="00E01E79" w:rsidP="00B12BD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3E018E">
              <w:rPr>
                <w:rFonts w:ascii="Calibri" w:eastAsia="Times New Roman" w:hAnsi="Calibri" w:cs="Calibri"/>
                <w:color w:val="000000"/>
                <w:lang w:eastAsia="en-NZ"/>
              </w:rPr>
              <w:t>Final year of data collection (L/M/H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CB45DD9" w14:textId="77777777" w:rsidR="00E01E79" w:rsidRPr="003E018E" w:rsidRDefault="00E01E79" w:rsidP="00B12BD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3E018E">
              <w:rPr>
                <w:rFonts w:ascii="Calibri" w:eastAsia="Times New Roman" w:hAnsi="Calibri" w:cs="Calibri"/>
                <w:color w:val="000000"/>
                <w:lang w:eastAsia="en-NZ"/>
              </w:rPr>
              <w:t>More confidence in newer studies having more robust recruitment and analytical method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E811D1B" w14:textId="77777777" w:rsidR="00E01E79" w:rsidRPr="003E018E" w:rsidRDefault="00E01E79" w:rsidP="00B12BD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3E018E">
              <w:rPr>
                <w:rFonts w:ascii="Calibri" w:eastAsia="Times New Roman" w:hAnsi="Calibri" w:cs="Calibri"/>
                <w:color w:val="000000"/>
                <w:lang w:eastAsia="en-NZ"/>
              </w:rPr>
              <w:t>Data collection from 2010 through 20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A467563" w14:textId="77777777" w:rsidR="00E01E79" w:rsidRPr="003E018E" w:rsidRDefault="00E01E79" w:rsidP="00B12BD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3E018E">
              <w:rPr>
                <w:rFonts w:ascii="Calibri" w:eastAsia="Times New Roman" w:hAnsi="Calibri" w:cs="Calibri"/>
                <w:color w:val="000000"/>
                <w:lang w:eastAsia="en-NZ"/>
              </w:rPr>
              <w:t>Data collection 2000 and older</w:t>
            </w:r>
          </w:p>
        </w:tc>
      </w:tr>
      <w:tr w:rsidR="00E01E79" w:rsidRPr="003E018E" w14:paraId="6370948F" w14:textId="77777777" w:rsidTr="00B12BDD">
        <w:trPr>
          <w:trHeight w:val="18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76D355E" w14:textId="77777777" w:rsidR="00E01E79" w:rsidRPr="003E018E" w:rsidRDefault="00E01E79" w:rsidP="00B12BD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3E018E">
              <w:rPr>
                <w:rFonts w:ascii="Calibri" w:eastAsia="Times New Roman" w:hAnsi="Calibri" w:cs="Calibri"/>
                <w:color w:val="000000"/>
                <w:lang w:eastAsia="en-NZ"/>
              </w:rPr>
              <w:t>Microbiology methods (L/H/U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3A5472A" w14:textId="77777777" w:rsidR="00E01E79" w:rsidRPr="003E018E" w:rsidRDefault="00E01E79" w:rsidP="00B12BD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3E018E">
              <w:rPr>
                <w:rFonts w:ascii="Calibri" w:eastAsia="Times New Roman" w:hAnsi="Calibri" w:cs="Calibri"/>
                <w:color w:val="000000"/>
                <w:lang w:eastAsia="en-NZ"/>
              </w:rPr>
              <w:t xml:space="preserve">Were microbiology methods fully presented, including blood culture volume and contamination. Clearly defined how infection was attributed to NTS and not </w:t>
            </w:r>
            <w:r w:rsidRPr="00216A4F">
              <w:rPr>
                <w:rFonts w:ascii="Calibri" w:eastAsia="Times New Roman" w:hAnsi="Calibri" w:cs="Calibri"/>
                <w:i/>
                <w:iCs/>
                <w:color w:val="000000"/>
                <w:lang w:eastAsia="en-NZ"/>
              </w:rPr>
              <w:t>Salmonella</w:t>
            </w:r>
            <w:r w:rsidRPr="003E018E">
              <w:rPr>
                <w:rFonts w:ascii="Calibri" w:eastAsia="Times New Roman" w:hAnsi="Calibri" w:cs="Calibri"/>
                <w:color w:val="000000"/>
                <w:lang w:eastAsia="en-NZ"/>
              </w:rPr>
              <w:t xml:space="preserve"> Typhi or Paratyphi A, B, or C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6A8054D" w14:textId="77777777" w:rsidR="00E01E79" w:rsidRPr="003E018E" w:rsidRDefault="00E01E79" w:rsidP="00B12BD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3E018E">
              <w:rPr>
                <w:rFonts w:ascii="Calibri" w:eastAsia="Times New Roman" w:hAnsi="Calibri" w:cs="Calibri"/>
                <w:color w:val="000000"/>
                <w:lang w:eastAsia="en-NZ"/>
              </w:rPr>
              <w:t>Appropriate microbiological methods presented for ruling out typhoidal serotypes. Described blood culture volume and contamination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6E03C29" w14:textId="77777777" w:rsidR="00E01E79" w:rsidRPr="003E018E" w:rsidRDefault="00E01E79" w:rsidP="00B12BD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3E018E">
              <w:rPr>
                <w:rFonts w:ascii="Calibri" w:eastAsia="Times New Roman" w:hAnsi="Calibri" w:cs="Calibri"/>
                <w:color w:val="000000"/>
                <w:lang w:eastAsia="en-NZ"/>
              </w:rPr>
              <w:t>Unclear or unconventional microbiological methods. No information on blood culture volumes and contamination.</w:t>
            </w:r>
          </w:p>
        </w:tc>
      </w:tr>
      <w:tr w:rsidR="00E01E79" w:rsidRPr="003E018E" w14:paraId="2D2F93A1" w14:textId="77777777" w:rsidTr="00B12BDD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001D78" w14:textId="77777777" w:rsidR="00E01E79" w:rsidRPr="003E018E" w:rsidRDefault="00E01E79" w:rsidP="00B12BD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777789" w14:textId="77777777" w:rsidR="00E01E79" w:rsidRPr="003E018E" w:rsidRDefault="00E01E79" w:rsidP="00B12BD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E318ED1" w14:textId="77777777" w:rsidR="00E01E79" w:rsidRPr="003E018E" w:rsidRDefault="00E01E79" w:rsidP="00B12BD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E40F624" w14:textId="77777777" w:rsidR="00E01E79" w:rsidRPr="003E018E" w:rsidRDefault="00E01E79" w:rsidP="00B12BD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</w:p>
        </w:tc>
      </w:tr>
      <w:tr w:rsidR="00E01E79" w:rsidRPr="003E018E" w14:paraId="6ADE662A" w14:textId="77777777" w:rsidTr="00B12BDD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53F4515" w14:textId="77777777" w:rsidR="00E01E79" w:rsidRPr="003E018E" w:rsidRDefault="00E01E79" w:rsidP="00B12BD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en-NZ"/>
              </w:rPr>
            </w:pPr>
            <w:r w:rsidRPr="003E018E">
              <w:rPr>
                <w:rFonts w:ascii="Calibri" w:eastAsia="Times New Roman" w:hAnsi="Calibri" w:cs="Calibri"/>
                <w:b/>
                <w:bCs/>
                <w:color w:val="000000"/>
                <w:lang w:eastAsia="en-NZ"/>
              </w:rPr>
              <w:t>Domain subtota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49F5F2" w14:textId="77777777" w:rsidR="00E01E79" w:rsidRPr="003E018E" w:rsidRDefault="00E01E79" w:rsidP="00B12BD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en-NZ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B6D0B0C" w14:textId="77777777" w:rsidR="00E01E79" w:rsidRPr="003E018E" w:rsidRDefault="00E01E79" w:rsidP="00B12BD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14DA5CD" w14:textId="77777777" w:rsidR="00E01E79" w:rsidRPr="003E018E" w:rsidRDefault="00E01E79" w:rsidP="00B12BD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</w:p>
        </w:tc>
      </w:tr>
      <w:tr w:rsidR="00E01E79" w:rsidRPr="003E018E" w14:paraId="345C356D" w14:textId="77777777" w:rsidTr="00B12BDD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102380A" w14:textId="77777777" w:rsidR="00E01E79" w:rsidRPr="003E018E" w:rsidRDefault="00E01E79" w:rsidP="00B12BD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3E018E">
              <w:rPr>
                <w:rFonts w:ascii="Calibri" w:eastAsia="Times New Roman" w:hAnsi="Calibri" w:cs="Calibri"/>
                <w:color w:val="000000"/>
                <w:lang w:eastAsia="en-NZ"/>
              </w:rPr>
              <w:t>0 of 3 H risk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D2CCF4A" w14:textId="77777777" w:rsidR="00E01E79" w:rsidRPr="003E018E" w:rsidRDefault="00E01E79" w:rsidP="00B12BD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3E018E">
              <w:rPr>
                <w:rFonts w:ascii="Calibri" w:eastAsia="Times New Roman" w:hAnsi="Calibri" w:cs="Calibri"/>
                <w:color w:val="000000"/>
                <w:lang w:eastAsia="en-NZ"/>
              </w:rPr>
              <w:t>Low risk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B194D3C" w14:textId="77777777" w:rsidR="00E01E79" w:rsidRPr="003E018E" w:rsidRDefault="00E01E79" w:rsidP="00B12BD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4B4BA4E" w14:textId="77777777" w:rsidR="00E01E79" w:rsidRPr="003E018E" w:rsidRDefault="00E01E79" w:rsidP="00B12BD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</w:p>
        </w:tc>
      </w:tr>
      <w:tr w:rsidR="00E01E79" w:rsidRPr="003E018E" w14:paraId="5D872A22" w14:textId="77777777" w:rsidTr="00B12BDD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07A7070" w14:textId="77777777" w:rsidR="00E01E79" w:rsidRPr="003E018E" w:rsidRDefault="00E01E79" w:rsidP="00B12BD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3E018E">
              <w:rPr>
                <w:rFonts w:ascii="Calibri" w:eastAsia="Times New Roman" w:hAnsi="Calibri" w:cs="Calibri"/>
                <w:color w:val="000000"/>
                <w:lang w:eastAsia="en-NZ"/>
              </w:rPr>
              <w:t>1 of 3 H risk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4384A5D" w14:textId="77777777" w:rsidR="00E01E79" w:rsidRPr="003E018E" w:rsidRDefault="00E01E79" w:rsidP="00B12BD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3E018E">
              <w:rPr>
                <w:rFonts w:ascii="Calibri" w:eastAsia="Times New Roman" w:hAnsi="Calibri" w:cs="Calibri"/>
                <w:color w:val="000000"/>
                <w:lang w:eastAsia="en-NZ"/>
              </w:rPr>
              <w:t>Moderate risk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E8984CF" w14:textId="77777777" w:rsidR="00E01E79" w:rsidRPr="003E018E" w:rsidRDefault="00E01E79" w:rsidP="00B12BD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CB8EDC9" w14:textId="77777777" w:rsidR="00E01E79" w:rsidRPr="003E018E" w:rsidRDefault="00E01E79" w:rsidP="00B12BD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</w:p>
        </w:tc>
      </w:tr>
      <w:tr w:rsidR="00E01E79" w:rsidRPr="003E018E" w14:paraId="4C1A92BB" w14:textId="77777777" w:rsidTr="00B12BDD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5684CC5" w14:textId="77777777" w:rsidR="00E01E79" w:rsidRPr="003E018E" w:rsidRDefault="00E01E79" w:rsidP="00B12BD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3E018E">
              <w:rPr>
                <w:rFonts w:ascii="Calibri" w:eastAsia="Times New Roman" w:hAnsi="Calibri" w:cs="Calibri"/>
                <w:color w:val="000000"/>
                <w:lang w:eastAsia="en-NZ"/>
              </w:rPr>
              <w:t>&gt;1 H risk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D55E30E" w14:textId="77777777" w:rsidR="00E01E79" w:rsidRPr="003E018E" w:rsidRDefault="00E01E79" w:rsidP="00B12BD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3E018E">
              <w:rPr>
                <w:rFonts w:ascii="Calibri" w:eastAsia="Times New Roman" w:hAnsi="Calibri" w:cs="Calibri"/>
                <w:color w:val="000000"/>
                <w:lang w:eastAsia="en-NZ"/>
              </w:rPr>
              <w:t>High risk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2F4607C" w14:textId="77777777" w:rsidR="00E01E79" w:rsidRPr="003E018E" w:rsidRDefault="00E01E79" w:rsidP="00B12BD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4264B12" w14:textId="77777777" w:rsidR="00E01E79" w:rsidRPr="003E018E" w:rsidRDefault="00E01E79" w:rsidP="00B12BD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</w:p>
        </w:tc>
      </w:tr>
      <w:tr w:rsidR="00E01E79" w:rsidRPr="003E018E" w14:paraId="0E75E48A" w14:textId="77777777" w:rsidTr="00B12BDD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7BFBAE" w14:textId="77777777" w:rsidR="00E01E79" w:rsidRPr="003E018E" w:rsidRDefault="00E01E79" w:rsidP="00B12BD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7323B1" w14:textId="77777777" w:rsidR="00E01E79" w:rsidRPr="003E018E" w:rsidRDefault="00E01E79" w:rsidP="00B12BD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12D2334" w14:textId="77777777" w:rsidR="00E01E79" w:rsidRPr="003E018E" w:rsidRDefault="00E01E79" w:rsidP="00B12BD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BAC5CEE" w14:textId="77777777" w:rsidR="00E01E79" w:rsidRPr="003E018E" w:rsidRDefault="00E01E79" w:rsidP="00B12BD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</w:p>
        </w:tc>
      </w:tr>
      <w:tr w:rsidR="00E01E79" w:rsidRPr="003E018E" w14:paraId="57A5CFD9" w14:textId="77777777" w:rsidTr="00B12BDD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BCD3FF3" w14:textId="77777777" w:rsidR="00E01E79" w:rsidRPr="003E018E" w:rsidRDefault="00E01E79" w:rsidP="00B12BD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en-NZ"/>
              </w:rPr>
            </w:pPr>
            <w:r w:rsidRPr="003E018E">
              <w:rPr>
                <w:rFonts w:ascii="Calibri" w:eastAsia="Times New Roman" w:hAnsi="Calibri" w:cs="Calibri"/>
                <w:b/>
                <w:bCs/>
                <w:color w:val="000000"/>
                <w:lang w:eastAsia="en-NZ"/>
              </w:rPr>
              <w:t>Overall risk of bia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1B217F" w14:textId="77777777" w:rsidR="00E01E79" w:rsidRPr="003E018E" w:rsidRDefault="00E01E79" w:rsidP="00B12BD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en-NZ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7E0E545" w14:textId="77777777" w:rsidR="00E01E79" w:rsidRPr="003E018E" w:rsidRDefault="00E01E79" w:rsidP="00B12BD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9C863B4" w14:textId="77777777" w:rsidR="00E01E79" w:rsidRPr="003E018E" w:rsidRDefault="00E01E79" w:rsidP="00B12BD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</w:p>
        </w:tc>
      </w:tr>
      <w:tr w:rsidR="00E01E79" w:rsidRPr="003E018E" w14:paraId="676B1BC2" w14:textId="77777777" w:rsidTr="00B12BDD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F23A169" w14:textId="77777777" w:rsidR="00E01E79" w:rsidRPr="003E018E" w:rsidRDefault="00E01E79" w:rsidP="00B12BD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3E018E">
              <w:rPr>
                <w:rFonts w:ascii="Calibri" w:eastAsia="Times New Roman" w:hAnsi="Calibri" w:cs="Calibri"/>
                <w:color w:val="000000"/>
                <w:lang w:eastAsia="en-NZ"/>
              </w:rPr>
              <w:t>Both subtotals low risk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F3E9FF" w14:textId="77777777" w:rsidR="00E01E79" w:rsidRPr="003E018E" w:rsidRDefault="00E01E79" w:rsidP="00B12BD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3E018E">
              <w:rPr>
                <w:rFonts w:ascii="Calibri" w:eastAsia="Times New Roman" w:hAnsi="Calibri" w:cs="Calibri"/>
                <w:color w:val="000000"/>
                <w:lang w:eastAsia="en-NZ"/>
              </w:rPr>
              <w:t>Low risk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C64C5F5" w14:textId="77777777" w:rsidR="00E01E79" w:rsidRPr="003E018E" w:rsidRDefault="00E01E79" w:rsidP="00B12BD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10B3E8A" w14:textId="77777777" w:rsidR="00E01E79" w:rsidRPr="003E018E" w:rsidRDefault="00E01E79" w:rsidP="00B12BD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</w:p>
        </w:tc>
      </w:tr>
      <w:tr w:rsidR="00E01E79" w:rsidRPr="003E018E" w14:paraId="7B78D74E" w14:textId="77777777" w:rsidTr="00B12BDD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314C356" w14:textId="77777777" w:rsidR="00E01E79" w:rsidRPr="003E018E" w:rsidRDefault="00E01E79" w:rsidP="00B12BD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3E018E">
              <w:rPr>
                <w:rFonts w:ascii="Calibri" w:eastAsia="Times New Roman" w:hAnsi="Calibri" w:cs="Calibri"/>
                <w:color w:val="000000"/>
                <w:lang w:eastAsia="en-NZ"/>
              </w:rPr>
              <w:t>1 of 2 high risk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967643" w14:textId="77777777" w:rsidR="00E01E79" w:rsidRPr="003E018E" w:rsidRDefault="00E01E79" w:rsidP="00B12BD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3E018E">
              <w:rPr>
                <w:rFonts w:ascii="Calibri" w:eastAsia="Times New Roman" w:hAnsi="Calibri" w:cs="Calibri"/>
                <w:color w:val="000000"/>
                <w:lang w:eastAsia="en-NZ"/>
              </w:rPr>
              <w:t>Moderate risk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D43AEC7" w14:textId="77777777" w:rsidR="00E01E79" w:rsidRPr="003E018E" w:rsidRDefault="00E01E79" w:rsidP="00B12BD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894B1E0" w14:textId="77777777" w:rsidR="00E01E79" w:rsidRPr="003E018E" w:rsidRDefault="00E01E79" w:rsidP="00B12BD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</w:p>
        </w:tc>
      </w:tr>
      <w:tr w:rsidR="00E01E79" w:rsidRPr="003E018E" w14:paraId="6E1D5909" w14:textId="77777777" w:rsidTr="00B12BDD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5E8D221" w14:textId="77777777" w:rsidR="00E01E79" w:rsidRPr="003E018E" w:rsidRDefault="00E01E79" w:rsidP="00B12BD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3E018E">
              <w:rPr>
                <w:rFonts w:ascii="Calibri" w:eastAsia="Times New Roman" w:hAnsi="Calibri" w:cs="Calibri"/>
                <w:color w:val="000000"/>
                <w:lang w:eastAsia="en-NZ"/>
              </w:rPr>
              <w:t>Both subtotals high risk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D23380" w14:textId="77777777" w:rsidR="00E01E79" w:rsidRPr="003E018E" w:rsidRDefault="00E01E79" w:rsidP="00B12BD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3E018E">
              <w:rPr>
                <w:rFonts w:ascii="Calibri" w:eastAsia="Times New Roman" w:hAnsi="Calibri" w:cs="Calibri"/>
                <w:color w:val="000000"/>
                <w:lang w:eastAsia="en-NZ"/>
              </w:rPr>
              <w:t>High risk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E0E847A" w14:textId="77777777" w:rsidR="00E01E79" w:rsidRPr="003E018E" w:rsidRDefault="00E01E79" w:rsidP="00B12BD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DFD0107" w14:textId="77777777" w:rsidR="00E01E79" w:rsidRPr="003E018E" w:rsidRDefault="00E01E79" w:rsidP="00B12BD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NZ"/>
              </w:rPr>
            </w:pPr>
          </w:p>
        </w:tc>
      </w:tr>
    </w:tbl>
    <w:p w14:paraId="76ED92E5" w14:textId="77777777" w:rsidR="00E01E79" w:rsidRDefault="00E01E79" w:rsidP="00E01E79"/>
    <w:p w14:paraId="1329594C" w14:textId="77777777" w:rsidR="00E01E79" w:rsidRDefault="00E01E79" w:rsidP="00E01E79"/>
    <w:p w14:paraId="49B25107" w14:textId="77777777" w:rsidR="00E01E79" w:rsidRDefault="00E01E79">
      <w:pPr>
        <w:rPr>
          <w:rFonts w:asciiTheme="majorHAnsi" w:eastAsiaTheme="majorEastAsia" w:hAnsiTheme="majorHAnsi" w:cstheme="majorBidi"/>
          <w:color w:val="2F5496" w:themeColor="accent1" w:themeShade="BF"/>
          <w:sz w:val="26"/>
          <w:szCs w:val="26"/>
        </w:rPr>
      </w:pPr>
      <w:r>
        <w:br w:type="page"/>
      </w:r>
    </w:p>
    <w:p w14:paraId="2B1B2FD8" w14:textId="7463E924" w:rsidR="00E24374" w:rsidRPr="00FF73DF" w:rsidRDefault="00284894" w:rsidP="00FF73DF">
      <w:pPr>
        <w:pStyle w:val="Heading2"/>
      </w:pPr>
      <w:r>
        <w:t>Supplementa</w:t>
      </w:r>
      <w:r w:rsidR="00B9288E">
        <w:t>ry Table S</w:t>
      </w:r>
      <w:r w:rsidR="00E01E79">
        <w:t>3</w:t>
      </w:r>
      <w:r w:rsidR="00E24374">
        <w:t xml:space="preserve"> - </w:t>
      </w:r>
      <w:r w:rsidR="00E219A8">
        <w:t xml:space="preserve">Details of included articles identified in the global systematic review on prevalence of serogroups and serovars of non-typhoidal </w:t>
      </w:r>
      <w:r w:rsidR="00E219A8" w:rsidRPr="00CA59A8">
        <w:rPr>
          <w:i/>
          <w:iCs/>
        </w:rPr>
        <w:t>Salmonella enterica</w:t>
      </w:r>
      <w:r w:rsidR="00E219A8">
        <w:rPr>
          <w:i/>
          <w:iCs/>
        </w:rPr>
        <w:t xml:space="preserve"> </w:t>
      </w:r>
      <w:r w:rsidR="00E219A8">
        <w:t>isolated from normally sterile sites, 1941 to 2019 (82 articles)</w:t>
      </w:r>
    </w:p>
    <w:tbl>
      <w:tblPr>
        <w:tblW w:w="4970" w:type="pct"/>
        <w:tblLayout w:type="fixed"/>
        <w:tblLook w:val="04A0" w:firstRow="1" w:lastRow="0" w:firstColumn="1" w:lastColumn="0" w:noHBand="0" w:noVBand="1"/>
      </w:tblPr>
      <w:tblGrid>
        <w:gridCol w:w="1442"/>
        <w:gridCol w:w="1188"/>
        <w:gridCol w:w="523"/>
        <w:gridCol w:w="1102"/>
        <w:gridCol w:w="1457"/>
        <w:gridCol w:w="1010"/>
        <w:gridCol w:w="1427"/>
        <w:gridCol w:w="970"/>
        <w:gridCol w:w="946"/>
        <w:gridCol w:w="931"/>
        <w:gridCol w:w="1056"/>
        <w:gridCol w:w="710"/>
        <w:gridCol w:w="851"/>
        <w:gridCol w:w="992"/>
        <w:gridCol w:w="701"/>
      </w:tblGrid>
      <w:tr w:rsidR="006E76FD" w:rsidRPr="005774A7" w14:paraId="6AB8993A" w14:textId="3C1BD481" w:rsidTr="00F5463C">
        <w:trPr>
          <w:trHeight w:val="300"/>
        </w:trPr>
        <w:tc>
          <w:tcPr>
            <w:tcW w:w="471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bookmarkEnd w:id="3"/>
          <w:p w14:paraId="4D07405E" w14:textId="77777777" w:rsidR="00B05327" w:rsidRPr="003A79A1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3A79A1">
              <w:rPr>
                <w:rFonts w:ascii="Arial" w:hAnsi="Arial" w:cs="Arial"/>
                <w:b/>
                <w:sz w:val="12"/>
                <w:szCs w:val="12"/>
              </w:rPr>
              <w:t>First author, publication year (reference)</w:t>
            </w:r>
          </w:p>
        </w:tc>
        <w:tc>
          <w:tcPr>
            <w:tcW w:w="388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A3D3A41" w14:textId="77777777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  <w:t>Country</w:t>
            </w:r>
          </w:p>
        </w:tc>
        <w:tc>
          <w:tcPr>
            <w:tcW w:w="171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09F09CDE" w14:textId="77777777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  <w:t>UN region</w:t>
            </w:r>
          </w:p>
        </w:tc>
        <w:tc>
          <w:tcPr>
            <w:tcW w:w="360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EBEAE89" w14:textId="77777777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  <w:t>UN sub region</w:t>
            </w:r>
          </w:p>
        </w:tc>
        <w:tc>
          <w:tcPr>
            <w:tcW w:w="476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</w:tcPr>
          <w:p w14:paraId="243ABF53" w14:textId="77777777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  <w:t>Study locality</w:t>
            </w:r>
          </w:p>
        </w:tc>
        <w:tc>
          <w:tcPr>
            <w:tcW w:w="330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CCA88DF" w14:textId="77777777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  <w:t>Setting</w:t>
            </w:r>
          </w:p>
        </w:tc>
        <w:tc>
          <w:tcPr>
            <w:tcW w:w="466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</w:tcPr>
          <w:p w14:paraId="6D3CF606" w14:textId="5B6CBD2C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  <w:t>Sterile site cultured</w:t>
            </w:r>
          </w:p>
        </w:tc>
        <w:tc>
          <w:tcPr>
            <w:tcW w:w="317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00F1DC49" w14:textId="7CCD5B85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  <w:t>Date start data collection</w:t>
            </w:r>
          </w:p>
        </w:tc>
        <w:tc>
          <w:tcPr>
            <w:tcW w:w="309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599C8701" w14:textId="77777777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  <w:t>Date end data collection</w:t>
            </w:r>
          </w:p>
        </w:tc>
        <w:tc>
          <w:tcPr>
            <w:tcW w:w="304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4F40AD4" w14:textId="77777777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  <w:t>Methods serovar typing</w:t>
            </w:r>
          </w:p>
        </w:tc>
        <w:tc>
          <w:tcPr>
            <w:tcW w:w="345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015047AD" w14:textId="77777777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  <w:t>Age group</w:t>
            </w:r>
          </w:p>
        </w:tc>
        <w:tc>
          <w:tcPr>
            <w:tcW w:w="232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FDA7775" w14:textId="77777777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2"/>
                <w:szCs w:val="12"/>
                <w:lang w:eastAsia="en-NZ"/>
              </w:rPr>
            </w:pPr>
            <w:r w:rsidRPr="005774A7">
              <w:rPr>
                <w:rFonts w:ascii="Arial" w:eastAsia="Times New Roman" w:hAnsi="Arial" w:cs="Arial"/>
                <w:b/>
                <w:bCs/>
                <w:sz w:val="12"/>
                <w:szCs w:val="12"/>
                <w:lang w:eastAsia="en-NZ"/>
              </w:rPr>
              <w:t>Overall bias</w:t>
            </w:r>
          </w:p>
        </w:tc>
        <w:tc>
          <w:tcPr>
            <w:tcW w:w="278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B25CBDF" w14:textId="027A52E7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  <w:t>Number of different reported serovars</w:t>
            </w:r>
          </w:p>
        </w:tc>
        <w:tc>
          <w:tcPr>
            <w:tcW w:w="324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40B25DE" w14:textId="1B919C45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  <w:t>Number of different serogroups</w:t>
            </w:r>
          </w:p>
        </w:tc>
        <w:tc>
          <w:tcPr>
            <w:tcW w:w="230" w:type="pc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</w:tcPr>
          <w:p w14:paraId="12B43BFF" w14:textId="0F5FFFE9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  <w:t>Total</w:t>
            </w:r>
            <w:r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  <w:t xml:space="preserve"> reported</w:t>
            </w:r>
            <w:r w:rsidRPr="005774A7"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  <w:t xml:space="preserve"> </w:t>
            </w:r>
            <w:r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  <w:t>i</w:t>
            </w:r>
            <w:r w:rsidRPr="005774A7"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  <w:t>solates</w:t>
            </w:r>
          </w:p>
        </w:tc>
      </w:tr>
      <w:tr w:rsidR="006E76FD" w:rsidRPr="005774A7" w14:paraId="39E07A60" w14:textId="03711D45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46DB2F58" w14:textId="1360061F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Albert, 2019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BbGJlcnQ8L0F1dGhvcj48WWVhcj4yMDE5PC9ZZWFyPjxS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</w:instrText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BbGJlcnQ8L0F1dGhvcj48WWVhcj4yMDE5PC9ZZWFyPjxS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.DATA </w:instrText>
            </w:r>
            <w:r w:rsidR="00914127">
              <w:rPr>
                <w:rFonts w:ascii="Arial" w:hAnsi="Arial" w:cs="Arial"/>
                <w:sz w:val="12"/>
                <w:szCs w:val="12"/>
              </w:rPr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end"/>
            </w:r>
            <w:r>
              <w:rPr>
                <w:rFonts w:ascii="Arial" w:hAnsi="Arial" w:cs="Arial"/>
                <w:sz w:val="12"/>
                <w:szCs w:val="12"/>
              </w:rPr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3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61B424AC" w14:textId="58964F75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Kuwait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56EFD54A" w14:textId="03DD390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sia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49D66CEC" w14:textId="623B0E76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Western Asia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421D68EF" w14:textId="2BEC375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Kuwait City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7D4F726F" w14:textId="48886F6C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ospital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1EFE647A" w14:textId="352756F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6BE615D1" w14:textId="672EBE3A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04/2013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74DFD8C0" w14:textId="6CA8EA1E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1/05/2016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4A8B3842" w14:textId="1FD66BC0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lst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59FA1537" w14:textId="44F67DE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ixed ages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6A0CC5A1" w14:textId="6A1701D1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0706ABDA" w14:textId="1574D30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16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25FB6F10" w14:textId="15EF34ED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9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257C9857" w14:textId="4260A3F0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61</w:t>
            </w:r>
          </w:p>
        </w:tc>
      </w:tr>
      <w:tr w:rsidR="006E76FD" w:rsidRPr="005774A7" w14:paraId="33F691F5" w14:textId="5785C24A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C38C3D" w14:textId="4F9E5780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Angrist, 1946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/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&lt;EndNote&gt;&lt;Cite&gt;&lt;Author&gt;Angrist&lt;/Author&gt;&lt;Year&gt;1946&lt;/Year&gt;&lt;RecNum&gt;481&lt;/RecNum&gt;&lt;DisplayText&gt;[4]&lt;/DisplayText&gt;&lt;record&gt;&lt;rec-number&gt;481&lt;/rec-number&gt;&lt;foreign-keys&gt;&lt;key app="EN" db-id="a9ds0s9st2eds8epxad52svrdeadttw5x0va" timestamp="1678325022"&gt;481&lt;/key&gt;&lt;/foreign-keys&gt;&lt;ref-type name="Journal Article"&gt;17&lt;/ref-type&gt;&lt;contributors&gt;&lt;authors&gt;&lt;author&gt;Angrist, A.&lt;/author&gt;&lt;author&gt;Mollov, M.&lt;/author&gt;&lt;/authors&gt;&lt;/contributors&gt;&lt;titles&gt;&lt;title&gt;Bacteriologic, clinical and pathologic experience with 86 sporadic cases of Salmonella infection&lt;/title&gt;&lt;secondary-title&gt;American Journal of the Medical Sciences&lt;/secondary-title&gt;&lt;short-title&gt;Bacteriologic, clinical and pathologic experience with 86 sporadic cases of Salmonella infection&lt;/short-title&gt;&lt;/titles&gt;&lt;periodical&gt;&lt;full-title&gt;American Journal of the Medical Sciences&lt;/full-title&gt;&lt;/periodical&gt;&lt;pages&gt;336-346&lt;/pages&gt;&lt;volume&gt;212&lt;/volume&gt;&lt;number&gt;3&lt;/number&gt;&lt;dates&gt;&lt;year&gt;1946&lt;/year&gt;&lt;pub-dates&gt;&lt;date&gt;1946&lt;/date&gt;&lt;/pub-dates&gt;&lt;/dates&gt;&lt;isbn&gt;0002-9629&lt;/isbn&gt;&lt;accession-num&gt;PMID: 20996982&amp;#xD;WOS:A1946UK45100013&lt;/accession-num&gt;&lt;urls&gt;&lt;related-urls&gt;&lt;url&gt;&lt;style face="underline" font="default" size="100%"&gt;&amp;lt;Go to ISI&amp;gt;://WOS:A1946UK45100013&lt;/style&gt;&lt;/url&gt;&lt;/related-urls&gt;&lt;/urls&gt;&lt;/record&gt;&lt;/Cite&gt;&lt;/EndNote&gt;</w:instrText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4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E7F86C" w14:textId="4B71A3F6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United States of America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320F3D" w14:textId="1A1DCD1A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mericas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7F865B" w14:textId="5FD06B01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Northern America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5219D0" w14:textId="4B2BA2AA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New York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B528B6" w14:textId="457FB2C0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ospital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B26692" w14:textId="4EF9434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FE7BA63" w14:textId="0E72109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01/1941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7E653DC" w14:textId="600E78FA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1/12/1944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2C0E57" w14:textId="1A99DB05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ross-agglutination test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72EFD57" w14:textId="4EED0D5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ixed ages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0B9D55D" w14:textId="278B9A42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43B13B2" w14:textId="5083B361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96F755F" w14:textId="0700B363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7B87CB" w14:textId="19E05F7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11</w:t>
            </w:r>
          </w:p>
        </w:tc>
      </w:tr>
      <w:tr w:rsidR="006E76FD" w:rsidRPr="005774A7" w14:paraId="4844CF1A" w14:textId="2B1B67E3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154A32AE" w14:textId="7536A2B6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Appiah, 2021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BcHBpYWg8L0F1dGhvcj48WWVhcj4yMDIxPC9ZZWFyPjxS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</w:instrText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BcHBpYWg8L0F1dGhvcj48WWVhcj4yMDIxPC9ZZWFyPjxS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.DATA </w:instrText>
            </w:r>
            <w:r w:rsidR="00914127">
              <w:rPr>
                <w:rFonts w:ascii="Arial" w:hAnsi="Arial" w:cs="Arial"/>
                <w:sz w:val="12"/>
                <w:szCs w:val="12"/>
              </w:rPr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end"/>
            </w:r>
            <w:r>
              <w:rPr>
                <w:rFonts w:ascii="Arial" w:hAnsi="Arial" w:cs="Arial"/>
                <w:sz w:val="12"/>
                <w:szCs w:val="12"/>
              </w:rPr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5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5A870C69" w14:textId="5CD59EB1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Uganda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09F3F1C3" w14:textId="4C8EDE49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frica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6E8E829B" w14:textId="3099E471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Eastern Africa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6C355A0F" w14:textId="4317E5A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pac, Tororo, Arua, Kabale, Jinja, and Mubende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55CCE510" w14:textId="478E508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ospital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11FEE488" w14:textId="39B3A2F5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307C7B25" w14:textId="212D1DE9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07/2016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328CF63C" w14:textId="0F0A8F5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1/01/2019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64CF33B0" w14:textId="3F3EB67D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Unclear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7BFEC33F" w14:textId="62CA211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hildren only (&lt;=15y)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77953FB2" w14:textId="74EC10E1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33B97A96" w14:textId="6E9604A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2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6DA0AE1F" w14:textId="1B048521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556D49E7" w14:textId="58C58DC0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1</w:t>
            </w:r>
          </w:p>
        </w:tc>
      </w:tr>
      <w:tr w:rsidR="006E76FD" w:rsidRPr="005774A7" w14:paraId="77584E0A" w14:textId="10411BC0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C9EB65" w14:textId="60EBC617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Asseva, 2012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Bc3NldmE8L0F1dGhvcj48WWVhcj4yMDEyPC9ZZWFyPjxS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</w:instrText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Bc3NldmE8L0F1dGhvcj48WWVhcj4yMDEyPC9ZZWFyPjxS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.DATA </w:instrText>
            </w:r>
            <w:r w:rsidR="00914127">
              <w:rPr>
                <w:rFonts w:ascii="Arial" w:hAnsi="Arial" w:cs="Arial"/>
                <w:sz w:val="12"/>
                <w:szCs w:val="12"/>
              </w:rPr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end"/>
            </w:r>
            <w:r>
              <w:rPr>
                <w:rFonts w:ascii="Arial" w:hAnsi="Arial" w:cs="Arial"/>
                <w:sz w:val="12"/>
                <w:szCs w:val="12"/>
              </w:rPr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6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7583816" w14:textId="6A6F183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ulgaria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6C9F40" w14:textId="18194D6E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Europe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8262C5F" w14:textId="55F8076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Eastern Europe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81155A" w14:textId="7E214DE0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n/a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21CD332" w14:textId="76CB735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National surveillance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C3159F" w14:textId="6B91AF9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; csf; </w:t>
            </w:r>
            <w:r w:rsidR="00F5463C">
              <w:rPr>
                <w:rFonts w:ascii="Arial" w:hAnsi="Arial" w:cs="Arial"/>
                <w:color w:val="000000"/>
                <w:sz w:val="12"/>
                <w:szCs w:val="12"/>
              </w:rPr>
              <w:t xml:space="preserve">deep tissue; </w:t>
            </w:r>
            <w:r>
              <w:rPr>
                <w:rFonts w:ascii="Arial" w:hAnsi="Arial" w:cs="Arial"/>
                <w:color w:val="000000"/>
                <w:sz w:val="12"/>
                <w:szCs w:val="12"/>
              </w:rPr>
              <w:t>other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DEF32A" w14:textId="4C4D7090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01/2005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236F79" w14:textId="37BEABD5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1/12/2010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7826EE" w14:textId="3B9300A6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ross-agglutination test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7A7E95" w14:textId="5D949D35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ixed ages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656F95D" w14:textId="605AA03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A93974" w14:textId="0BF2F876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5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0DFAB9" w14:textId="41C03CD3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5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D24455" w14:textId="621C37EC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3</w:t>
            </w:r>
          </w:p>
        </w:tc>
      </w:tr>
      <w:tr w:rsidR="006E76FD" w:rsidRPr="005774A7" w14:paraId="64002002" w14:textId="1303AA31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11B6D6BD" w14:textId="248FB06F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Aubry, 1992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BdWJyeTwvQXV0aG9yPjxZZWFyPjE5OTI8L1llYXI+PFJl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</w:instrText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BdWJyeTwvQXV0aG9yPjxZZWFyPjE5OTI8L1llYXI+PFJl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.DATA </w:instrText>
            </w:r>
            <w:r w:rsidR="00914127">
              <w:rPr>
                <w:rFonts w:ascii="Arial" w:hAnsi="Arial" w:cs="Arial"/>
                <w:sz w:val="12"/>
                <w:szCs w:val="12"/>
              </w:rPr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end"/>
            </w:r>
            <w:r>
              <w:rPr>
                <w:rFonts w:ascii="Arial" w:hAnsi="Arial" w:cs="Arial"/>
                <w:sz w:val="12"/>
                <w:szCs w:val="12"/>
              </w:rPr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7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2E58C2F0" w14:textId="0ED4468E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urundi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1E3B4675" w14:textId="16646F1C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frica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630AC51A" w14:textId="00B5B73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Eastern Africa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2F38650A" w14:textId="545ED482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ujumbura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21890E5F" w14:textId="2F1CD615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ospital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60B6A4CB" w14:textId="004DB0F6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21F90EE8" w14:textId="3C58D45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01/1991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6ABD9D31" w14:textId="0142AE3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1/12/1991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07444283" w14:textId="1B66D61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Unclear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60B849AB" w14:textId="07571EC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dults only (&gt;15y)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18EF1A29" w14:textId="43C9C97E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27CB6618" w14:textId="5438A49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2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41188055" w14:textId="1EF4D40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0EA4DCDD" w14:textId="237E86F6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54</w:t>
            </w:r>
          </w:p>
        </w:tc>
      </w:tr>
      <w:tr w:rsidR="006E76FD" w:rsidRPr="005774A7" w14:paraId="6A26BD4B" w14:textId="134AE02A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D8D27A" w14:textId="5F217209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Barrios, 2017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CYXJyaW9zPC9BdXRob3I+PFllYXI+MjAxNzwvWWVhcj48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</w:instrText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CYXJyaW9zPC9BdXRob3I+PFllYXI+MjAxNzwvWWVhcj48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.DATA </w:instrText>
            </w:r>
            <w:r w:rsidR="00914127">
              <w:rPr>
                <w:rFonts w:ascii="Arial" w:hAnsi="Arial" w:cs="Arial"/>
                <w:sz w:val="12"/>
                <w:szCs w:val="12"/>
              </w:rPr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end"/>
            </w:r>
            <w:r>
              <w:rPr>
                <w:rFonts w:ascii="Arial" w:hAnsi="Arial" w:cs="Arial"/>
                <w:sz w:val="12"/>
                <w:szCs w:val="12"/>
              </w:rPr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8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00F85C8" w14:textId="1CCD485D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Uruguay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8C4669" w14:textId="4B121D99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mericas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676148A" w14:textId="3B1147D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South America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FEEFA4" w14:textId="5A031BE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ontevideo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3C23A6" w14:textId="24A20471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ospital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BA29E8" w14:textId="76912D9A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304C34" w14:textId="29D14E59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01/2005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6E849E0" w14:textId="5F47F55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1/12/2010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866C7D3" w14:textId="0CA7C9BE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Unclear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A0CE55C" w14:textId="5E28D15E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hildren only (&lt;=15y)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C7CFFD" w14:textId="72308EB1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830762" w14:textId="48BCF98A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4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CBF18CA" w14:textId="57E0CB2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4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86736A" w14:textId="249BE921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10</w:t>
            </w:r>
          </w:p>
        </w:tc>
      </w:tr>
      <w:tr w:rsidR="006E76FD" w:rsidRPr="005774A7" w14:paraId="7F31ABBB" w14:textId="680A6D3C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6B38E420" w14:textId="002BD62D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Bassa, 1989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/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&lt;EndNote&gt;&lt;Cite&gt;&lt;Author&gt;Bassa&lt;/Author&gt;&lt;Year&gt;1989&lt;/Year&gt;&lt;RecNum&gt;311&lt;/RecNum&gt;&lt;DisplayText&gt;[9]&lt;/DisplayText&gt;&lt;record&gt;&lt;rec-number&gt;311&lt;/rec-number&gt;&lt;foreign-keys&gt;&lt;key app="EN" db-id="a9ds0s9st2eds8epxad52svrdeadttw5x0va" timestamp="1668046020"&gt;311&lt;/key&gt;&lt;/foreign-keys&gt;&lt;ref-type name="Journal Article"&gt;17&lt;/ref-type&gt;&lt;contributors&gt;&lt;authors&gt;&lt;author&gt;Bassa, A.&lt;/author&gt;&lt;author&gt;Parras, F.&lt;/author&gt;&lt;author&gt;Reina, J.&lt;/author&gt;&lt;author&gt;Villar, E.&lt;/author&gt;&lt;author&gt;Gil, J.&lt;/author&gt;&lt;author&gt;Alomar, P.&lt;/author&gt;&lt;/authors&gt;&lt;/contributors&gt;&lt;auth-address&gt;Microbiology Service, Hospital Son Dureta, Palma de Mallorca, Spain.&lt;/auth-address&gt;&lt;titles&gt;&lt;title&gt;Non-typhi Salmonella bacteraemia&lt;/title&gt;&lt;secondary-title&gt;Infection&lt;/secondary-title&gt;&lt;/titles&gt;&lt;periodical&gt;&lt;full-title&gt;Infection&lt;/full-title&gt;&lt;/periodical&gt;&lt;pages&gt;290-3&lt;/pages&gt;&lt;volume&gt;17&lt;/volume&gt;&lt;number&gt;5&lt;/number&gt;&lt;edition&gt;1989/09/01&lt;/edition&gt;&lt;keywords&gt;&lt;keyword&gt;Acquired Immunodeficiency Syndrome/*complications&lt;/keyword&gt;&lt;keyword&gt;Adolescent&lt;/keyword&gt;&lt;keyword&gt;Adult&lt;/keyword&gt;&lt;keyword&gt;Aged&lt;/keyword&gt;&lt;keyword&gt;Aged, 80 and over&lt;/keyword&gt;&lt;keyword&gt;Anti-Bacterial Agents/therapeutic use&lt;/keyword&gt;&lt;keyword&gt;Female&lt;/keyword&gt;&lt;keyword&gt;Hospitals, Urban&lt;/keyword&gt;&lt;keyword&gt;Humans&lt;/keyword&gt;&lt;keyword&gt;Male&lt;/keyword&gt;&lt;keyword&gt;Middle Aged&lt;/keyword&gt;&lt;keyword&gt;Retrospective Studies&lt;/keyword&gt;&lt;keyword&gt;Salmonella Infections/drug therapy/*epidemiology/etiology&lt;/keyword&gt;&lt;keyword&gt;Salmonella enteritidis&lt;/keyword&gt;&lt;keyword&gt;Sepsis/drug therapy/*epidemiology/etiology&lt;/keyword&gt;&lt;keyword&gt;Spain&lt;/keyword&gt;&lt;/keywords&gt;&lt;dates&gt;&lt;year&gt;1989&lt;/year&gt;&lt;pub-dates&gt;&lt;date&gt;Sep-Oct&lt;/date&gt;&lt;/pub-dates&gt;&lt;/dates&gt;&lt;isbn&gt;0300-8126 (Print)&amp;#xD;0300-8126 (Linking)&lt;/isbn&gt;&lt;accession-num&gt;2689346&lt;/accession-num&gt;&lt;urls&gt;&lt;related-urls&gt;&lt;url&gt;https://www.ncbi.nlm.nih.gov/pubmed/2689346&lt;/url&gt;&lt;/related-urls&gt;&lt;/urls&gt;&lt;electronic-resource-num&gt;10.1007/BF01650710&lt;/electronic-resource-num&gt;&lt;/record&gt;&lt;/Cite&gt;&lt;/EndNote&gt;</w:instrText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9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00947F76" w14:textId="4274065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Spain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5BEA91A1" w14:textId="4A7F4E10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Europe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50E1BD6E" w14:textId="604BF110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Southern Europe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7F2D187F" w14:textId="2F3DACD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Palma de Mallorca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0011C3CA" w14:textId="1D19DEA0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ospital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58B5E966" w14:textId="047E5F9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4490D567" w14:textId="6EA5114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01/1979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0357B307" w14:textId="73E3006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0/04/1988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567BD627" w14:textId="45A3251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Unclear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67D3825D" w14:textId="17A80235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ixed ages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383D0EB7" w14:textId="1D7AD110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196A4FA9" w14:textId="714990E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2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1E7EBD52" w14:textId="5453560D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730D7C06" w14:textId="07412D4A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43</w:t>
            </w:r>
          </w:p>
        </w:tc>
      </w:tr>
      <w:tr w:rsidR="006E76FD" w:rsidRPr="005774A7" w14:paraId="7FDE6B5A" w14:textId="051E2559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9626EF" w14:textId="19642CD8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Berkowitz, 1984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CZXJrb3dpdHo8L0F1dGhvcj48WWVhcj4xOTg0PC9ZZWFy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</w:instrText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CZXJrb3dpdHo8L0F1dGhvcj48WWVhcj4xOTg0PC9ZZWFy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.DATA </w:instrText>
            </w:r>
            <w:r w:rsidR="00914127">
              <w:rPr>
                <w:rFonts w:ascii="Arial" w:hAnsi="Arial" w:cs="Arial"/>
                <w:sz w:val="12"/>
                <w:szCs w:val="12"/>
              </w:rPr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end"/>
            </w:r>
            <w:r>
              <w:rPr>
                <w:rFonts w:ascii="Arial" w:hAnsi="Arial" w:cs="Arial"/>
                <w:sz w:val="12"/>
                <w:szCs w:val="12"/>
              </w:rPr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10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E607E5C" w14:textId="60621819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South Africa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6DC599A" w14:textId="69CBC52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frica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E663C0B" w14:textId="34BDC95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Southern Africa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1A3656" w14:textId="769A3D7E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Soweto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FA32788" w14:textId="32DFA41A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ospital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F35503" w14:textId="48A74B91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1305F47" w14:textId="1BD43B7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01/1982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C41397" w14:textId="7E5B0549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1/12/1982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83057CE" w14:textId="23692A8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Unclear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1A54C69" w14:textId="39D2B20D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hildren only (&lt;=15y)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D711211" w14:textId="60A2C683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5CED950" w14:textId="1201664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10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73ADC6" w14:textId="2FB4B04C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5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8B8CA3" w14:textId="379FFCC0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47</w:t>
            </w:r>
          </w:p>
        </w:tc>
      </w:tr>
      <w:tr w:rsidR="006E76FD" w:rsidRPr="005774A7" w14:paraId="37768E67" w14:textId="7E67E9E6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12C96784" w14:textId="68118A90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Blomberg, 2007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CbG9tYmVyZzwvQXV0aG9yPjxZZWFyPjIwMDc8L1llYXI+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</w:instrText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CbG9tYmVyZzwvQXV0aG9yPjxZZWFyPjIwMDc8L1llYXI+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.DATA </w:instrText>
            </w:r>
            <w:r w:rsidR="00914127">
              <w:rPr>
                <w:rFonts w:ascii="Arial" w:hAnsi="Arial" w:cs="Arial"/>
                <w:sz w:val="12"/>
                <w:szCs w:val="12"/>
              </w:rPr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end"/>
            </w:r>
            <w:r>
              <w:rPr>
                <w:rFonts w:ascii="Arial" w:hAnsi="Arial" w:cs="Arial"/>
                <w:sz w:val="12"/>
                <w:szCs w:val="12"/>
              </w:rPr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11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5394E454" w14:textId="7420760D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Tanzania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12085F42" w14:textId="54B2169A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frica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663B1A4D" w14:textId="31AAE1D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Eastern Africa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046CE613" w14:textId="45746439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Dar es Salaam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60C3222B" w14:textId="2FDED11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ospital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47387003" w14:textId="1207AF6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3902BF76" w14:textId="0AFEB235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08/2001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3977E4AA" w14:textId="79E2FEE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1/08/2002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478C1C95" w14:textId="0202E229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Unclear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65315D43" w14:textId="10CA908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hildren only (&lt;=15y)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31D3CB14" w14:textId="343423B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25227BC9" w14:textId="0C43B4B0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36F3865E" w14:textId="2D8076F1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4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73851483" w14:textId="58489481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7</w:t>
            </w:r>
          </w:p>
        </w:tc>
      </w:tr>
      <w:tr w:rsidR="006E76FD" w:rsidRPr="005774A7" w14:paraId="595BEB38" w14:textId="65A32ED8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41DF7B" w14:textId="3FBF5EDF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Brent, 2006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/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&lt;EndNote&gt;&lt;Cite&gt;&lt;Author&gt;Brent&lt;/Author&gt;&lt;Year&gt;2006&lt;/Year&gt;&lt;RecNum&gt;313&lt;/RecNum&gt;&lt;DisplayText&gt;[12]&lt;/DisplayText&gt;&lt;record&gt;&lt;rec-number&gt;313&lt;/rec-number&gt;&lt;foreign-keys&gt;&lt;key app="EN" db-id="a9ds0s9st2eds8epxad52svrdeadttw5x0va" timestamp="1668046020"&gt;313&lt;/key&gt;&lt;/foreign-keys&gt;&lt;ref-type name="Journal Article"&gt;17&lt;/ref-type&gt;&lt;contributors&gt;&lt;authors&gt;&lt;author&gt;Brent, A. J.&lt;/author&gt;&lt;author&gt;Oundo, J. O.&lt;/author&gt;&lt;author&gt;Mwangi, I.&lt;/author&gt;&lt;author&gt;Ochola, L.&lt;/author&gt;&lt;author&gt;Lowe, B.&lt;/author&gt;&lt;author&gt;Berkley, J. A.&lt;/author&gt;&lt;/authors&gt;&lt;/contributors&gt;&lt;auth-address&gt;Wellcome Trust/KEMRI Centre for Geographic Medicine Research-Coast, Kilifi, Kenya. andrew_brent@doctors.org.uk&lt;/auth-address&gt;&lt;titles&gt;&lt;title&gt;Salmonella bacteremia in Kenyan children&lt;/title&gt;&lt;secondary-title&gt;Pediatr Infect Dis J&lt;/secondary-title&gt;&lt;/titles&gt;&lt;periodical&gt;&lt;full-title&gt;Pediatr Infect Dis J&lt;/full-title&gt;&lt;/periodical&gt;&lt;pages&gt;230-6&lt;/pages&gt;&lt;volume&gt;25&lt;/volume&gt;&lt;number&gt;3&lt;/number&gt;&lt;edition&gt;2006/03/03&lt;/edition&gt;&lt;keywords&gt;&lt;keyword&gt;Anemia/complications&lt;/keyword&gt;&lt;keyword&gt;Bacteremia/complications/*epidemiology/microbiology/mortality&lt;/keyword&gt;&lt;keyword&gt;Child&lt;/keyword&gt;&lt;keyword&gt;Child, Preschool&lt;/keyword&gt;&lt;keyword&gt;Female&lt;/keyword&gt;&lt;keyword&gt;HIV Infections/complications&lt;/keyword&gt;&lt;keyword&gt;Humans&lt;/keyword&gt;&lt;keyword&gt;Infant&lt;/keyword&gt;&lt;keyword&gt;Kenya/epidemiology&lt;/keyword&gt;&lt;keyword&gt;Malaria, Falciparum/complications&lt;/keyword&gt;&lt;keyword&gt;Male&lt;/keyword&gt;&lt;keyword&gt;Malnutrition/complications&lt;/keyword&gt;&lt;keyword&gt;Risk Factors&lt;/keyword&gt;&lt;keyword&gt;Salmonella/classification/isolation &amp;amp; purification&lt;/keyword&gt;&lt;keyword&gt;Salmonella Infections/complications/*epidemiology/microbiology/mortality&lt;/keyword&gt;&lt;/keywords&gt;&lt;dates&gt;&lt;year&gt;2006&lt;/year&gt;&lt;pub-dates&gt;&lt;date&gt;Mar&lt;/date&gt;&lt;/pub-dates&gt;&lt;/dates&gt;&lt;isbn&gt;0891-3668 (Print)&amp;#xD;0891-3668 (Linking)&lt;/isbn&gt;&lt;accession-num&gt;16511385&lt;/accession-num&gt;&lt;urls&gt;&lt;related-urls&gt;&lt;url&gt;https://www.ncbi.nlm.nih.gov/pubmed/16511385&lt;/url&gt;&lt;/related-urls&gt;&lt;/urls&gt;&lt;electronic-resource-num&gt;10.1097/01.inf.0000202066.02212.ff&lt;/electronic-resource-num&gt;&lt;/record&gt;&lt;/Cite&gt;&lt;/EndNote&gt;</w:instrText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12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C275843" w14:textId="0FBBABC1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Kenya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71CF5D" w14:textId="24EFE775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frica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52D1880" w14:textId="6D7D4750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Eastern Africa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11A7C4" w14:textId="13B7CA8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Kilifi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65DC5B3" w14:textId="39C6DC6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ospital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50F978" w14:textId="1D0240CC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676200B" w14:textId="1A7BCADC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08/1998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CB832CB" w14:textId="2893C64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1/07/2002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18165B2" w14:textId="1D61C3A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ross-agglutination test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C27303C" w14:textId="7B9872B3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hildren only (&lt;=15y)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6724E15" w14:textId="083C00D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2A3EC4" w14:textId="7E26EAC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2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1B6B575" w14:textId="621EE0F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490696" w14:textId="07985F43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166</w:t>
            </w:r>
          </w:p>
        </w:tc>
      </w:tr>
      <w:tr w:rsidR="006E76FD" w:rsidRPr="005774A7" w14:paraId="4C33AFC8" w14:textId="5D7A1CD7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365BB982" w14:textId="46626419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Cheesbrough, 1997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DaGVlc2Jyb3VnaDwvQXV0aG9yPjxZZWFyPjE5OTc8L1ll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</w:instrText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DaGVlc2Jyb3VnaDwvQXV0aG9yPjxZZWFyPjE5OTc8L1ll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.DATA </w:instrText>
            </w:r>
            <w:r w:rsidR="00914127">
              <w:rPr>
                <w:rFonts w:ascii="Arial" w:hAnsi="Arial" w:cs="Arial"/>
                <w:sz w:val="12"/>
                <w:szCs w:val="12"/>
              </w:rPr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end"/>
            </w:r>
            <w:r>
              <w:rPr>
                <w:rFonts w:ascii="Arial" w:hAnsi="Arial" w:cs="Arial"/>
                <w:sz w:val="12"/>
                <w:szCs w:val="12"/>
              </w:rPr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13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77E88BDC" w14:textId="28ACBED0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Democratic Republic of the Congo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2F4A7CBF" w14:textId="3CD63F0E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frica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57A06EBF" w14:textId="1A026E3D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iddle Africa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40C57A8A" w14:textId="7887559D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Western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72FAE236" w14:textId="569949AC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ospital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7D6B00C7" w14:textId="51AC34E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1DC528E8" w14:textId="1EAF2B4D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01/1990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2FBF065A" w14:textId="0F72293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1/12/1992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4E637BC4" w14:textId="0CF13D7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ross-agglutination test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598FFC92" w14:textId="5D21FB92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hildren only (&lt;=15y)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03D95C3D" w14:textId="1BACB429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44B4328D" w14:textId="458F0E0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2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5004335F" w14:textId="2B53148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30B139C0" w14:textId="13F02E2A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3</w:t>
            </w:r>
          </w:p>
        </w:tc>
      </w:tr>
      <w:tr w:rsidR="006E76FD" w:rsidRPr="005774A7" w14:paraId="3C208450" w14:textId="6FCCF5F8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EB778D" w14:textId="52F8F628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Chen, 1999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DaGVuPC9BdXRob3I+PFllYXI+MTk5OTwvWWVhcj48UmVj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=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</w:instrText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DaGVuPC9BdXRob3I+PFllYXI+MTk5OTwvWWVhcj48UmVj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=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.DATA </w:instrText>
            </w:r>
            <w:r w:rsidR="00914127">
              <w:rPr>
                <w:rFonts w:ascii="Arial" w:hAnsi="Arial" w:cs="Arial"/>
                <w:sz w:val="12"/>
                <w:szCs w:val="12"/>
              </w:rPr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end"/>
            </w:r>
            <w:r>
              <w:rPr>
                <w:rFonts w:ascii="Arial" w:hAnsi="Arial" w:cs="Arial"/>
                <w:sz w:val="12"/>
                <w:szCs w:val="12"/>
              </w:rPr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14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564BA4" w14:textId="0CFFF0F9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Taiwan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A0B050" w14:textId="24865A21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sia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98CFD1" w14:textId="174F8FBA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Eastern Asia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696E34" w14:textId="3B6E7799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Southern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B57C3C" w14:textId="4753B9D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ospital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219548" w14:textId="720E7EC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66BDE3E" w14:textId="2CF577D3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01/1991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39BF33" w14:textId="5EE4060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1/12/1996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68D6BA" w14:textId="53D998BA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ross-agglutination test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02772F" w14:textId="6AB5750D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ixed ages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7A32935" w14:textId="303675DC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7095A6" w14:textId="20FADFE5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F29A80B" w14:textId="74F89F90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05229B" w14:textId="1C96C7D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9</w:t>
            </w:r>
          </w:p>
        </w:tc>
      </w:tr>
      <w:tr w:rsidR="006E76FD" w:rsidRPr="005774A7" w14:paraId="78E0BC41" w14:textId="48708674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4680D47E" w14:textId="674B24A9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Chen, 2012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DaGVuPC9BdXRob3I+PFllYXI+MjAxMjwvWWVhcj48UmVj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</w:instrText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DaGVuPC9BdXRob3I+PFllYXI+MjAxMjwvWWVhcj48UmVj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.DATA </w:instrText>
            </w:r>
            <w:r w:rsidR="00914127">
              <w:rPr>
                <w:rFonts w:ascii="Arial" w:hAnsi="Arial" w:cs="Arial"/>
                <w:sz w:val="12"/>
                <w:szCs w:val="12"/>
              </w:rPr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end"/>
            </w:r>
            <w:r>
              <w:rPr>
                <w:rFonts w:ascii="Arial" w:hAnsi="Arial" w:cs="Arial"/>
                <w:sz w:val="12"/>
                <w:szCs w:val="12"/>
              </w:rPr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15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5764C109" w14:textId="67C8288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Taiwan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4F4E5940" w14:textId="2A5C019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sia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0BC2C412" w14:textId="143B2A0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Eastern Asia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49E89585" w14:textId="4E3078BA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South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7ABCE4E2" w14:textId="3BB2FBE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ospital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0DCADDBF" w14:textId="5C76D92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3BA59C93" w14:textId="23F5159D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01/1996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5B749196" w14:textId="3060B06A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1/12/2008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22020DB2" w14:textId="673E1923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ross-agglutination test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43D43636" w14:textId="3507725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dults only (&gt;15y)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3F309992" w14:textId="28C4D38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46805BB7" w14:textId="316444FD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1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454B67FA" w14:textId="0FFE0C7A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4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1FE2F525" w14:textId="2046FBAE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151</w:t>
            </w:r>
          </w:p>
        </w:tc>
      </w:tr>
      <w:tr w:rsidR="006E76FD" w:rsidRPr="005774A7" w14:paraId="59237A0E" w14:textId="45B393B7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A31308" w14:textId="6BD52FF6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Chu, 2014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DaHU8L0F1dGhvcj48WWVhcj4yMDE0PC9ZZWFyPjxSZWNO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</w:instrText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DaHU8L0F1dGhvcj48WWVhcj4yMDE0PC9ZZWFyPjxSZWNO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.DATA </w:instrText>
            </w:r>
            <w:r w:rsidR="00914127">
              <w:rPr>
                <w:rFonts w:ascii="Arial" w:hAnsi="Arial" w:cs="Arial"/>
                <w:sz w:val="12"/>
                <w:szCs w:val="12"/>
              </w:rPr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end"/>
            </w:r>
            <w:r>
              <w:rPr>
                <w:rFonts w:ascii="Arial" w:hAnsi="Arial" w:cs="Arial"/>
                <w:sz w:val="12"/>
                <w:szCs w:val="12"/>
              </w:rPr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16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1DF8D7" w14:textId="4006D77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Taiwan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7E02F43" w14:textId="29C2529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sia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82118D" w14:textId="538C8B4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Eastern Asia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E843F0" w14:textId="19B67EB3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hang Gung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F830F72" w14:textId="43418773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ospital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AF66E1" w14:textId="43F62350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1F490A2" w14:textId="55F1B2FE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01/2004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5D7961" w14:textId="44C2CAF9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1/12/2011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0678F8" w14:textId="725D9D3C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Unclear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5BB051" w14:textId="3D5BC876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hildren only (&lt;=15y)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87CE51" w14:textId="2227E3F5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02F0C9" w14:textId="7690F0FE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DC367F" w14:textId="3ADD107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2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36AB99" w14:textId="0ED366E2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1</w:t>
            </w:r>
          </w:p>
        </w:tc>
      </w:tr>
      <w:tr w:rsidR="006E76FD" w:rsidRPr="005774A7" w14:paraId="22CF85EC" w14:textId="5E6179B0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410E55B6" w14:textId="58271FDC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Ciftci, 2004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DaWZ0Y2k8L0F1dGhvcj48WWVhcj4yMDA0PC9ZZWFyPjxS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</w:instrText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DaWZ0Y2k8L0F1dGhvcj48WWVhcj4yMDA0PC9ZZWFyPjxS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.DATA </w:instrText>
            </w:r>
            <w:r w:rsidR="00914127">
              <w:rPr>
                <w:rFonts w:ascii="Arial" w:hAnsi="Arial" w:cs="Arial"/>
                <w:sz w:val="12"/>
                <w:szCs w:val="12"/>
              </w:rPr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end"/>
            </w:r>
            <w:r>
              <w:rPr>
                <w:rFonts w:ascii="Arial" w:hAnsi="Arial" w:cs="Arial"/>
                <w:sz w:val="12"/>
                <w:szCs w:val="12"/>
              </w:rPr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17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5DFAECCD" w14:textId="33FF6C66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Turkey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7E5B4B76" w14:textId="1779D9E1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sia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0F6AE9A7" w14:textId="2DBC413A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Western Asia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139261D8" w14:textId="04FAED79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nkara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71C05B74" w14:textId="04119F5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ospital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41599850" w14:textId="331A7511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7B8175FC" w14:textId="2C6ED070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01/1993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309846B3" w14:textId="3943A79A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1/12/2002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5CDD0822" w14:textId="4B79439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Unclear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268DE8A7" w14:textId="02C1D519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hildren only (&lt;=15y)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2D232284" w14:textId="0DAA46F5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37EFDF3F" w14:textId="7EBA3AF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08543DB2" w14:textId="578DAC0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4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5C8632E5" w14:textId="2E1606A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29</w:t>
            </w:r>
          </w:p>
        </w:tc>
      </w:tr>
      <w:tr w:rsidR="006E76FD" w:rsidRPr="005774A7" w14:paraId="6302AEF0" w14:textId="10C1D8A4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516150" w14:textId="158702A5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Cisneros-Herreros, 2005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DaXNuZXJvcy1IZXJyZXJvczwvQXV0aG9yPjxZZWFyPjIw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</w:instrText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DaXNuZXJvcy1IZXJyZXJvczwvQXV0aG9yPjxZZWFyPjIw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.DATA </w:instrText>
            </w:r>
            <w:r w:rsidR="00914127">
              <w:rPr>
                <w:rFonts w:ascii="Arial" w:hAnsi="Arial" w:cs="Arial"/>
                <w:sz w:val="12"/>
                <w:szCs w:val="12"/>
              </w:rPr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end"/>
            </w:r>
            <w:r>
              <w:rPr>
                <w:rFonts w:ascii="Arial" w:hAnsi="Arial" w:cs="Arial"/>
                <w:sz w:val="12"/>
                <w:szCs w:val="12"/>
              </w:rPr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18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0F04D7" w14:textId="6D6919E9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Spain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399095" w14:textId="397CB0EE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Europe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6C943A" w14:textId="3100F5D1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Southern Europe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7F1E5B" w14:textId="013C3843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Sevilla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BC661E" w14:textId="04E6A99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ospital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5C9CF0" w14:textId="2004B9C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A67DAA" w14:textId="7B6F4CF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06/2001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02FCAD5" w14:textId="1FA8BC41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17/04/2002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8532C2" w14:textId="7C194C6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Unclear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F90D1A" w14:textId="2B70D839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dults only (&gt;15y)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1786302" w14:textId="2FFF0D7C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7AFEED" w14:textId="4B47297C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1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3926A3E" w14:textId="5DF79BC5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2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A0D574" w14:textId="7F050B5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4</w:t>
            </w:r>
          </w:p>
        </w:tc>
      </w:tr>
      <w:tr w:rsidR="006E76FD" w:rsidRPr="005774A7" w14:paraId="43E91DE3" w14:textId="3C427372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78FE19AE" w14:textId="59407241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Cisterna, 2001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DaXN0ZXJuYTwvQXV0aG9yPjxZZWFyPjIwMDE8L1llYXI+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</w:instrText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DaXN0ZXJuYTwvQXV0aG9yPjxZZWFyPjIwMDE8L1llYXI+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.DATA </w:instrText>
            </w:r>
            <w:r w:rsidR="00914127">
              <w:rPr>
                <w:rFonts w:ascii="Arial" w:hAnsi="Arial" w:cs="Arial"/>
                <w:sz w:val="12"/>
                <w:szCs w:val="12"/>
              </w:rPr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end"/>
            </w:r>
            <w:r>
              <w:rPr>
                <w:rFonts w:ascii="Arial" w:hAnsi="Arial" w:cs="Arial"/>
                <w:sz w:val="12"/>
                <w:szCs w:val="12"/>
              </w:rPr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19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472C2903" w14:textId="7F867FD5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Spain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042E3B39" w14:textId="51434C6E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Europe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7CA2B918" w14:textId="7FEE3C71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Southern Europe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09A3C130" w14:textId="010B444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ilbao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6A36FE77" w14:textId="61D1847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ospital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29F9BF56" w14:textId="3DD4E453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5ACD05A1" w14:textId="091DC62A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01/1994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065DC8A2" w14:textId="2065D911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0/09/2001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56E6ABD8" w14:textId="3C91ECB1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Unclear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6A5B51C3" w14:textId="2E62E345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ixed ages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4C5C8CF1" w14:textId="2A9EA77E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1597D0FF" w14:textId="5C4966B5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1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7C397923" w14:textId="277CE4A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2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5C53C038" w14:textId="7D684059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82</w:t>
            </w:r>
          </w:p>
        </w:tc>
      </w:tr>
      <w:tr w:rsidR="006E76FD" w:rsidRPr="005774A7" w14:paraId="1F5D1EB1" w14:textId="046B3DD7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2C7623" w14:textId="4F7EAA42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Dhanoa, 2009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EaGFub2E8L0F1dGhvcj48WWVhcj4yMDA5PC9ZZWFyPjxS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</w:instrText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EaGFub2E8L0F1dGhvcj48WWVhcj4yMDA5PC9ZZWFyPjxS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.DATA </w:instrText>
            </w:r>
            <w:r w:rsidR="00914127">
              <w:rPr>
                <w:rFonts w:ascii="Arial" w:hAnsi="Arial" w:cs="Arial"/>
                <w:sz w:val="12"/>
                <w:szCs w:val="12"/>
              </w:rPr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end"/>
            </w:r>
            <w:r>
              <w:rPr>
                <w:rFonts w:ascii="Arial" w:hAnsi="Arial" w:cs="Arial"/>
                <w:sz w:val="12"/>
                <w:szCs w:val="12"/>
              </w:rPr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20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1BD1368" w14:textId="0BA4CB1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alaysia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9E2578" w14:textId="2EF7B1A2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sia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103846" w14:textId="4690DC39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South-eastern Asia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4BB171" w14:textId="1ED6464A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George Town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6E317FC" w14:textId="1F971136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ospital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5F5D61" w14:textId="017C187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11C19E2" w14:textId="2F0EC07D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07/2002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E19A5FB" w14:textId="37802DD9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1/07/2006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9014E7A" w14:textId="7C418C5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ross-agglutination test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2C5774" w14:textId="66691A91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ixed ages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23D704" w14:textId="048A0C2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BFC9CCA" w14:textId="0D11997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7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17DBEF" w14:textId="564C262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6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3024D8" w14:textId="25D4EA9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52</w:t>
            </w:r>
          </w:p>
        </w:tc>
      </w:tr>
      <w:tr w:rsidR="006E76FD" w:rsidRPr="005774A7" w14:paraId="081D1779" w14:textId="4AB10683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526F2EFC" w14:textId="25DFD217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Falay, 2016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GYWxheTwvQXV0aG9yPjxZZWFyPjIwMTY8L1llYXI+PFJl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</w:instrText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GYWxheTwvQXV0aG9yPjxZZWFyPjIwMTY8L1llYXI+PFJl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.DATA </w:instrText>
            </w:r>
            <w:r w:rsidR="00914127">
              <w:rPr>
                <w:rFonts w:ascii="Arial" w:hAnsi="Arial" w:cs="Arial"/>
                <w:sz w:val="12"/>
                <w:szCs w:val="12"/>
              </w:rPr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end"/>
            </w:r>
            <w:r>
              <w:rPr>
                <w:rFonts w:ascii="Arial" w:hAnsi="Arial" w:cs="Arial"/>
                <w:sz w:val="12"/>
                <w:szCs w:val="12"/>
              </w:rPr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21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0E6A6CB7" w14:textId="4930EE39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Democratic Republic of the Congo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23D962ED" w14:textId="48C5F42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frica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65B4EBA5" w14:textId="3C1CB04C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iddle Africa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68C11911" w14:textId="3CE3614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Oriental Province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52EB923E" w14:textId="79997EF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ospital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30E179BE" w14:textId="10A85559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32563209" w14:textId="17C8CE8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05/2009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2FCA511F" w14:textId="7A6F99DC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1/05/2014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7F96E188" w14:textId="7BD2433A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ross-agglutination test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5A57255A" w14:textId="1C5BC54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hildren only (&lt;=15y)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5C40CCC7" w14:textId="6B6474EE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3CFCDB64" w14:textId="3BF5088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4B7950C9" w14:textId="67DCD9C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04539E6B" w14:textId="4161C089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113</w:t>
            </w:r>
          </w:p>
        </w:tc>
      </w:tr>
      <w:tr w:rsidR="006E76FD" w:rsidRPr="005774A7" w14:paraId="5A64325D" w14:textId="31056CF1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1A3860" w14:textId="76F26A4E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Feasey, 2015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GZWFzZXk8L0F1dGhvcj48WWVhcj4yMDE1PC9ZZWFyPjxS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</w:instrText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GZWFzZXk8L0F1dGhvcj48WWVhcj4yMDE1PC9ZZWFyPjxS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.DATA </w:instrText>
            </w:r>
            <w:r w:rsidR="00914127">
              <w:rPr>
                <w:rFonts w:ascii="Arial" w:hAnsi="Arial" w:cs="Arial"/>
                <w:sz w:val="12"/>
                <w:szCs w:val="12"/>
              </w:rPr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end"/>
            </w:r>
            <w:r>
              <w:rPr>
                <w:rFonts w:ascii="Arial" w:hAnsi="Arial" w:cs="Arial"/>
                <w:sz w:val="12"/>
                <w:szCs w:val="12"/>
              </w:rPr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22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F1964B" w14:textId="28477095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alawi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1F5F70" w14:textId="1B1B3F8A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frica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9D1B43" w14:textId="52DC777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Eastern Africa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2BAF6F" w14:textId="288C59D6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antyre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F603DA" w14:textId="000F67E0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ospital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9BADAF" w14:textId="6A10A49C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0FE8375" w14:textId="47269313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01/1998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06015C" w14:textId="4AC5AC6D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1/12/2014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46F08CE" w14:textId="42C7DA86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ross-agglutination test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2B18D45" w14:textId="7A0542F6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ixed ages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0856005" w14:textId="4DCC91A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7C14C06" w14:textId="11698D12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2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D8E6276" w14:textId="053808D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313843" w14:textId="00994EF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10139</w:t>
            </w:r>
          </w:p>
        </w:tc>
      </w:tr>
      <w:tr w:rsidR="006E76FD" w:rsidRPr="005774A7" w14:paraId="6229B440" w14:textId="4115B9BC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50ED1065" w14:textId="4B2B8A85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Galanakis, 2007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/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&lt;EndNote&gt;&lt;Cite&gt;&lt;Author&gt;Galanakis&lt;/Author&gt;&lt;Year&gt;2007&lt;/Year&gt;&lt;RecNum&gt;317&lt;/RecNum&gt;&lt;DisplayText&gt;[23]&lt;/DisplayText&gt;&lt;record&gt;&lt;rec-number&gt;317&lt;/rec-number&gt;&lt;foreign-keys&gt;&lt;key app="EN" db-id="a9ds0s9st2eds8epxad52svrdeadttw5x0va" timestamp="1668046020"&gt;317&lt;/key&gt;&lt;/foreign-keys&gt;&lt;ref-type name="Journal Article"&gt;17&lt;/ref-type&gt;&lt;contributors&gt;&lt;authors&gt;&lt;author&gt;Galanakis, E.&lt;/author&gt;&lt;author&gt;Bitsori, M.&lt;/author&gt;&lt;author&gt;Maraki, S.&lt;/author&gt;&lt;author&gt;Giannakopoulou, C.&lt;/author&gt;&lt;author&gt;Samonis, G.&lt;/author&gt;&lt;author&gt;Tselentis, Y.&lt;/author&gt;&lt;/authors&gt;&lt;/contributors&gt;&lt;auth-address&gt;Department of Paediatrics, University of Crete, POB 2208, Heraklion 71003, Greece. egalanak@med.uoc.gr&lt;/auth-address&gt;&lt;titles&gt;&lt;title&gt;Invasive non-typhoidal salmonellosis in immunocompetent infants and children&lt;/title&gt;&lt;secondary-title&gt;Int J Infect Dis&lt;/secondary-title&gt;&lt;/titles&gt;&lt;periodical&gt;&lt;full-title&gt;Int J Infect Dis&lt;/full-title&gt;&lt;/periodical&gt;&lt;pages&gt;36-9&lt;/pages&gt;&lt;volume&gt;11&lt;/volume&gt;&lt;number&gt;1&lt;/number&gt;&lt;edition&gt;2006/03/28&lt;/edition&gt;&lt;keywords&gt;&lt;keyword&gt;Adolescent&lt;/keyword&gt;&lt;keyword&gt;Adult&lt;/keyword&gt;&lt;keyword&gt;Child&lt;/keyword&gt;&lt;keyword&gt;Child, Preschool&lt;/keyword&gt;&lt;keyword&gt;Female&lt;/keyword&gt;&lt;keyword&gt;Greece/epidemiology&lt;/keyword&gt;&lt;keyword&gt;Humans&lt;/keyword&gt;&lt;keyword&gt;Immunocompetence&lt;/keyword&gt;&lt;keyword&gt;Infant&lt;/keyword&gt;&lt;keyword&gt;Infant, Newborn&lt;/keyword&gt;&lt;keyword&gt;Male&lt;/keyword&gt;&lt;keyword&gt;Salmonella Infections/drug therapy/*epidemiology/*immunology/microbiology&lt;/keyword&gt;&lt;keyword&gt;Salmonella enterica/*isolation &amp;amp; purification&lt;/keyword&gt;&lt;keyword&gt;Treatment Outcome&lt;/keyword&gt;&lt;/keywords&gt;&lt;dates&gt;&lt;year&gt;2007&lt;/year&gt;&lt;pub-dates&gt;&lt;date&gt;Jan&lt;/date&gt;&lt;/pub-dates&gt;&lt;/dates&gt;&lt;isbn&gt;1201-9712 (Print)&amp;#xD;1201-9712 (Linking)&lt;/isbn&gt;&lt;accession-num&gt;16564718&lt;/accession-num&gt;&lt;urls&gt;&lt;related-urls&gt;&lt;url&gt;https://www.ncbi.nlm.nih.gov/pubmed/16564718&lt;/url&gt;&lt;/related-urls&gt;&lt;/urls&gt;&lt;electronic-resource-num&gt;10.1016/j.ijid.2005.09.004&lt;/electronic-resource-num&gt;&lt;/record&gt;&lt;/Cite&gt;&lt;/EndNote&gt;</w:instrText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23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319AE123" w14:textId="637FD2D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Greece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1DBBCB84" w14:textId="074462B2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Europe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487B4B96" w14:textId="20D5FB4D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Southern Europe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3D0FA205" w14:textId="17FCD365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eraklion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1BC75C35" w14:textId="00BB269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ospital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28CD46C2" w14:textId="26C4C5D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; synovial fluid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4A290E2F" w14:textId="45C1DB8A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01/1993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2411EC01" w14:textId="3B8A2665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1/12/2002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5E97AE6A" w14:textId="30FD8ED1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ross-agglutination test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7C0B005B" w14:textId="1FDC17E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hildren only (&lt;=15y)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4D1999D2" w14:textId="3608528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6A2EE361" w14:textId="20EC56DE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5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23D5F521" w14:textId="4E73E65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5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79832E52" w14:textId="18230B13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14</w:t>
            </w:r>
          </w:p>
        </w:tc>
      </w:tr>
      <w:tr w:rsidR="006E76FD" w:rsidRPr="005774A7" w14:paraId="5A920D75" w14:textId="69D3087B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F4DD1A" w14:textId="7F245AEC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Gbadoe, 2008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HYmFkb2U8L0F1dGhvcj48WWVhcj4yMDA4PC9ZZWFyPjxS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</w:instrText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HYmFkb2U8L0F1dGhvcj48WWVhcj4yMDA4PC9ZZWFyPjxS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.DATA </w:instrText>
            </w:r>
            <w:r w:rsidR="00914127">
              <w:rPr>
                <w:rFonts w:ascii="Arial" w:hAnsi="Arial" w:cs="Arial"/>
                <w:sz w:val="12"/>
                <w:szCs w:val="12"/>
              </w:rPr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end"/>
            </w:r>
            <w:r>
              <w:rPr>
                <w:rFonts w:ascii="Arial" w:hAnsi="Arial" w:cs="Arial"/>
                <w:sz w:val="12"/>
                <w:szCs w:val="12"/>
              </w:rPr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24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D33730" w14:textId="4A8CE779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Togo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F9194E" w14:textId="7764EB92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frica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4CC2B0" w14:textId="37EC2765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Western Africa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D5D5CC" w14:textId="72854522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Lomé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177B053" w14:textId="6691A41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ospital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65FFE2" w14:textId="7C511B3C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7B44959" w14:textId="56E5701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01/1995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6EDC6F" w14:textId="3B733812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1/12/2004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0B66F6" w14:textId="40FCB59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ross-agglutination test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79E700" w14:textId="4D90CCDE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hildren only (&lt;=15y)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99FB99A" w14:textId="551679C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A0112C" w14:textId="7F6FE05A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BFC915" w14:textId="28AC9DE5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F93910" w14:textId="79545582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60</w:t>
            </w:r>
          </w:p>
        </w:tc>
      </w:tr>
      <w:tr w:rsidR="006E76FD" w:rsidRPr="005774A7" w14:paraId="4877EAF3" w14:textId="22619569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301B31BF" w14:textId="1D43DC3B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Georgilis, 1997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HZW9yZ2lsaXM8L0F1dGhvcj48WWVhcj4xOTk3PC9ZZWFy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</w:instrText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HZW9yZ2lsaXM8L0F1dGhvcj48WWVhcj4xOTk3PC9ZZWFy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.DATA </w:instrText>
            </w:r>
            <w:r w:rsidR="00914127">
              <w:rPr>
                <w:rFonts w:ascii="Arial" w:hAnsi="Arial" w:cs="Arial"/>
                <w:sz w:val="12"/>
                <w:szCs w:val="12"/>
              </w:rPr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end"/>
            </w:r>
            <w:r>
              <w:rPr>
                <w:rFonts w:ascii="Arial" w:hAnsi="Arial" w:cs="Arial"/>
                <w:sz w:val="12"/>
                <w:szCs w:val="12"/>
              </w:rPr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25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1E5049F9" w14:textId="3688E340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Greece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0932AA48" w14:textId="056D67C3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Europe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77BB30F1" w14:textId="15D912BE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Southern Europe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635194DF" w14:textId="70CE5635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thens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4BC90AA6" w14:textId="1DD19AE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ospital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3E467212" w14:textId="0D3081F6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7AAA61C3" w14:textId="43816AE1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01/1987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75755F69" w14:textId="05977045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1/12/1996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32DA3CCD" w14:textId="20736E15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ross-agglutination test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795B4F79" w14:textId="1260E822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dults only (&gt;15y)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3F04CE57" w14:textId="28DB1E6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366CC356" w14:textId="51190FC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5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058E8B05" w14:textId="5D44FF5E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4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14AD9E09" w14:textId="6468519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28</w:t>
            </w:r>
          </w:p>
        </w:tc>
      </w:tr>
      <w:tr w:rsidR="006E76FD" w:rsidRPr="005774A7" w14:paraId="0BDDEE15" w14:textId="4BF65B00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7D4598" w14:textId="4F43A8A8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Gilks, 1990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/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&lt;EndNote&gt;&lt;Cite&gt;&lt;Author&gt;Gilks&lt;/Author&gt;&lt;Year&gt;1990&lt;/Year&gt;&lt;RecNum&gt;318&lt;/RecNum&gt;&lt;DisplayText&gt;[26]&lt;/DisplayText&gt;&lt;record&gt;&lt;rec-number&gt;318&lt;/rec-number&gt;&lt;foreign-keys&gt;&lt;key app="EN" db-id="a9ds0s9st2eds8epxad52svrdeadttw5x0va" timestamp="1668046020"&gt;318&lt;/key&gt;&lt;/foreign-keys&gt;&lt;ref-type name="Journal Article"&gt;17&lt;/ref-type&gt;&lt;contributors&gt;&lt;authors&gt;&lt;author&gt;Gilks, C. F.&lt;/author&gt;&lt;author&gt;Brindle, R. J.&lt;/author&gt;&lt;author&gt;Otieno, L. S.&lt;/author&gt;&lt;author&gt;Simani, P. M.&lt;/author&gt;&lt;author&gt;Newnham, R. S.&lt;/author&gt;&lt;author&gt;Bhatt, S. M.&lt;/author&gt;&lt;author&gt;Lule, G. N.&lt;/author&gt;&lt;author&gt;Okelo, G. B.&lt;/author&gt;&lt;author&gt;Watkins, W. M.&lt;/author&gt;&lt;author&gt;Waiyaki, P. G.&lt;/author&gt;&lt;author&gt;et al.,&lt;/author&gt;&lt;/authors&gt;&lt;/contributors&gt;&lt;auth-address&gt;Clinical Research Centre, Kenya Medical Research Institute, Nairobi.&lt;/auth-address&gt;&lt;titles&gt;&lt;title&gt;Life-threatening bacteraemia in HIV-1 seropositive adults admitted to hospital in Nairobi, Kenya&lt;/title&gt;&lt;secondary-title&gt;Lancet&lt;/secondary-title&gt;&lt;/titles&gt;&lt;periodical&gt;&lt;full-title&gt;Lancet&lt;/full-title&gt;&lt;/periodical&gt;&lt;pages&gt;545-9&lt;/pages&gt;&lt;volume&gt;336&lt;/volume&gt;&lt;number&gt;8714&lt;/number&gt;&lt;edition&gt;1990/09/01&lt;/edition&gt;&lt;keywords&gt;&lt;keyword&gt;Acquired Immunodeficiency Syndrome/*complications&lt;/keyword&gt;&lt;keyword&gt;Adult&lt;/keyword&gt;&lt;keyword&gt;Cross-Sectional Studies&lt;/keyword&gt;&lt;keyword&gt;Enterobacteriaceae/isolation &amp;amp; purification&lt;/keyword&gt;&lt;keyword&gt;Female&lt;/keyword&gt;&lt;keyword&gt;*hiv-1&lt;/keyword&gt;&lt;keyword&gt;Humans&lt;/keyword&gt;&lt;keyword&gt;Kenya/epidemiology&lt;/keyword&gt;&lt;keyword&gt;Male&lt;/keyword&gt;&lt;keyword&gt;Prevalence&lt;/keyword&gt;&lt;keyword&gt;Prognosis&lt;/keyword&gt;&lt;keyword&gt;Sepsis/*complications/epidemiology/microbiology/mortality&lt;/keyword&gt;&lt;/keywords&gt;&lt;dates&gt;&lt;year&gt;1990&lt;/year&gt;&lt;pub-dates&gt;&lt;date&gt;Sep 1&lt;/date&gt;&lt;/pub-dates&gt;&lt;/dates&gt;&lt;isbn&gt;0140-6736 (Print)&amp;#xD;0140-6736 (Linking)&lt;/isbn&gt;&lt;accession-num&gt;1975046&lt;/accession-num&gt;&lt;urls&gt;&lt;related-urls&gt;&lt;url&gt;https://www.ncbi.nlm.nih.gov/pubmed/1975046&lt;/url&gt;&lt;/related-urls&gt;&lt;/urls&gt;&lt;electronic-resource-num&gt;10.1016/0140-6736(90)92096-z&lt;/electronic-resource-num&gt;&lt;/record&gt;&lt;/Cite&gt;&lt;/EndNote&gt;</w:instrText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26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E39F7A" w14:textId="087BB40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Kenya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69DB31" w14:textId="6F01E59D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frica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0AD8C3" w14:textId="4BDEDA52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Eastern Africa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2ABB9C" w14:textId="7029D33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Nairobi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6C126F" w14:textId="747B11D3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ospital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2CC408" w14:textId="3067CA4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0C0018" w14:textId="4C785ADC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0/11/1988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6C7568" w14:textId="545DCF26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15/05/1989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E0E4B4" w14:textId="2077A33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Unclear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8B2C9FF" w14:textId="6DF6413E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dults only (&gt;15y)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DFC181A" w14:textId="6540148E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355677" w14:textId="45A7484A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2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842F5D7" w14:textId="69C099F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0DF08F" w14:textId="354BDD35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12</w:t>
            </w:r>
          </w:p>
        </w:tc>
      </w:tr>
      <w:tr w:rsidR="006E76FD" w:rsidRPr="005774A7" w14:paraId="4C47635F" w14:textId="5E4404AF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5C035F36" w14:textId="4CA97FE6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Glaser, 1985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HbGFzZXI8L0F1dGhvcj48WWVhcj4xOTg1PC9ZZWFyPjxS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</w:instrText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HbGFzZXI8L0F1dGhvcj48WWVhcj4xOTg1PC9ZZWFyPjxS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.DATA </w:instrText>
            </w:r>
            <w:r w:rsidR="00914127">
              <w:rPr>
                <w:rFonts w:ascii="Arial" w:hAnsi="Arial" w:cs="Arial"/>
                <w:sz w:val="12"/>
                <w:szCs w:val="12"/>
              </w:rPr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end"/>
            </w:r>
            <w:r>
              <w:rPr>
                <w:rFonts w:ascii="Arial" w:hAnsi="Arial" w:cs="Arial"/>
                <w:sz w:val="12"/>
                <w:szCs w:val="12"/>
              </w:rPr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27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086894AE" w14:textId="4171BCD2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United States of America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2F1C8691" w14:textId="29DDE74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mericas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74633AB8" w14:textId="78A25BC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Northern America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1DD0A114" w14:textId="7A83BC21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New York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67C03609" w14:textId="4E1979A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ospital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0E5BE56F" w14:textId="425CDF9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53E5D2D5" w14:textId="7779012E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10/1981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32D60DDF" w14:textId="48177EB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15/02/1984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58DEEB58" w14:textId="6F22208D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Unclear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7AF765CF" w14:textId="59AF1189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dults only (&gt;15y)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0009A40C" w14:textId="44669FF0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0CE71EEE" w14:textId="53CE41D3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199A3747" w14:textId="29D98859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4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72748E3B" w14:textId="4038EC3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16</w:t>
            </w:r>
          </w:p>
        </w:tc>
      </w:tr>
      <w:tr w:rsidR="006E76FD" w:rsidRPr="005774A7" w14:paraId="2857BCA8" w14:textId="5CC01311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BC0D38" w14:textId="5907322B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Gonzalez-Hevia, 1990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Hb256YWxlei1IZXZpYTwvQXV0aG9yPjxZZWFyPjE5OTA8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</w:instrText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Hb256YWxlei1IZXZpYTwvQXV0aG9yPjxZZWFyPjE5OTA8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.DATA </w:instrText>
            </w:r>
            <w:r w:rsidR="00914127">
              <w:rPr>
                <w:rFonts w:ascii="Arial" w:hAnsi="Arial" w:cs="Arial"/>
                <w:sz w:val="12"/>
                <w:szCs w:val="12"/>
              </w:rPr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end"/>
            </w:r>
            <w:r>
              <w:rPr>
                <w:rFonts w:ascii="Arial" w:hAnsi="Arial" w:cs="Arial"/>
                <w:sz w:val="12"/>
                <w:szCs w:val="12"/>
              </w:rPr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28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53FF92" w14:textId="0AD381C1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Spain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7808943" w14:textId="0B352986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Europe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1EA7AF" w14:textId="775FE12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Southern Europe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139DF7" w14:textId="49894A0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viles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A0122E" w14:textId="4E6E4120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Laboratory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29C5F1" w14:textId="76C54AEE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; other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E63585" w14:textId="4FA5550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01/1984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9FFBBE" w14:textId="02C2ED71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1/12/1987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4898C5A" w14:textId="41B3DEB1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ross-agglutination test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DA3AED" w14:textId="541544D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ixed ages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E1374F5" w14:textId="3A11EEA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7AB358" w14:textId="7D45D265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5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3F16BA" w14:textId="3891507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4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A85A94" w14:textId="54E6A48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14</w:t>
            </w:r>
          </w:p>
        </w:tc>
      </w:tr>
      <w:tr w:rsidR="006E76FD" w:rsidRPr="005774A7" w14:paraId="5F23F9C3" w14:textId="5FE29161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48ED3FD7" w14:textId="75F8430A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Gowda, 2017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Hb3dkYTwvQXV0aG9yPjxZZWFyPjIwMTc8L1llYXI+PFJl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=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</w:instrText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Hb3dkYTwvQXV0aG9yPjxZZWFyPjIwMTc8L1llYXI+PFJl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=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.DATA </w:instrText>
            </w:r>
            <w:r w:rsidR="00914127">
              <w:rPr>
                <w:rFonts w:ascii="Arial" w:hAnsi="Arial" w:cs="Arial"/>
                <w:sz w:val="12"/>
                <w:szCs w:val="12"/>
              </w:rPr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end"/>
            </w:r>
            <w:r>
              <w:rPr>
                <w:rFonts w:ascii="Arial" w:hAnsi="Arial" w:cs="Arial"/>
                <w:sz w:val="12"/>
                <w:szCs w:val="12"/>
              </w:rPr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29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50B6E788" w14:textId="43CA5E1A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ustralia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13DD30BD" w14:textId="2FF371A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Oceania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27A37E74" w14:textId="33B98076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ustralia and New Zealand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46370008" w14:textId="0AE2F87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Queensland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47090F38" w14:textId="272E5E3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ospital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69D38AEA" w14:textId="38E128B1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; csf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4199A8CB" w14:textId="096F7B9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01/2005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3EED383B" w14:textId="362A0716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01/2016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2D930A06" w14:textId="1D4B0633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Unclear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7CF452CE" w14:textId="5588B282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hildren only (&lt;=15y)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4419A5BE" w14:textId="22D3F03D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26F83C12" w14:textId="150816AD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1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1C255469" w14:textId="1C0DCA15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2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11F010C1" w14:textId="369C39DC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</w:t>
            </w:r>
          </w:p>
        </w:tc>
      </w:tr>
      <w:tr w:rsidR="006E76FD" w:rsidRPr="005774A7" w14:paraId="7A6FF4F0" w14:textId="0A97FDD2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31A1D5" w14:textId="6ADD9568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Grant, 1998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HcmFudDwvQXV0aG9yPjxZZWFyPjE5OTg8L1llYXI+PFJl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</w:instrText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HcmFudDwvQXV0aG9yPjxZZWFyPjE5OTg8L1llYXI+PFJl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.DATA </w:instrText>
            </w:r>
            <w:r w:rsidR="00914127">
              <w:rPr>
                <w:rFonts w:ascii="Arial" w:hAnsi="Arial" w:cs="Arial"/>
                <w:sz w:val="12"/>
                <w:szCs w:val="12"/>
              </w:rPr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end"/>
            </w:r>
            <w:r>
              <w:rPr>
                <w:rFonts w:ascii="Arial" w:hAnsi="Arial" w:cs="Arial"/>
                <w:sz w:val="12"/>
                <w:szCs w:val="12"/>
              </w:rPr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30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51A22C0" w14:textId="02CF985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ôte d’Ivoire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6B3E656" w14:textId="16D02389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frica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E983FC5" w14:textId="141EF8B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Western Africa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D329D5" w14:textId="2505BBC6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bidjan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CF88BE0" w14:textId="16AB0321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ospital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826C34" w14:textId="39A3CA2D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61ACC66" w14:textId="3DA6134D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4/12/1995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201C20" w14:textId="3F2F0160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18/03/1996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E3E4DE" w14:textId="0F997C23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Unclear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D01268" w14:textId="2DCFF845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dults only (&gt;15y)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15EFFFE" w14:textId="6A0D2CC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48F6F71" w14:textId="14B67EBC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1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B3166C" w14:textId="09A337A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2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F10D5A" w14:textId="33CF3A46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11</w:t>
            </w:r>
          </w:p>
        </w:tc>
      </w:tr>
      <w:tr w:rsidR="006E76FD" w:rsidRPr="005774A7" w14:paraId="740A5A21" w14:textId="4924BF5B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341494DF" w14:textId="7C3E33E7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Guiraud, 2017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HdWlyYXVkPC9BdXRob3I+PFllYXI+MjAxNzwvWWVhcj48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</w:instrText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HdWlyYXVkPC9BdXRob3I+PFllYXI+MjAxNzwvWWVhcj48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.DATA </w:instrText>
            </w:r>
            <w:r w:rsidR="00914127">
              <w:rPr>
                <w:rFonts w:ascii="Arial" w:hAnsi="Arial" w:cs="Arial"/>
                <w:sz w:val="12"/>
                <w:szCs w:val="12"/>
              </w:rPr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end"/>
            </w:r>
            <w:r>
              <w:rPr>
                <w:rFonts w:ascii="Arial" w:hAnsi="Arial" w:cs="Arial"/>
                <w:sz w:val="12"/>
                <w:szCs w:val="12"/>
              </w:rPr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31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14A00841" w14:textId="5B5889D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urkina Faso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5A6965E7" w14:textId="13249809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frica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187722EA" w14:textId="7852ACD1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Western Africa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2D83363D" w14:textId="6100BEF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Nanoro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1DC483BA" w14:textId="728639BC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ospital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5AFCAE3B" w14:textId="2261E4A6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16FE2794" w14:textId="6E3A59A6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13/05/2013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2F41044D" w14:textId="1DA78DFA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12/05/2014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6C4EC5E7" w14:textId="1E2E410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ross-agglutination test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250B1725" w14:textId="5A4BCDB9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hildren only (&lt;=15y)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3583B365" w14:textId="51354F1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1885F213" w14:textId="7212DB26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4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65A48836" w14:textId="19A6B121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4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21CDD52F" w14:textId="55E38AC0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67</w:t>
            </w:r>
          </w:p>
        </w:tc>
      </w:tr>
      <w:tr w:rsidR="006E76FD" w:rsidRPr="005774A7" w14:paraId="47A4AF6F" w14:textId="510F7E3F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308E03" w14:textId="604C96DB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Gundogdu, 2017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/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&lt;EndNote&gt;&lt;Cite&gt;&lt;Author&gt;Gundogdu&lt;/Author&gt;&lt;Year&gt;2017&lt;/Year&gt;&lt;RecNum&gt;499&lt;/RecNum&gt;&lt;DisplayText&gt;[32]&lt;/DisplayText&gt;&lt;record&gt;&lt;rec-number&gt;499&lt;/rec-number&gt;&lt;foreign-keys&gt;&lt;key app="EN" db-id="a9ds0s9st2eds8epxad52svrdeadttw5x0va" timestamp="1678325026"&gt;499&lt;/key&gt;&lt;/foreign-keys&gt;&lt;ref-type name="Journal Article"&gt;17&lt;/ref-type&gt;&lt;contributors&gt;&lt;authors&gt;&lt;author&gt;Gundogdu, Aycan&lt;/author&gt;&lt;author&gt;Kilic, Huseyin&lt;/author&gt;&lt;author&gt;Ulu-Kilic, Aysegul&lt;/author&gt;&lt;author&gt;Parkan, Omur Mustafa&lt;/author&gt;&lt;author&gt;Ture, Zeynep&lt;/author&gt;&lt;/authors&gt;&lt;/contributors&gt;&lt;titles&gt;&lt;title&gt;Distribution and Antimicrobial Resistance of Salmonella Serovars Isolated in Kayseri Region&lt;/title&gt;&lt;secondary-title&gt;Klimik Journal&lt;/secondary-title&gt;&lt;short-title&gt;Distribution and Antimicrobial Resistance of Salmonella Serovars Isolated in Kayseri Region&lt;/short-title&gt;&lt;/titles&gt;&lt;periodical&gt;&lt;full-title&gt;Klimik Journal&lt;/full-title&gt;&lt;/periodical&gt;&lt;pages&gt;22-26&lt;/pages&gt;&lt;volume&gt;30&lt;/volume&gt;&lt;number&gt;1&lt;/number&gt;&lt;dates&gt;&lt;year&gt;2017&lt;/year&gt;&lt;pub-dates&gt;&lt;date&gt;Apr&lt;/date&gt;&lt;/pub-dates&gt;&lt;/dates&gt;&lt;isbn&gt;1301-143X&lt;/isbn&gt;&lt;accession-num&gt;WOS:000401806700005&lt;/accession-num&gt;&lt;urls&gt;&lt;related-urls&gt;&lt;url&gt;&lt;style face="underline" font="default" size="100%"&gt;&amp;lt;Go to ISI&amp;gt;://WOS:000401806700005&lt;/style&gt;&lt;/url&gt;&lt;/related-urls&gt;&lt;/urls&gt;&lt;/record&gt;&lt;/Cite&gt;&lt;/EndNote&gt;</w:instrText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32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DC4E3D3" w14:textId="0B1D5BBE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Türkiye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651496" w14:textId="6405EA92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sia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D36695" w14:textId="1E301CD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Western Asia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131C6C" w14:textId="72D16C0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Kayseri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364136" w14:textId="61403EFD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Laboratory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237A88" w14:textId="78BD66BE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7096B2" w14:textId="5C984862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04/2013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C5221F3" w14:textId="66F5C223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1/01/2016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ED47B7" w14:textId="29FA8F2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ross-agglutination test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E4E230" w14:textId="469729F6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ixed ages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9C639CF" w14:textId="77908DF6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4A4831C" w14:textId="2D52800C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2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6467289" w14:textId="19710E4A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6B1572" w14:textId="5FF162C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7</w:t>
            </w:r>
          </w:p>
        </w:tc>
      </w:tr>
      <w:tr w:rsidR="006E76FD" w:rsidRPr="005774A7" w14:paraId="35EA208E" w14:textId="106B9C03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13EB21F9" w14:textId="4038072F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Habib, 2004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/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&lt;EndNote&gt;&lt;Cite&gt;&lt;Author&gt;Habib&lt;/Author&gt;&lt;Year&gt;2004&lt;/Year&gt;&lt;RecNum&gt;323&lt;/RecNum&gt;&lt;DisplayText&gt;[33]&lt;/DisplayText&gt;&lt;record&gt;&lt;rec-number&gt;323&lt;/rec-number&gt;&lt;foreign-keys&gt;&lt;key app="EN" db-id="a9ds0s9st2eds8epxad52svrdeadttw5x0va" timestamp="1668046020"&gt;323&lt;/key&gt;&lt;/foreign-keys&gt;&lt;ref-type name="Journal Article"&gt;17&lt;/ref-type&gt;&lt;contributors&gt;&lt;authors&gt;&lt;author&gt;Habib, A. G.&lt;/author&gt;&lt;/authors&gt;&lt;/contributors&gt;&lt;auth-address&gt;Infectious Diseases Unit, Department of Medicine, National University Hospital, Singapore. abdulrazaq_habib@hotmail.com&lt;/auth-address&gt;&lt;titles&gt;&lt;title&gt;A clinical audit of presentation and outcome of Salmonella septicaemia&lt;/title&gt;&lt;secondary-title&gt;Ann Acad Med Singap&lt;/secondary-title&gt;&lt;/titles&gt;&lt;periodical&gt;&lt;full-title&gt;Ann Acad Med Singap&lt;/full-title&gt;&lt;/periodical&gt;&lt;pages&gt;749-53&lt;/pages&gt;&lt;volume&gt;33&lt;/volume&gt;&lt;number&gt;6&lt;/number&gt;&lt;edition&gt;2004/12/21&lt;/edition&gt;&lt;keywords&gt;&lt;keyword&gt;Adult&lt;/keyword&gt;&lt;keyword&gt;Bacteremia/*diagnosis/*therapy&lt;/keyword&gt;&lt;keyword&gt;Female&lt;/keyword&gt;&lt;keyword&gt;Humans&lt;/keyword&gt;&lt;keyword&gt;Male&lt;/keyword&gt;&lt;keyword&gt;*Medical Audit&lt;/keyword&gt;&lt;keyword&gt;Middle Aged&lt;/keyword&gt;&lt;keyword&gt;Salmonella Infections/*diagnosis/*drug therapy&lt;/keyword&gt;&lt;/keywords&gt;&lt;dates&gt;&lt;year&gt;2004&lt;/year&gt;&lt;pub-dates&gt;&lt;date&gt;Nov&lt;/date&gt;&lt;/pub-dates&gt;&lt;/dates&gt;&lt;isbn&gt;0304-4602 (Print)&amp;#xD;0304-4602 (Linking)&lt;/isbn&gt;&lt;accession-num&gt;15608832&lt;/accession-num&gt;&lt;urls&gt;&lt;related-urls&gt;&lt;url&gt;https://www.ncbi.nlm.nih.gov/pubmed/15608832&lt;/url&gt;&lt;/related-urls&gt;&lt;/urls&gt;&lt;/record&gt;&lt;/Cite&gt;&lt;/EndNote&gt;</w:instrText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33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3E830F78" w14:textId="7B89638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Singapore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44F54968" w14:textId="1A095CAA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sia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110DFA51" w14:textId="2409606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South-eastern Asia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6048BF9A" w14:textId="678D6236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Singapore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61EB7067" w14:textId="601D1CA6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ospital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702B3D12" w14:textId="57E10191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20440A1E" w14:textId="7698F4E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04/2001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6D44ED8C" w14:textId="249FDEE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1/03/2003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085A0D19" w14:textId="723E047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Unclear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01B527AA" w14:textId="165F5DFA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ixed ages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1DBF6559" w14:textId="4CDC7C56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529FD0D7" w14:textId="6CBEBE2A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2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581B99DA" w14:textId="440F906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0B4CCCCD" w14:textId="083C224D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26</w:t>
            </w:r>
          </w:p>
        </w:tc>
      </w:tr>
      <w:tr w:rsidR="006E76FD" w:rsidRPr="005774A7" w14:paraId="1FA8A430" w14:textId="6EBD80D1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EFB1B0" w14:textId="604F6847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Harich, 2017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IYXJpY2g8L0F1dGhvcj48WWVhcj4yMDE3PC9ZZWFyPjxS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</w:instrText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IYXJpY2g8L0F1dGhvcj48WWVhcj4yMDE3PC9ZZWFyPjxS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.DATA </w:instrText>
            </w:r>
            <w:r w:rsidR="00914127">
              <w:rPr>
                <w:rFonts w:ascii="Arial" w:hAnsi="Arial" w:cs="Arial"/>
                <w:sz w:val="12"/>
                <w:szCs w:val="12"/>
              </w:rPr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end"/>
            </w:r>
            <w:r>
              <w:rPr>
                <w:rFonts w:ascii="Arial" w:hAnsi="Arial" w:cs="Arial"/>
                <w:sz w:val="12"/>
                <w:szCs w:val="12"/>
              </w:rPr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34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3809F6E" w14:textId="4902892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India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871076B" w14:textId="205AD9E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sia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366026" w14:textId="7B41E95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Southern Asia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136832" w14:textId="02ED9CAA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Kerala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B913090" w14:textId="41B0A9B3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ospital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F042CF" w14:textId="316B1F5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; synovial fluid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00DB73" w14:textId="633AEE7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08/2011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EFD47F" w14:textId="30C8853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1/07/2013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B7E094" w14:textId="3C0592EE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ross-agglutination test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72F82CD" w14:textId="5B5A278E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ixed ages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B9E80A" w14:textId="6C7D9AE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077AE3" w14:textId="7018A111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1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902133C" w14:textId="0AFCB69E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2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03C6A9" w14:textId="5CE68C9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13</w:t>
            </w:r>
          </w:p>
        </w:tc>
      </w:tr>
      <w:tr w:rsidR="006E76FD" w:rsidRPr="005774A7" w14:paraId="012B5A36" w14:textId="4690E2E0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23AF928A" w14:textId="3DC67E03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Henderson, 1947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/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&lt;EndNote&gt;&lt;Cite&gt;&lt;Author&gt;Henderson&lt;/Author&gt;&lt;Year&gt;1947&lt;/Year&gt;&lt;RecNum&gt;501&lt;/RecNum&gt;&lt;DisplayText&gt;[35]&lt;/DisplayText&gt;&lt;record&gt;&lt;rec-number&gt;501&lt;/rec-number&gt;&lt;foreign-keys&gt;&lt;key app="EN" db-id="a9ds0s9st2eds8epxad52svrdeadttw5x0va" timestamp="1678325027"&gt;501&lt;/key&gt;&lt;/foreign-keys&gt;&lt;ref-type name="Journal Article"&gt;17&lt;/ref-type&gt;&lt;contributors&gt;&lt;authors&gt;&lt;author&gt;Henderson, L. L.&lt;/author&gt;&lt;/authors&gt;&lt;/contributors&gt;&lt;titles&gt;&lt;title&gt;Salmonella infections in Panama - review of 219 consecutive hospital cases occurring in the 5 year period 1942-1946&lt;/title&gt;&lt;secondary-title&gt;American Journal of Tropical Medicine&lt;/secondary-title&gt;&lt;short-title&gt;Salmonella infections in Panama - review of 219 consecutive hospital cases occurring in the 5 year period 1942-1946&lt;/short-title&gt;&lt;/titles&gt;&lt;periodical&gt;&lt;full-title&gt;American Journal of Tropical Medicine&lt;/full-title&gt;&lt;/periodical&gt;&lt;pages&gt;643-655&lt;/pages&gt;&lt;volume&gt;27&lt;/volume&gt;&lt;number&gt;5&lt;/number&gt;&lt;dates&gt;&lt;year&gt;1947&lt;/year&gt;&lt;pub-dates&gt;&lt;date&gt;1947&lt;/date&gt;&lt;/pub-dates&gt;&lt;/dates&gt;&lt;isbn&gt;0002-9637&lt;/isbn&gt;&lt;accession-num&gt;WOS:A1947XR01500011&lt;/accession-num&gt;&lt;urls&gt;&lt;related-urls&gt;&lt;url&gt;&lt;style face="underline" font="default" size="100%"&gt;&amp;lt;Go to ISI&amp;gt;://WOS:A1947XR01500011&lt;/style&gt;&lt;/url&gt;&lt;/related-urls&gt;&lt;/urls&gt;&lt;/record&gt;&lt;/Cite&gt;&lt;/EndNote&gt;</w:instrText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35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21958E74" w14:textId="5D51A295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Panama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0186B536" w14:textId="19DD69CD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mericas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27E28D85" w14:textId="07C850DE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entral America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395BE3EF" w14:textId="7D5300A3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ncon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15442B25" w14:textId="33C0AB9A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Laboratory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43485E6E" w14:textId="307922B9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; csf; </w:t>
            </w:r>
            <w:r w:rsidR="00F5463C">
              <w:rPr>
                <w:rFonts w:ascii="Arial" w:hAnsi="Arial" w:cs="Arial"/>
                <w:color w:val="000000"/>
                <w:sz w:val="12"/>
                <w:szCs w:val="12"/>
              </w:rPr>
              <w:t xml:space="preserve">deep tissue; </w:t>
            </w:r>
            <w:r>
              <w:rPr>
                <w:rFonts w:ascii="Arial" w:hAnsi="Arial" w:cs="Arial"/>
                <w:color w:val="000000"/>
                <w:sz w:val="12"/>
                <w:szCs w:val="12"/>
              </w:rPr>
              <w:t>other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7337E808" w14:textId="4A269306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01/1942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42CD6096" w14:textId="5C8D17C2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1/12/1946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5BFF20B3" w14:textId="32E0E049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ross-agglutination test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6596546F" w14:textId="1026FA11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ixed ages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53320542" w14:textId="2E8681B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41009423" w14:textId="0C99D18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6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4E3FD06A" w14:textId="53D841FD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5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3F5C757B" w14:textId="047F12F5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13</w:t>
            </w:r>
          </w:p>
        </w:tc>
      </w:tr>
      <w:tr w:rsidR="006E76FD" w:rsidRPr="005774A7" w14:paraId="29D1666D" w14:textId="06CA0319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308C13" w14:textId="4440C348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Hsu, 2003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Ic3U8L0F1dGhvcj48WWVhcj4yMDAzPC9ZZWFyPjxSZWNO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=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</w:instrText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Ic3U8L0F1dGhvcj48WWVhcj4yMDAzPC9ZZWFyPjxSZWNO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=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.DATA </w:instrText>
            </w:r>
            <w:r w:rsidR="00914127">
              <w:rPr>
                <w:rFonts w:ascii="Arial" w:hAnsi="Arial" w:cs="Arial"/>
                <w:sz w:val="12"/>
                <w:szCs w:val="12"/>
              </w:rPr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end"/>
            </w:r>
            <w:r>
              <w:rPr>
                <w:rFonts w:ascii="Arial" w:hAnsi="Arial" w:cs="Arial"/>
                <w:sz w:val="12"/>
                <w:szCs w:val="12"/>
              </w:rPr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36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C7AB987" w14:textId="161D788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Taiwan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B2C4264" w14:textId="0A303A60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sia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FBC1B4" w14:textId="599FD97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Eastern Asia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430C40" w14:textId="54EC903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Taipei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B39E8BC" w14:textId="71DDC2F9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ospital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D01DD7" w14:textId="638DC410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7A26D4E" w14:textId="47ACEA0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09/1995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D4830AA" w14:textId="3143096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0/09/2001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57FAFD1" w14:textId="08665811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ross-agglutination test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88B865" w14:textId="041D3F2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ixed ages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16E1DD" w14:textId="1D4FA97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E3E00E" w14:textId="1789E405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177432" w14:textId="517FA71C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5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E5861D" w14:textId="4C3B4362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93</w:t>
            </w:r>
          </w:p>
        </w:tc>
      </w:tr>
      <w:tr w:rsidR="006E76FD" w:rsidRPr="005774A7" w14:paraId="0B1208E7" w14:textId="71473A10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61532947" w14:textId="7443E59A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Huang, 2004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IdWFuZzwvQXV0aG9yPjxZZWFyPjIwMDQ8L1llYXI+PFJl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</w:instrText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IdWFuZzwvQXV0aG9yPjxZZWFyPjIwMDQ8L1llYXI+PFJl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.DATA </w:instrText>
            </w:r>
            <w:r w:rsidR="00914127">
              <w:rPr>
                <w:rFonts w:ascii="Arial" w:hAnsi="Arial" w:cs="Arial"/>
                <w:sz w:val="12"/>
                <w:szCs w:val="12"/>
              </w:rPr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end"/>
            </w:r>
            <w:r>
              <w:rPr>
                <w:rFonts w:ascii="Arial" w:hAnsi="Arial" w:cs="Arial"/>
                <w:sz w:val="12"/>
                <w:szCs w:val="12"/>
              </w:rPr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37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4E638626" w14:textId="226D60FC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Taiwan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5B1E3539" w14:textId="62F84566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sia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30ECA83F" w14:textId="210433C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Eastern Asia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01FF38E1" w14:textId="0ACA1BD5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Kaohsiung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3735C7DC" w14:textId="6EF66AE6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ospital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2507C744" w14:textId="7E6FEA2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25411EA3" w14:textId="4FAEB6E2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01/1996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4E412A48" w14:textId="3F60016C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1/01/2002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34FFE88B" w14:textId="27A7E636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ross-agglutination test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5888F4E9" w14:textId="3D9A8EC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hildren only (&lt;=15y)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19287560" w14:textId="26C0450D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402B987A" w14:textId="7C27B530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2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6385476D" w14:textId="486405C1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548B7278" w14:textId="1719B1B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45</w:t>
            </w:r>
          </w:p>
        </w:tc>
      </w:tr>
      <w:tr w:rsidR="006E76FD" w:rsidRPr="005774A7" w14:paraId="0677B32F" w14:textId="082CEE91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EC3366" w14:textId="657FFA8B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Ispahani, 2000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Jc3BhaGFuaTwvQXV0aG9yPjxZZWFyPjIwMDA8L1llYXI+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</w:instrText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Jc3BhaGFuaTwvQXV0aG9yPjxZZWFyPjIwMDA8L1llYXI+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.DATA </w:instrText>
            </w:r>
            <w:r w:rsidR="00914127">
              <w:rPr>
                <w:rFonts w:ascii="Arial" w:hAnsi="Arial" w:cs="Arial"/>
                <w:sz w:val="12"/>
                <w:szCs w:val="12"/>
              </w:rPr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end"/>
            </w:r>
            <w:r>
              <w:rPr>
                <w:rFonts w:ascii="Arial" w:hAnsi="Arial" w:cs="Arial"/>
                <w:sz w:val="12"/>
                <w:szCs w:val="12"/>
              </w:rPr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38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7CB3B5" w14:textId="051B354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United Kingdom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0716EC" w14:textId="14376D53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Europe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07326D" w14:textId="50810F9A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Northern Europe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265F82" w14:textId="7C9F7BBD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Nottingham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2AC4E2" w14:textId="7501FF60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ospital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1F5C76" w14:textId="68AEF3DE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; csf; synovial fluid; other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0CFF6F5" w14:textId="7ED2932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01/1980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41DB5D" w14:textId="647DE26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1/12/1997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A8947C5" w14:textId="4BD5C46D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ross-agglutination test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F9300E6" w14:textId="63F17DB3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ixed ages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963119" w14:textId="64CF4B9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E6791A" w14:textId="7C2EFD7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16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C0BF4D" w14:textId="011D51BA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6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C8F4F0" w14:textId="7072D4EC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104</w:t>
            </w:r>
          </w:p>
        </w:tc>
      </w:tr>
      <w:tr w:rsidR="006E76FD" w:rsidRPr="005774A7" w14:paraId="1CD6BFF9" w14:textId="454355C8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3921CD1E" w14:textId="79F5DE76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Jones, 2008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Kb25lczwvQXV0aG9yPjxZZWFyPjIwMDg8L1llYXI+PFJl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</w:instrText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Kb25lczwvQXV0aG9yPjxZZWFyPjIwMDg8L1llYXI+PFJl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.DATA </w:instrText>
            </w:r>
            <w:r w:rsidR="00914127">
              <w:rPr>
                <w:rFonts w:ascii="Arial" w:hAnsi="Arial" w:cs="Arial"/>
                <w:sz w:val="12"/>
                <w:szCs w:val="12"/>
              </w:rPr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end"/>
            </w:r>
            <w:r>
              <w:rPr>
                <w:rFonts w:ascii="Arial" w:hAnsi="Arial" w:cs="Arial"/>
                <w:sz w:val="12"/>
                <w:szCs w:val="12"/>
              </w:rPr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39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60C6D6D5" w14:textId="6237F43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United States of America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472C888A" w14:textId="26EBF4FA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mericas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127EE3D6" w14:textId="3F249210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Northern America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28F74A15" w14:textId="34C6BAA0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5-10 states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31E1CA17" w14:textId="5AB797FD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National surveillance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7F0154E6" w14:textId="504EB5AD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; csf; synovial fluid; other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3E12B29E" w14:textId="702D842A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01/1996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6E5B1E34" w14:textId="76A7784E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1/12/2006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38A2A3AE" w14:textId="6E9CF280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Unclear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526E2E8A" w14:textId="00CD3785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ixed ages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67FC4649" w14:textId="7AE5FB10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54215CC6" w14:textId="4301765C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53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1EF0F43E" w14:textId="23508C7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14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433EB631" w14:textId="2C0D7D9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2524</w:t>
            </w:r>
          </w:p>
        </w:tc>
      </w:tr>
      <w:tr w:rsidR="006E76FD" w:rsidRPr="005774A7" w14:paraId="0BB1854E" w14:textId="7F0A3C60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8F77F0" w14:textId="056FA2DC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Kariuki, 2006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LYXJpdWtpPC9BdXRob3I+PFllYXI+MjAwNjwvWWVhcj48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</w:instrText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LYXJpdWtpPC9BdXRob3I+PFllYXI+MjAwNjwvWWVhcj48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.DATA </w:instrText>
            </w:r>
            <w:r w:rsidR="00914127">
              <w:rPr>
                <w:rFonts w:ascii="Arial" w:hAnsi="Arial" w:cs="Arial"/>
                <w:sz w:val="12"/>
                <w:szCs w:val="12"/>
              </w:rPr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end"/>
            </w:r>
            <w:r>
              <w:rPr>
                <w:rFonts w:ascii="Arial" w:hAnsi="Arial" w:cs="Arial"/>
                <w:sz w:val="12"/>
                <w:szCs w:val="12"/>
              </w:rPr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40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F93324" w14:textId="77382DF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Kenya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22BB6C8" w14:textId="7E6CFA9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frica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20FF42B" w14:textId="7DA1886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Eastern Africa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16E378" w14:textId="36E7DD7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Nairobi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E21683B" w14:textId="4475551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ospital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3223D7" w14:textId="644EC7B2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2A88004" w14:textId="3C0ADDAE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03/2002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43F876" w14:textId="4B1D0D63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1/05/2005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B9FACFF" w14:textId="304BD09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ross-agglutination test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7BC7C38" w14:textId="79FC53FD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hildren only (&lt;=15y)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4F6320F" w14:textId="08E13503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3EB2863" w14:textId="2B6F8C9D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2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F794DFC" w14:textId="47008A43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BB3BAA" w14:textId="73A1E35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198</w:t>
            </w:r>
          </w:p>
        </w:tc>
      </w:tr>
      <w:tr w:rsidR="006E76FD" w:rsidRPr="005774A7" w14:paraId="65A331F3" w14:textId="4A73D2F2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3453C320" w14:textId="4734AA65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Kassa-Kelembho, 2003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LYXNzYS1LZWxlbWJobzwvQXV0aG9yPjxZZWFyPjIwMDM8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</w:instrText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LYXNzYS1LZWxlbWJobzwvQXV0aG9yPjxZZWFyPjIwMDM8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.DATA </w:instrText>
            </w:r>
            <w:r w:rsidR="00914127">
              <w:rPr>
                <w:rFonts w:ascii="Arial" w:hAnsi="Arial" w:cs="Arial"/>
                <w:sz w:val="12"/>
                <w:szCs w:val="12"/>
              </w:rPr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end"/>
            </w:r>
            <w:r>
              <w:rPr>
                <w:rFonts w:ascii="Arial" w:hAnsi="Arial" w:cs="Arial"/>
                <w:sz w:val="12"/>
                <w:szCs w:val="12"/>
              </w:rPr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41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0C716889" w14:textId="032C8BF1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entral African Republic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75C4154D" w14:textId="4FA1972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frica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7E721A63" w14:textId="215F1E0C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iddle Africa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7A6B4C0F" w14:textId="650E5530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angui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0151E4A6" w14:textId="46A68790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ospital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455A3854" w14:textId="7DAB805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3DBD57E5" w14:textId="1B692D2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04/1999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23E1D0C0" w14:textId="704E7FBD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1/07/1999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29120B8D" w14:textId="7E4E4A9E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ross-agglutination test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3451E3BC" w14:textId="15A98B01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dults only (&gt;15y)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449A7006" w14:textId="3CA800CD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73C87004" w14:textId="172DD382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6B7E417C" w14:textId="32B8BD31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4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5870704B" w14:textId="283D0F70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22</w:t>
            </w:r>
          </w:p>
        </w:tc>
      </w:tr>
      <w:tr w:rsidR="006E76FD" w:rsidRPr="005774A7" w14:paraId="1AC61D74" w14:textId="697CC18F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C01384" w14:textId="2F9A9213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Katiyo, 2019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LYXRpeW88L0F1dGhvcj48WWVhcj4yMDE5PC9ZZWFyPjxS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</w:instrText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LYXRpeW88L0F1dGhvcj48WWVhcj4yMDE5PC9ZZWFyPjxS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.DATA </w:instrText>
            </w:r>
            <w:r w:rsidR="00914127">
              <w:rPr>
                <w:rFonts w:ascii="Arial" w:hAnsi="Arial" w:cs="Arial"/>
                <w:sz w:val="12"/>
                <w:szCs w:val="12"/>
              </w:rPr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end"/>
            </w:r>
            <w:r>
              <w:rPr>
                <w:rFonts w:ascii="Arial" w:hAnsi="Arial" w:cs="Arial"/>
                <w:sz w:val="12"/>
                <w:szCs w:val="12"/>
              </w:rPr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42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B9796F" w14:textId="32A7EAC2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United Kingdom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745FEF" w14:textId="042E3F89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Europe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9107AD" w14:textId="5283AB25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Northern Europe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E04600" w14:textId="4033868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England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EA32C9" w14:textId="3BC39F9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National surveillance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83BAED" w14:textId="5ACED80C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AB191E" w14:textId="45B97E66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01/2004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DEF7468" w14:textId="530C5726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1/12/2015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5191D2" w14:textId="6C8ECCAE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ombination of methods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540F8A" w14:textId="1D85392D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ixed ages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DE4EA57" w14:textId="6757744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FED0D8" w14:textId="46F8A79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20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79E9BA6" w14:textId="4D82CAF0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6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1A7233" w14:textId="5BF001B9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2484</w:t>
            </w:r>
          </w:p>
        </w:tc>
      </w:tr>
      <w:tr w:rsidR="006E76FD" w:rsidRPr="005774A7" w14:paraId="6DC0AFA2" w14:textId="084BF7CA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3D649F37" w14:textId="142E0082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Keddy, 2017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LZWRkeTwvQXV0aG9yPjxZZWFyPjIwMTc8L1llYXI+PFJl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</w:instrText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LZWRkeTwvQXV0aG9yPjxZZWFyPjIwMTc8L1llYXI+PFJl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.DATA </w:instrText>
            </w:r>
            <w:r w:rsidR="00914127">
              <w:rPr>
                <w:rFonts w:ascii="Arial" w:hAnsi="Arial" w:cs="Arial"/>
                <w:sz w:val="12"/>
                <w:szCs w:val="12"/>
              </w:rPr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end"/>
            </w:r>
            <w:r>
              <w:rPr>
                <w:rFonts w:ascii="Arial" w:hAnsi="Arial" w:cs="Arial"/>
                <w:sz w:val="12"/>
                <w:szCs w:val="12"/>
              </w:rPr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43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583CE409" w14:textId="1E4D283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South Africa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33050C0E" w14:textId="277F64F6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frica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63AC464E" w14:textId="064AC2E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Southern Africa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63121AA4" w14:textId="692EF7ED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Gauteng Province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4894EC88" w14:textId="3ACA7BCD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Laboratory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339D39DF" w14:textId="04FC32EE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other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1442E6EA" w14:textId="11FC79A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01/2003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65A159C0" w14:textId="09EB4A2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1/12/2013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79FD042C" w14:textId="7C864B66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Unclear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7A95FBA0" w14:textId="06EEFE8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ixed ages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66E31BD7" w14:textId="6B16437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31AFE48B" w14:textId="0B75BDC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4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43DF6F61" w14:textId="262CFE5C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4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656DBE6C" w14:textId="1906759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4347</w:t>
            </w:r>
          </w:p>
        </w:tc>
      </w:tr>
      <w:tr w:rsidR="006E76FD" w:rsidRPr="005774A7" w14:paraId="17EDA8DB" w14:textId="6531CB7C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1EBA10" w14:textId="7081E470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Kedzierska, 2008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LZWR6aWVyc2thPC9BdXRob3I+PFllYXI+MjAwODwvWWVh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</w:instrText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LZWR6aWVyc2thPC9BdXRob3I+PFllYXI+MjAwODwvWWVh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.DATA </w:instrText>
            </w:r>
            <w:r w:rsidR="00914127">
              <w:rPr>
                <w:rFonts w:ascii="Arial" w:hAnsi="Arial" w:cs="Arial"/>
                <w:sz w:val="12"/>
                <w:szCs w:val="12"/>
              </w:rPr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end"/>
            </w:r>
            <w:r>
              <w:rPr>
                <w:rFonts w:ascii="Arial" w:hAnsi="Arial" w:cs="Arial"/>
                <w:sz w:val="12"/>
                <w:szCs w:val="12"/>
              </w:rPr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44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D4B3FA" w14:textId="59FF51A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Poland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09788D" w14:textId="46B58DE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Europe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662A771" w14:textId="4FE09621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Eastern Europe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BE7B63" w14:textId="043B02CE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racow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3903692" w14:textId="51D1F175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ospital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3F31C8" w14:textId="3108FF0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; </w:t>
            </w:r>
            <w:r w:rsidR="00F5463C">
              <w:rPr>
                <w:rFonts w:ascii="Arial" w:hAnsi="Arial" w:cs="Arial"/>
                <w:color w:val="000000"/>
                <w:sz w:val="12"/>
                <w:szCs w:val="12"/>
              </w:rPr>
              <w:t xml:space="preserve">deep tissue; </w:t>
            </w:r>
            <w:r>
              <w:rPr>
                <w:rFonts w:ascii="Arial" w:hAnsi="Arial" w:cs="Arial"/>
                <w:color w:val="000000"/>
                <w:sz w:val="12"/>
                <w:szCs w:val="12"/>
              </w:rPr>
              <w:t>other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8A3BF5" w14:textId="0C320CD3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01/2000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2B0A53" w14:textId="0BC3740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1/12/2006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637E507" w14:textId="12D97520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ross-agglutination test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59ECF8" w14:textId="2B4FC389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dults only (&gt;15y)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E4E57A" w14:textId="483C78A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D4424B5" w14:textId="6C850E0E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4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40EDC0" w14:textId="0C325D00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4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584856" w14:textId="75D88D9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0</w:t>
            </w:r>
          </w:p>
        </w:tc>
      </w:tr>
      <w:tr w:rsidR="006E76FD" w:rsidRPr="005774A7" w14:paraId="63606527" w14:textId="0813109D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1373A5B0" w14:textId="09E1E8D8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Koch, 2011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Lb2NoPC9BdXRob3I+PFllYXI+MjAxMTwvWWVhcj48UmVj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</w:instrText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Lb2NoPC9BdXRob3I+PFllYXI+MjAxMTwvWWVhcj48UmVj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.DATA </w:instrText>
            </w:r>
            <w:r w:rsidR="00914127">
              <w:rPr>
                <w:rFonts w:ascii="Arial" w:hAnsi="Arial" w:cs="Arial"/>
                <w:sz w:val="12"/>
                <w:szCs w:val="12"/>
              </w:rPr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end"/>
            </w:r>
            <w:r>
              <w:rPr>
                <w:rFonts w:ascii="Arial" w:hAnsi="Arial" w:cs="Arial"/>
                <w:sz w:val="12"/>
                <w:szCs w:val="12"/>
              </w:rPr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45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56A81964" w14:textId="0524951A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Denmark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09E303F9" w14:textId="1D78C4CC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Europe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651C177C" w14:textId="70684C99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Northern Europe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01BDDA73" w14:textId="41DE9BC5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North Jutland, Aarhus, Funen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6B721E8E" w14:textId="790B1ADD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Laboratory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6ACA56D5" w14:textId="3A128A5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140B10F2" w14:textId="0ECC3CDC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01/1999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0795D8ED" w14:textId="6B85E3B1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1/12/2008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1AAFBABE" w14:textId="75BA6AC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ross-agglutination test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629BB8CE" w14:textId="67AA966D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ixed ages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0B0D9001" w14:textId="0EA95673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225A2FB0" w14:textId="1A24AE4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18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78E424B0" w14:textId="7004DEA0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7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5E711347" w14:textId="1DA81E61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13</w:t>
            </w:r>
          </w:p>
        </w:tc>
      </w:tr>
      <w:tr w:rsidR="006E76FD" w:rsidRPr="005774A7" w14:paraId="34411ABB" w14:textId="4E726FE2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1574B2" w14:textId="7B96AFA7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Lee, 2005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MZWU8L0F1dGhvcj48WWVhcj4yMDA1PC9ZZWFyPjxSZWNO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=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</w:instrText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MZWU8L0F1dGhvcj48WWVhcj4yMDA1PC9ZZWFyPjxSZWNO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=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.DATA </w:instrText>
            </w:r>
            <w:r w:rsidR="00914127">
              <w:rPr>
                <w:rFonts w:ascii="Arial" w:hAnsi="Arial" w:cs="Arial"/>
                <w:sz w:val="12"/>
                <w:szCs w:val="12"/>
              </w:rPr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end"/>
            </w:r>
            <w:r>
              <w:rPr>
                <w:rFonts w:ascii="Arial" w:hAnsi="Arial" w:cs="Arial"/>
                <w:sz w:val="12"/>
                <w:szCs w:val="12"/>
              </w:rPr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46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62A76E1" w14:textId="4817B84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alaysia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1F61A3" w14:textId="5AFF90F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sia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CF1AA7E" w14:textId="7CF03983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South-eastern Asia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267C6A" w14:textId="4863D27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Kuala Lumpur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7FC3C6" w14:textId="6527238E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ospital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5914E8" w14:textId="2EBEA380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sf; </w:t>
            </w:r>
            <w:r w:rsidR="00F5463C">
              <w:rPr>
                <w:rFonts w:ascii="Arial" w:hAnsi="Arial" w:cs="Arial"/>
                <w:color w:val="000000"/>
                <w:sz w:val="12"/>
                <w:szCs w:val="12"/>
              </w:rPr>
              <w:t xml:space="preserve">deep tissue; </w:t>
            </w:r>
            <w:r>
              <w:rPr>
                <w:rFonts w:ascii="Arial" w:hAnsi="Arial" w:cs="Arial"/>
                <w:color w:val="000000"/>
                <w:sz w:val="12"/>
                <w:szCs w:val="12"/>
              </w:rPr>
              <w:t>synovial fluid; other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8677E4" w14:textId="35D23CBA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01/1993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B2546C" w14:textId="41DA51E2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1/12/2002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5D90F9" w14:textId="3CF432EE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ross-agglutination test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8F5CD9" w14:textId="1ED0B5DC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ixed ages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0E9DA1C" w14:textId="14FBD213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6611F85" w14:textId="50FD50E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6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702DF66" w14:textId="42A9A011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7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3B06D3" w14:textId="2AC1DD02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12</w:t>
            </w:r>
          </w:p>
        </w:tc>
      </w:tr>
      <w:tr w:rsidR="006E76FD" w:rsidRPr="005774A7" w14:paraId="6A9EC629" w14:textId="061E7F29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40AB4722" w14:textId="12215877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Lepage, 1989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MZXBhZ2U8L0F1dGhvcj48WWVhcj4xOTg5PC9ZZWFyPjxS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</w:instrText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MZXBhZ2U8L0F1dGhvcj48WWVhcj4xOTg5PC9ZZWFyPjxS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.DATA </w:instrText>
            </w:r>
            <w:r w:rsidR="00914127">
              <w:rPr>
                <w:rFonts w:ascii="Arial" w:hAnsi="Arial" w:cs="Arial"/>
                <w:sz w:val="12"/>
                <w:szCs w:val="12"/>
              </w:rPr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end"/>
            </w:r>
            <w:r>
              <w:rPr>
                <w:rFonts w:ascii="Arial" w:hAnsi="Arial" w:cs="Arial"/>
                <w:sz w:val="12"/>
                <w:szCs w:val="12"/>
              </w:rPr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47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05D4BCF8" w14:textId="73639F1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Rwanda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4D6232DC" w14:textId="2C0C2DCC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frica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4B4607AD" w14:textId="10511F15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Eastern Africa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58A144F3" w14:textId="21D044A0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Kigali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3DDEF498" w14:textId="760329EA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ospital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1E9CD530" w14:textId="726BE1E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2D5A4EA6" w14:textId="651EA2FA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15/10/1986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7C881190" w14:textId="564A77AD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14/12/1986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0B16CAA9" w14:textId="3E21610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ross-agglutination test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046966ED" w14:textId="4F31C055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hildren only (&lt;=15y)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5A9E480B" w14:textId="6723328D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053EC5CF" w14:textId="47FBD40D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2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54375AAF" w14:textId="3E1EF4F3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5B00EF28" w14:textId="793E500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16</w:t>
            </w:r>
          </w:p>
        </w:tc>
      </w:tr>
      <w:tr w:rsidR="006E76FD" w:rsidRPr="005774A7" w14:paraId="13F2919E" w14:textId="77F788CE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2503E2" w14:textId="07B10C3B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Lepage, 1987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/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&lt;EndNote&gt;&lt;Cite&gt;&lt;Author&gt;Lepage&lt;/Author&gt;&lt;Year&gt;1987&lt;/Year&gt;&lt;RecNum&gt;329&lt;/RecNum&gt;&lt;DisplayText&gt;[48]&lt;/DisplayText&gt;&lt;record&gt;&lt;rec-number&gt;329&lt;/rec-number&gt;&lt;foreign-keys&gt;&lt;key app="EN" db-id="a9ds0s9st2eds8epxad52svrdeadttw5x0va" timestamp="1668046020"&gt;329&lt;/key&gt;&lt;/foreign-keys&gt;&lt;ref-type name="Journal Article"&gt;17&lt;/ref-type&gt;&lt;contributors&gt;&lt;authors&gt;&lt;author&gt;Lepage, P.&lt;/author&gt;&lt;author&gt;Bogaerts, J.&lt;/author&gt;&lt;author&gt;Van Goethem, C.&lt;/author&gt;&lt;author&gt;Ntahorutaba, M.&lt;/author&gt;&lt;author&gt;Nsengumuremyi, F.&lt;/author&gt;&lt;author&gt;Hitimana, D. G.&lt;/author&gt;&lt;author&gt;Vandepitte, J.&lt;/author&gt;&lt;author&gt;Butzler, J. P.&lt;/author&gt;&lt;author&gt;Levy, J.&lt;/author&gt;&lt;/authors&gt;&lt;/contributors&gt;&lt;titles&gt;&lt;title&gt;Community-acquired bacteraemia in African children&lt;/title&gt;&lt;secondary-title&gt;Lancet&lt;/secondary-title&gt;&lt;/titles&gt;&lt;periodical&gt;&lt;full-title&gt;Lancet&lt;/full-title&gt;&lt;/periodical&gt;&lt;pages&gt;1458-61&lt;/pages&gt;&lt;volume&gt;1&lt;/volume&gt;&lt;number&gt;8548&lt;/number&gt;&lt;edition&gt;1987/06/27&lt;/edition&gt;&lt;keywords&gt;&lt;keyword&gt;Age Factors&lt;/keyword&gt;&lt;keyword&gt;Child&lt;/keyword&gt;&lt;keyword&gt;Child, Preschool&lt;/keyword&gt;&lt;keyword&gt;Hospitalization&lt;/keyword&gt;&lt;keyword&gt;Humans&lt;/keyword&gt;&lt;keyword&gt;Infant&lt;/keyword&gt;&lt;keyword&gt;Malaria/epidemiology&lt;/keyword&gt;&lt;keyword&gt;Prospective Studies&lt;/keyword&gt;&lt;keyword&gt;Rwanda&lt;/keyword&gt;&lt;keyword&gt;Salmonella Infections/epidemiology&lt;/keyword&gt;&lt;keyword&gt;Sepsis/*epidemiology&lt;/keyword&gt;&lt;/keywords&gt;&lt;dates&gt;&lt;year&gt;1987&lt;/year&gt;&lt;pub-dates&gt;&lt;date&gt;Jun 27&lt;/date&gt;&lt;/pub-dates&gt;&lt;/dates&gt;&lt;isbn&gt;0140-6736 (Print)&amp;#xD;0140-6736 (Linking)&lt;/isbn&gt;&lt;accession-num&gt;2885453&lt;/accession-num&gt;&lt;urls&gt;&lt;related-urls&gt;&lt;url&gt;https://www.ncbi.nlm.nih.gov/pubmed/2885453&lt;/url&gt;&lt;/related-urls&gt;&lt;/urls&gt;&lt;electronic-resource-num&gt;10.1016/s0140-6736(87)92207-0&lt;/electronic-resource-num&gt;&lt;/record&gt;&lt;/Cite&gt;&lt;/EndNote&gt;</w:instrText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48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12F201" w14:textId="6D32E1A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Rwanda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4DB08B3" w14:textId="364B8AA5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frica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1E98A14" w14:textId="668FB9F1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Eastern Africa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62ECF2" w14:textId="6AB7A19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Kigali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28C4EC" w14:textId="3BF996BC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ommunity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0F8ABC" w14:textId="71187752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1776BD" w14:textId="57B66820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16/10/1984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3304CD" w14:textId="3138D211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15/10/1985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F4C2C01" w14:textId="7C87DC9E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ross-agglutination test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840DBD5" w14:textId="2028871C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hildren only (&lt;=15y)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B3E606E" w14:textId="5989F909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0644F0" w14:textId="7D36FD5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28F7119" w14:textId="13AC7AE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483E1F" w14:textId="00DED65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6</w:t>
            </w:r>
          </w:p>
        </w:tc>
      </w:tr>
      <w:tr w:rsidR="006E76FD" w:rsidRPr="005774A7" w14:paraId="3C88413D" w14:textId="71DE0689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5BC92374" w14:textId="176B35A6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Lester, 1991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MZXN0ZXI8L0F1dGhvcj48WWVhcj4xOTkxPC9ZZWFyPjxS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</w:instrText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MZXN0ZXI8L0F1dGhvcj48WWVhcj4xOTkxPC9ZZWFyPjxS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.DATA </w:instrText>
            </w:r>
            <w:r w:rsidR="00914127">
              <w:rPr>
                <w:rFonts w:ascii="Arial" w:hAnsi="Arial" w:cs="Arial"/>
                <w:sz w:val="12"/>
                <w:szCs w:val="12"/>
              </w:rPr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end"/>
            </w:r>
            <w:r>
              <w:rPr>
                <w:rFonts w:ascii="Arial" w:hAnsi="Arial" w:cs="Arial"/>
                <w:sz w:val="12"/>
                <w:szCs w:val="12"/>
              </w:rPr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49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4E61F6CD" w14:textId="263A1A76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Denmark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1F45F243" w14:textId="4B87CBB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Europe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596BBB5F" w14:textId="64937C2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Northern Europe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15000CD9" w14:textId="1E474090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openhagen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3DF9926F" w14:textId="2DB05E2D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Laboratory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10C12C93" w14:textId="6219B532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2A738F9B" w14:textId="0242ADB0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01/1984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2E58FAA3" w14:textId="5578EF9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1/12/1988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26940413" w14:textId="0B8600B3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Unclear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176D23F9" w14:textId="505C571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ixed ages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5109BD7B" w14:textId="37CA6011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7DB6F018" w14:textId="0C8107C5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6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6E25D5CE" w14:textId="0A51CBCD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4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6DADA0D7" w14:textId="5E7D579C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168</w:t>
            </w:r>
          </w:p>
        </w:tc>
      </w:tr>
      <w:tr w:rsidR="006E76FD" w:rsidRPr="005774A7" w14:paraId="3249BFF0" w14:textId="2530420C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3B8F4F" w14:textId="543AF422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Maltha, 2014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NYWx0aGE8L0F1dGhvcj48WWVhcj4yMDE0PC9ZZWFyPjxS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</w:instrText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NYWx0aGE8L0F1dGhvcj48WWVhcj4yMDE0PC9ZZWFyPjxS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.DATA </w:instrText>
            </w:r>
            <w:r w:rsidR="00914127">
              <w:rPr>
                <w:rFonts w:ascii="Arial" w:hAnsi="Arial" w:cs="Arial"/>
                <w:sz w:val="12"/>
                <w:szCs w:val="12"/>
              </w:rPr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end"/>
            </w:r>
            <w:r>
              <w:rPr>
                <w:rFonts w:ascii="Arial" w:hAnsi="Arial" w:cs="Arial"/>
                <w:sz w:val="12"/>
                <w:szCs w:val="12"/>
              </w:rPr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50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1F5B4D9" w14:textId="7EB72426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urkina Faso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27B8EE" w14:textId="46CB4AAA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frica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EE62F8" w14:textId="07B5765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Western Africa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579C23" w14:textId="051E1CCA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Nanoro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0DAE9B" w14:textId="7F318ED9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ospital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059FBB" w14:textId="2B421125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; csf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7F01327" w14:textId="171CB23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07/2012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1B8467" w14:textId="602A438A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1/07/2013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B34499" w14:textId="249F2AA5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Unclear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A5B91F9" w14:textId="21B78CB2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hildren only (&lt;=15y)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5FBE8FB" w14:textId="4423D431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C25B1C3" w14:textId="1238514D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2151BD" w14:textId="605D28A6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4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628A05" w14:textId="5D7064AD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21</w:t>
            </w:r>
          </w:p>
        </w:tc>
      </w:tr>
      <w:tr w:rsidR="006E76FD" w:rsidRPr="005774A7" w14:paraId="24D2802D" w14:textId="660E7893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525532D4" w14:textId="105F8711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Mandal, 1988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/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&lt;EndNote&gt;&lt;Cite&gt;&lt;Author&gt;Mandal&lt;/Author&gt;&lt;Year&gt;1988&lt;/Year&gt;&lt;RecNum&gt;332&lt;/RecNum&gt;&lt;DisplayText&gt;[51]&lt;/DisplayText&gt;&lt;record&gt;&lt;rec-number&gt;332&lt;/rec-number&gt;&lt;foreign-keys&gt;&lt;key app="EN" db-id="a9ds0s9st2eds8epxad52svrdeadttw5x0va" timestamp="1668046020"&gt;332&lt;/key&gt;&lt;/foreign-keys&gt;&lt;ref-type name="Journal Article"&gt;17&lt;/ref-type&gt;&lt;contributors&gt;&lt;authors&gt;&lt;author&gt;Mandal, B. K.&lt;/author&gt;&lt;author&gt;Brennand, J.&lt;/author&gt;&lt;/authors&gt;&lt;/contributors&gt;&lt;auth-address&gt;Regional Department of Infectious Diseases and Tropical Medicine, Monsall Hospital, Manchester.&lt;/auth-address&gt;&lt;titles&gt;&lt;title&gt;Bacteraemia in salmonellosis: a 15 year retrospective study from a regional infectious diseases unit&lt;/title&gt;&lt;secondary-title&gt;BMJ&lt;/secondary-title&gt;&lt;/titles&gt;&lt;periodical&gt;&lt;full-title&gt;Bmj&lt;/full-title&gt;&lt;/periodical&gt;&lt;pages&gt;1242-3&lt;/pages&gt;&lt;volume&gt;297&lt;/volume&gt;&lt;number&gt;6658&lt;/number&gt;&lt;edition&gt;1988/11/12&lt;/edition&gt;&lt;keywords&gt;&lt;keyword&gt;Adolescent&lt;/keyword&gt;&lt;keyword&gt;Adult&lt;/keyword&gt;&lt;keyword&gt;Aged&lt;/keyword&gt;&lt;keyword&gt;Child&lt;/keyword&gt;&lt;keyword&gt;Child, Preschool&lt;/keyword&gt;&lt;keyword&gt;England&lt;/keyword&gt;&lt;keyword&gt;Feces/microbiology&lt;/keyword&gt;&lt;keyword&gt;Gastroenteritis/microbiology&lt;/keyword&gt;&lt;keyword&gt;Humans&lt;/keyword&gt;&lt;keyword&gt;Infant&lt;/keyword&gt;&lt;keyword&gt;Middle Aged&lt;/keyword&gt;&lt;keyword&gt;Retrospective Studies&lt;/keyword&gt;&lt;keyword&gt;Salmonella Infections/*epidemiology&lt;/keyword&gt;&lt;keyword&gt;Salmonella typhimurium/isolation &amp;amp; purification&lt;/keyword&gt;&lt;keyword&gt;Sepsis/*epidemiology&lt;/keyword&gt;&lt;/keywords&gt;&lt;dates&gt;&lt;year&gt;1988&lt;/year&gt;&lt;pub-dates&gt;&lt;date&gt;Nov 12&lt;/date&gt;&lt;/pub-dates&gt;&lt;/dates&gt;&lt;isbn&gt;0959-8138 (Print)&amp;#xD;0959-8138 (Linking)&lt;/isbn&gt;&lt;accession-num&gt;3145067&lt;/accession-num&gt;&lt;urls&gt;&lt;related-urls&gt;&lt;url&gt;https://www.ncbi.nlm.nih.gov/pubmed/3145067&lt;/url&gt;&lt;/related-urls&gt;&lt;/urls&gt;&lt;custom2&gt;PMC1834730&lt;/custom2&gt;&lt;electronic-resource-num&gt;10.1136/bmj.297.6658.1242&lt;/electronic-resource-num&gt;&lt;/record&gt;&lt;/Cite&gt;&lt;/EndNote&gt;</w:instrText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51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298BC449" w14:textId="2D3D9D6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United Kingdom - England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71F5F31E" w14:textId="4B854AC5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Europe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037CB47F" w14:textId="2E31757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Northern Europe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62252382" w14:textId="026E1A2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anchester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45D014FB" w14:textId="4ED1336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ospital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2A82092C" w14:textId="4AAF1452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5AC1CA75" w14:textId="01E6C3D1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01/1975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5780CC36" w14:textId="5B9C717D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1/12/1983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03270811" w14:textId="63507700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Unclear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0B6D1C7E" w14:textId="063AFE0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ixed ages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73EAB69C" w14:textId="1D64369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0E6C6F48" w14:textId="414F9486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13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70F5E802" w14:textId="4E527CA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6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5434981C" w14:textId="1600E516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108</w:t>
            </w:r>
          </w:p>
        </w:tc>
      </w:tr>
      <w:tr w:rsidR="006E76FD" w:rsidRPr="005774A7" w14:paraId="31A68610" w14:textId="1ED71D5B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8C041B" w14:textId="3D6AC4AE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Mandomando, 2015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NYW5kb21hbmRvPC9BdXRob3I+PFllYXI+MjAxNTwvWWVh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</w:instrText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NYW5kb21hbmRvPC9BdXRob3I+PFllYXI+MjAxNTwvWWVh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.DATA </w:instrText>
            </w:r>
            <w:r w:rsidR="00914127">
              <w:rPr>
                <w:rFonts w:ascii="Arial" w:hAnsi="Arial" w:cs="Arial"/>
                <w:sz w:val="12"/>
                <w:szCs w:val="12"/>
              </w:rPr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end"/>
            </w:r>
            <w:r>
              <w:rPr>
                <w:rFonts w:ascii="Arial" w:hAnsi="Arial" w:cs="Arial"/>
                <w:sz w:val="12"/>
                <w:szCs w:val="12"/>
              </w:rPr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52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865DC5" w14:textId="1B92D180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ozambique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5C81FDD" w14:textId="2BF97066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frica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97B3E33" w14:textId="5BD7BC95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Eastern Africa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0DE6FE" w14:textId="5970A740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anhiça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8638E84" w14:textId="47A6CE6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ospital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CA242C" w14:textId="65492181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E5F3BB1" w14:textId="60D03A6A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01/2001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681B1B2" w14:textId="3CB39EA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1/12/2014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88ABC94" w14:textId="3B153A53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ombination of methods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71351C" w14:textId="0A3C0AD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hildren only (&lt;=15y)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0F479F" w14:textId="2581311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43B4712" w14:textId="3FB8EFC2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16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122731A" w14:textId="1102DAA1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8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8DE3CE" w14:textId="0EED9A0C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620</w:t>
            </w:r>
          </w:p>
        </w:tc>
      </w:tr>
      <w:tr w:rsidR="006E76FD" w:rsidRPr="005774A7" w14:paraId="4ED6AC32" w14:textId="467E7CD5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5C71D094" w14:textId="304D0AF3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Matas, 1995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NYXRhcyBBbmRyZXU8L0F1dGhvcj48WWVhcj4xOTk1PC9Z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</w:instrText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NYXRhcyBBbmRyZXU8L0F1dGhvcj48WWVhcj4xOTk1PC9Z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.DATA </w:instrText>
            </w:r>
            <w:r w:rsidR="00914127">
              <w:rPr>
                <w:rFonts w:ascii="Arial" w:hAnsi="Arial" w:cs="Arial"/>
                <w:sz w:val="12"/>
                <w:szCs w:val="12"/>
              </w:rPr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end"/>
            </w:r>
            <w:r>
              <w:rPr>
                <w:rFonts w:ascii="Arial" w:hAnsi="Arial" w:cs="Arial"/>
                <w:sz w:val="12"/>
                <w:szCs w:val="12"/>
              </w:rPr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53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155BA385" w14:textId="205CC6FA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Spain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779CF26A" w14:textId="106A8396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Europe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5B0CC930" w14:textId="729A944A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Southern Europe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148F19DF" w14:textId="0B69DD80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arcelona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50E034E9" w14:textId="33A81CA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ospital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09ABB9B4" w14:textId="53601F8A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445AB1A0" w14:textId="7E55692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01/1991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665D1EF0" w14:textId="6B9C82B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1/12/1991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1D78D8E6" w14:textId="6D0B5C1A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ross-agglutination test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40259EC3" w14:textId="152FB54C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ixed ages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7E4862F2" w14:textId="70080AD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3A08E263" w14:textId="20425726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01E1CF34" w14:textId="64858B46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2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7D87E093" w14:textId="245396F6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66</w:t>
            </w:r>
          </w:p>
        </w:tc>
      </w:tr>
      <w:tr w:rsidR="006E76FD" w:rsidRPr="005774A7" w14:paraId="200C6472" w14:textId="1A8F2B22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98DDC0" w14:textId="1CB6118A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Mohan, 2019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Nb2hhbjwvQXV0aG9yPjxZZWFyPjIwMTk8L1llYXI+PFJl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</w:instrText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Nb2hhbjwvQXV0aG9yPjxZZWFyPjIwMTk8L1llYXI+PFJl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.DATA </w:instrText>
            </w:r>
            <w:r w:rsidR="00914127">
              <w:rPr>
                <w:rFonts w:ascii="Arial" w:hAnsi="Arial" w:cs="Arial"/>
                <w:sz w:val="12"/>
                <w:szCs w:val="12"/>
              </w:rPr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end"/>
            </w:r>
            <w:r>
              <w:rPr>
                <w:rFonts w:ascii="Arial" w:hAnsi="Arial" w:cs="Arial"/>
                <w:sz w:val="12"/>
                <w:szCs w:val="12"/>
              </w:rPr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54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7FC23A" w14:textId="02008BB0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alaysia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4AFCBE" w14:textId="75AAE17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sia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CEDE69" w14:textId="7777ED21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South-eastern Asia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3756BB" w14:textId="4293608C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intulu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07360D" w14:textId="30CA99D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ospital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DE141B" w14:textId="677C25D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B15CB3" w14:textId="32979945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01/2011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D3E1FE9" w14:textId="2EFA6F7D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1/12/2016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35B022B" w14:textId="3DB4ABC0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ross-agglutination test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6EDAE7" w14:textId="0F2F4CF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hildren only (&lt;=15y)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D09AFF" w14:textId="68536C83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D702A0" w14:textId="5D30FF9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9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48C93BD" w14:textId="4554AEF1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7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7685F5" w14:textId="07B2D94C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8</w:t>
            </w:r>
          </w:p>
        </w:tc>
      </w:tr>
      <w:tr w:rsidR="006E76FD" w:rsidRPr="005774A7" w14:paraId="3D254D16" w14:textId="0798669C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16763864" w14:textId="7800BDB4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Muthumbi, 2015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NdXRodW1iaTwvQXV0aG9yPjxZZWFyPjIwMTU8L1llYXI+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</w:instrText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NdXRodW1iaTwvQXV0aG9yPjxZZWFyPjIwMTU8L1llYXI+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.DATA </w:instrText>
            </w:r>
            <w:r w:rsidR="00914127">
              <w:rPr>
                <w:rFonts w:ascii="Arial" w:hAnsi="Arial" w:cs="Arial"/>
                <w:sz w:val="12"/>
                <w:szCs w:val="12"/>
              </w:rPr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end"/>
            </w:r>
            <w:r>
              <w:rPr>
                <w:rFonts w:ascii="Arial" w:hAnsi="Arial" w:cs="Arial"/>
                <w:sz w:val="12"/>
                <w:szCs w:val="12"/>
              </w:rPr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55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505E1909" w14:textId="0091740D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Kenya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44F35DC3" w14:textId="7C58DE6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frica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4760E678" w14:textId="0F2BC93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Eastern Africa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6B766142" w14:textId="5816B162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Kilifi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377E0EBF" w14:textId="08030FE9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ospital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438C2600" w14:textId="78861503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; csf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7A089345" w14:textId="392A63AE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08/1998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3606AEC2" w14:textId="474454FA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1/12/2014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396B2982" w14:textId="05679B0C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ross-agglutination test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5F2442AE" w14:textId="769CDEB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ixed ages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0D1F00FB" w14:textId="08737D6A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797542A5" w14:textId="5E607BEC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2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228AAD41" w14:textId="3D54E79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7CA52990" w14:textId="6CC253A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51</w:t>
            </w:r>
          </w:p>
        </w:tc>
      </w:tr>
      <w:tr w:rsidR="006E76FD" w:rsidRPr="005774A7" w14:paraId="0321CBB3" w14:textId="7BEC7A49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0B20DA" w14:textId="43611AFD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Nathoo, 1996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OYXRob288L0F1dGhvcj48WWVhcj4xOTk2PC9ZZWFyPjxS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</w:instrText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OYXRob288L0F1dGhvcj48WWVhcj4xOTk2PC9ZZWFyPjxS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.DATA </w:instrText>
            </w:r>
            <w:r w:rsidR="00914127">
              <w:rPr>
                <w:rFonts w:ascii="Arial" w:hAnsi="Arial" w:cs="Arial"/>
                <w:sz w:val="12"/>
                <w:szCs w:val="12"/>
              </w:rPr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end"/>
            </w:r>
            <w:r>
              <w:rPr>
                <w:rFonts w:ascii="Arial" w:hAnsi="Arial" w:cs="Arial"/>
                <w:sz w:val="12"/>
                <w:szCs w:val="12"/>
              </w:rPr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56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4F83F8F" w14:textId="6B7C538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Zimbabwe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AB2E29" w14:textId="120B0A9D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frica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16B33D" w14:textId="1D51920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Eastern Africa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E6E48E" w14:textId="176174C3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arare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DDAFAAB" w14:textId="0C3068DA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ospital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A4D4F9" w14:textId="38332AA5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4CF5F37" w14:textId="4472D220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06/1993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84ACCE" w14:textId="4172ABAD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1/12/1994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6E61CED" w14:textId="5AE5573A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ross-agglutination test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4F06B84" w14:textId="3FDEC9E2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hildren only (&lt;=15y)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659825D" w14:textId="7F14D8B5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EB1AB3" w14:textId="3D37C62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1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6C3B09" w14:textId="2DC3AF5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2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1C2D25" w14:textId="4367E11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10</w:t>
            </w:r>
          </w:p>
        </w:tc>
      </w:tr>
      <w:tr w:rsidR="006E76FD" w:rsidRPr="005774A7" w14:paraId="4BEDCE88" w14:textId="6FC240B4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42903638" w14:textId="159D7A55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Nelson, 1982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OZWxzb248L0F1dGhvcj48WWVhcj4xOTgyPC9ZZWFyPjxS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</w:instrText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OZWxzb248L0F1dGhvcj48WWVhcj4xOTgyPC9ZZWFyPjxS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.DATA </w:instrText>
            </w:r>
            <w:r w:rsidR="00914127">
              <w:rPr>
                <w:rFonts w:ascii="Arial" w:hAnsi="Arial" w:cs="Arial"/>
                <w:sz w:val="12"/>
                <w:szCs w:val="12"/>
              </w:rPr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end"/>
            </w:r>
            <w:r>
              <w:rPr>
                <w:rFonts w:ascii="Arial" w:hAnsi="Arial" w:cs="Arial"/>
                <w:sz w:val="12"/>
                <w:szCs w:val="12"/>
              </w:rPr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57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317CD1EC" w14:textId="44BE521D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United States of America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1C8E1178" w14:textId="268585A6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mericas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1140EE0E" w14:textId="1B4FFFC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Northern America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02F9512D" w14:textId="3D19A31A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St. Louis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31ABE6C4" w14:textId="6E94F07C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ospital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2C0AB112" w14:textId="62DAB2F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2AC0C89F" w14:textId="46DF9EAC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01/1975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40DD36F5" w14:textId="5450E1D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1/01/1981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01921B84" w14:textId="0CEC0920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ross-agglutination test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5D364781" w14:textId="269FFDBE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hildren only (&lt;=15y)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066214AE" w14:textId="4CA442E9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7BC01CF7" w14:textId="4168F68C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4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1424340F" w14:textId="5FD1049C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0A393CAB" w14:textId="627680E9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5</w:t>
            </w:r>
          </w:p>
        </w:tc>
      </w:tr>
      <w:tr w:rsidR="006E76FD" w:rsidRPr="005774A7" w14:paraId="7FA79B54" w14:textId="5DCAF3E1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192240" w14:textId="674A9DF3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Noriega, 1994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Ob3JpZWdhPC9BdXRob3I+PFllYXI+MTk5NDwvWWVhcj48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</w:instrText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Ob3JpZWdhPC9BdXRob3I+PFllYXI+MTk5NDwvWWVhcj48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.DATA </w:instrText>
            </w:r>
            <w:r w:rsidR="00914127">
              <w:rPr>
                <w:rFonts w:ascii="Arial" w:hAnsi="Arial" w:cs="Arial"/>
                <w:sz w:val="12"/>
                <w:szCs w:val="12"/>
              </w:rPr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end"/>
            </w:r>
            <w:r>
              <w:rPr>
                <w:rFonts w:ascii="Arial" w:hAnsi="Arial" w:cs="Arial"/>
                <w:sz w:val="12"/>
                <w:szCs w:val="12"/>
              </w:rPr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58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843F234" w14:textId="60D97B29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elgium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AF7F97" w14:textId="26D1A33D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Europe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BEC7BA" w14:textId="12CAD162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Western Europe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011EC8" w14:textId="70C166A0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russels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406D45F" w14:textId="5D27A32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ospital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9F6A1C" w14:textId="04FD8F72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; </w:t>
            </w:r>
            <w:r w:rsidR="00F5463C">
              <w:rPr>
                <w:rFonts w:ascii="Arial" w:hAnsi="Arial" w:cs="Arial"/>
                <w:color w:val="000000"/>
                <w:sz w:val="12"/>
                <w:szCs w:val="12"/>
              </w:rPr>
              <w:t xml:space="preserve">deep tissue; </w:t>
            </w:r>
            <w:r>
              <w:rPr>
                <w:rFonts w:ascii="Arial" w:hAnsi="Arial" w:cs="Arial"/>
                <w:color w:val="000000"/>
                <w:sz w:val="12"/>
                <w:szCs w:val="12"/>
              </w:rPr>
              <w:t>pleural fluid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0E01B4" w14:textId="7841639A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01/1975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640AEA" w14:textId="605FC4E1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1/12/1990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039982" w14:textId="0013C975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Unclear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724FCA5" w14:textId="14F1A272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dults only (&gt;15y)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0FD3FD9" w14:textId="15318C6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87560D" w14:textId="4DABA159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4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FD11FA" w14:textId="28243959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FAF9EB" w14:textId="1BF28C10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29</w:t>
            </w:r>
          </w:p>
        </w:tc>
      </w:tr>
      <w:tr w:rsidR="006E76FD" w:rsidRPr="005774A7" w14:paraId="1B88D4B3" w14:textId="02EA80BA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5BFEDADA" w14:textId="3378B36F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Papaevangelou, 2004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QYXBhZXZhbmdlbG91PC9BdXRob3I+PFllYXI+MjAwNDwv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</w:instrText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QYXBhZXZhbmdlbG91PC9BdXRob3I+PFllYXI+MjAwNDwv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.DATA </w:instrText>
            </w:r>
            <w:r w:rsidR="00914127">
              <w:rPr>
                <w:rFonts w:ascii="Arial" w:hAnsi="Arial" w:cs="Arial"/>
                <w:sz w:val="12"/>
                <w:szCs w:val="12"/>
              </w:rPr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end"/>
            </w:r>
            <w:r>
              <w:rPr>
                <w:rFonts w:ascii="Arial" w:hAnsi="Arial" w:cs="Arial"/>
                <w:sz w:val="12"/>
                <w:szCs w:val="12"/>
              </w:rPr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59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5B1EC86B" w14:textId="24386801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Greece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46FB87F0" w14:textId="0824987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Europe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3A9ADE93" w14:textId="686F8563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Southern Europe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625985D1" w14:textId="2466FD4C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thens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1F6F89A8" w14:textId="69753FE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ospital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5CEAA6CD" w14:textId="5221FF00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1500A6A2" w14:textId="2DAEB98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06/1990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55055BF5" w14:textId="438A6DCA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1/05/2002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49A5AE4E" w14:textId="6E9627F6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ross-agglutination test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741CBA2E" w14:textId="28E07041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hildren only (&lt;=15y)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0D1F5A5E" w14:textId="27A7DEA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06DA921B" w14:textId="78249111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5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0A23D401" w14:textId="3EAB6E3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5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79590ACD" w14:textId="19D03CF1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119</w:t>
            </w:r>
          </w:p>
        </w:tc>
      </w:tr>
      <w:tr w:rsidR="006E76FD" w:rsidRPr="005774A7" w14:paraId="1E9565B7" w14:textId="275ADCB3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54A28E" w14:textId="7E686865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Patra, 2018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/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&lt;EndNote&gt;&lt;Cite&gt;&lt;Author&gt;Patra&lt;/Author&gt;&lt;Year&gt;2018&lt;/Year&gt;&lt;RecNum&gt;337&lt;/RecNum&gt;&lt;DisplayText&gt;[60]&lt;/DisplayText&gt;&lt;record&gt;&lt;rec-number&gt;337&lt;/rec-number&gt;&lt;foreign-keys&gt;&lt;key app="EN" db-id="a9ds0s9st2eds8epxad52svrdeadttw5x0va" timestamp="1668046020"&gt;337&lt;/key&gt;&lt;/foreign-keys&gt;&lt;ref-type name="Journal Article"&gt;17&lt;/ref-type&gt;&lt;contributors&gt;&lt;authors&gt;&lt;author&gt;Patra, S.&lt;/author&gt;&lt;author&gt;Mukim, Y.&lt;/author&gt;&lt;author&gt;Varma, M.&lt;/author&gt;&lt;author&gt;Mukhopadhyay, C.&lt;/author&gt;&lt;author&gt;Kalwaje Eshwara, V.&lt;/author&gt;&lt;/authors&gt;&lt;/contributors&gt;&lt;titles&gt;&lt;title&gt;Invasive nontyphoidal Salmonella disease in southern India: a 5-year experience from a tertiary care hospital&lt;/title&gt;&lt;secondary-title&gt;Turk J Med Sci&lt;/secondary-title&gt;&lt;/titles&gt;&lt;periodical&gt;&lt;full-title&gt;Turk J Med Sci&lt;/full-title&gt;&lt;/periodical&gt;&lt;pages&gt;1030-1035&lt;/pages&gt;&lt;volume&gt;48&lt;/volume&gt;&lt;number&gt;5&lt;/number&gt;&lt;edition&gt;2018/11/06&lt;/edition&gt;&lt;keywords&gt;&lt;keyword&gt;Adolescent&lt;/keyword&gt;&lt;keyword&gt;Adult&lt;/keyword&gt;&lt;keyword&gt;Anti-Bacterial Agents/therapeutic use&lt;/keyword&gt;&lt;keyword&gt;Bacteremia/*epidemiology&lt;/keyword&gt;&lt;keyword&gt;Child&lt;/keyword&gt;&lt;keyword&gt;Child, Preschool&lt;/keyword&gt;&lt;keyword&gt;Female&lt;/keyword&gt;&lt;keyword&gt;Humans&lt;/keyword&gt;&lt;keyword&gt;India/epidemiology&lt;/keyword&gt;&lt;keyword&gt;Infant&lt;/keyword&gt;&lt;keyword&gt;Infant, Newborn&lt;/keyword&gt;&lt;keyword&gt;Male&lt;/keyword&gt;&lt;keyword&gt;Middle Aged&lt;/keyword&gt;&lt;keyword&gt;Retrospective Studies&lt;/keyword&gt;&lt;keyword&gt;*Salmonella Infections/diagnosis/drug therapy/epidemiology&lt;/keyword&gt;&lt;keyword&gt;Salmonella typhimurium&lt;/keyword&gt;&lt;keyword&gt;Tertiary Care Centers&lt;/keyword&gt;&lt;keyword&gt;Young Adult&lt;/keyword&gt;&lt;keyword&gt;*Nontyphoidal Salmonella&lt;/keyword&gt;&lt;keyword&gt;*bacteremia&lt;/keyword&gt;&lt;keyword&gt;*mortality&lt;/keyword&gt;&lt;keyword&gt;*extraintestinal infection&lt;/keyword&gt;&lt;/keywords&gt;&lt;dates&gt;&lt;year&gt;2018&lt;/year&gt;&lt;pub-dates&gt;&lt;date&gt;Oct 31&lt;/date&gt;&lt;/pub-dates&gt;&lt;/dates&gt;&lt;isbn&gt;1303-6165 (Electronic)&amp;#xD;1300-0144 (Linking)&lt;/isbn&gt;&lt;accession-num&gt;30384571&lt;/accession-num&gt;&lt;urls&gt;&lt;related-urls&gt;&lt;url&gt;https://www.ncbi.nlm.nih.gov/pubmed/30384571&lt;/url&gt;&lt;/related-urls&gt;&lt;/urls&gt;&lt;electronic-resource-num&gt;10.3906/sag-1804-90&lt;/electronic-resource-num&gt;&lt;/record&gt;&lt;/Cite&gt;&lt;/EndNote&gt;</w:instrText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60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ECFF06" w14:textId="004FFF12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India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7005023" w14:textId="49208183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sia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0F2914" w14:textId="72381EC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Southern Asia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A7C05B" w14:textId="7F64334D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anipal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8B1F9B" w14:textId="24343871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ospital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B5BF4D" w14:textId="02660625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4827CA" w14:textId="543708ED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01/2012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F2B7037" w14:textId="6097066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1/12/2016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07CA85A" w14:textId="798DB59E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ross-agglutination test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9534B48" w14:textId="005F9A6C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ixed ages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B7BC0AE" w14:textId="02DD485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59B9D8A" w14:textId="1A20F68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1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DF79829" w14:textId="44FFFEE0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2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D18B61" w14:textId="0A52F3E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40</w:t>
            </w:r>
          </w:p>
        </w:tc>
      </w:tr>
      <w:tr w:rsidR="006E76FD" w:rsidRPr="005774A7" w14:paraId="683429BD" w14:textId="1E044384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646BEB08" w14:textId="26923ECF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Phoba, 2014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QaG9iYTwvQXV0aG9yPjxZZWFyPjIwMTQ8L1llYXI+PFJl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</w:instrText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QaG9iYTwvQXV0aG9yPjxZZWFyPjIwMTQ8L1llYXI+PFJl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.DATA </w:instrText>
            </w:r>
            <w:r w:rsidR="00914127">
              <w:rPr>
                <w:rFonts w:ascii="Arial" w:hAnsi="Arial" w:cs="Arial"/>
                <w:sz w:val="12"/>
                <w:szCs w:val="12"/>
              </w:rPr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end"/>
            </w:r>
            <w:r>
              <w:rPr>
                <w:rFonts w:ascii="Arial" w:hAnsi="Arial" w:cs="Arial"/>
                <w:sz w:val="12"/>
                <w:szCs w:val="12"/>
              </w:rPr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61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1B246BAC" w14:textId="56B5452D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Democratic Republic of the Congo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5F437030" w14:textId="3DEC5DC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frica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3933BEF3" w14:textId="3C9E30C3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iddle Africa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11313E22" w14:textId="6A0CBB6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wamanda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29294744" w14:textId="45832E79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ospital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6936966B" w14:textId="549AB7B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2F9FB5EC" w14:textId="237C6F69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11/2011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1D12FDBF" w14:textId="3B4B0065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1/05/2012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7C9D4826" w14:textId="09CD311D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ross-agglutination test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38E5C9C0" w14:textId="3888402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hildren only (&lt;=15y)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62798C9C" w14:textId="759FD8CE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6C142FE9" w14:textId="7EF1D05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2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5D7EE56B" w14:textId="22551052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249EDF65" w14:textId="5B4110A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85</w:t>
            </w:r>
          </w:p>
        </w:tc>
      </w:tr>
      <w:tr w:rsidR="006E76FD" w:rsidRPr="005774A7" w14:paraId="47ED07C1" w14:textId="74E97AF9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3218C5" w14:textId="78C0C8FB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Phu Huong Lan, 2016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QaHUgSHVvbmcgTGFuPC9BdXRob3I+PFllYXI+MjAxNjwv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</w:instrText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QaHUgSHVvbmcgTGFuPC9BdXRob3I+PFllYXI+MjAxNjwv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.DATA </w:instrText>
            </w:r>
            <w:r w:rsidR="00914127">
              <w:rPr>
                <w:rFonts w:ascii="Arial" w:hAnsi="Arial" w:cs="Arial"/>
                <w:sz w:val="12"/>
                <w:szCs w:val="12"/>
              </w:rPr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end"/>
            </w:r>
            <w:r>
              <w:rPr>
                <w:rFonts w:ascii="Arial" w:hAnsi="Arial" w:cs="Arial"/>
                <w:sz w:val="12"/>
                <w:szCs w:val="12"/>
              </w:rPr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62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ED00A2" w14:textId="25335EC3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Vietnam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F3DE9C5" w14:textId="762A9E30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sia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3DF6C6" w14:textId="1239109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South-eastern Asia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30BE7E" w14:textId="2BF53A5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o Chi Minh City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A08BE94" w14:textId="1DD9678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ospital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8451E3" w14:textId="3864EA0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C840AFB" w14:textId="5A7289FE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01/2008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A62983" w14:textId="5653123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0/06/2013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1933067" w14:textId="1BF3D046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ombination of methods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6B4A089" w14:textId="0AE1E61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ixed ages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7F60D3" w14:textId="5A172B2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B260EE" w14:textId="270A9F2C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3D68DF" w14:textId="6F6C85FC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4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1FA715" w14:textId="5690CDE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89</w:t>
            </w:r>
          </w:p>
        </w:tc>
      </w:tr>
      <w:tr w:rsidR="006E76FD" w:rsidRPr="005774A7" w14:paraId="36315E58" w14:textId="564DC0A5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6B4F61A9" w14:textId="5C884EF6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Phuong, 2017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QaHVvbmc8L0F1dGhvcj48WWVhcj4yMDE3PC9ZZWFyPjxS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</w:instrText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QaHVvbmc8L0F1dGhvcj48WWVhcj4yMDE3PC9ZZWFyPjxS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.DATA </w:instrText>
            </w:r>
            <w:r w:rsidR="00914127">
              <w:rPr>
                <w:rFonts w:ascii="Arial" w:hAnsi="Arial" w:cs="Arial"/>
                <w:sz w:val="12"/>
                <w:szCs w:val="12"/>
              </w:rPr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end"/>
            </w:r>
            <w:r>
              <w:rPr>
                <w:rFonts w:ascii="Arial" w:hAnsi="Arial" w:cs="Arial"/>
                <w:sz w:val="12"/>
                <w:szCs w:val="12"/>
              </w:rPr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63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5F627579" w14:textId="0778DE2A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Lao People's Democratic Republic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5F417E25" w14:textId="011C149E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sia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6E912D73" w14:textId="612D714D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South-eastern Asia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52899714" w14:textId="3A6016ED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Vientiane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0375AF50" w14:textId="5773EC8D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ospital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6B415B17" w14:textId="1546BDC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54D349C2" w14:textId="6932529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01/2006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48C16C12" w14:textId="3142E9F9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1/12/2012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3F5BCB27" w14:textId="551376B5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ombination of methods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3F8D5E20" w14:textId="1F350F2A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ixed ages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2D60CBFD" w14:textId="23422B2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757E84FE" w14:textId="5832662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5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11C10D8C" w14:textId="466E9B09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4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7FE45CEB" w14:textId="2631B0EA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63</w:t>
            </w:r>
          </w:p>
        </w:tc>
      </w:tr>
      <w:tr w:rsidR="006E76FD" w:rsidRPr="005774A7" w14:paraId="437749DA" w14:textId="374D5752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FD2F6F" w14:textId="7DB8B80B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Preveden, 2001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/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&lt;EndNote&gt;&lt;Cite&gt;&lt;Author&gt;Preveden&lt;/Author&gt;&lt;Year&gt;2001&lt;/Year&gt;&lt;RecNum&gt;340&lt;/RecNum&gt;&lt;DisplayText&gt;[64]&lt;/DisplayText&gt;&lt;record&gt;&lt;rec-number&gt;340&lt;/rec-number&gt;&lt;foreign-keys&gt;&lt;key app="EN" db-id="a9ds0s9st2eds8epxad52svrdeadttw5x0va" timestamp="1668046020"&gt;340&lt;/key&gt;&lt;/foreign-keys&gt;&lt;ref-type name="Journal Article"&gt;17&lt;/ref-type&gt;&lt;contributors&gt;&lt;authors&gt;&lt;author&gt;Preveden, T.&lt;/author&gt;&lt;author&gt;Knezevic, K.&lt;/author&gt;&lt;author&gt;Brkic, S.&lt;/author&gt;&lt;author&gt;Jelesic, Z.&lt;/author&gt;&lt;/authors&gt;&lt;/contributors&gt;&lt;auth-address&gt;Klinika za infektivne bolesti, 21 000 Novi Sad, Hajduk Veljkova 1-3.&lt;/auth-address&gt;&lt;titles&gt;&lt;title&gt;[Salmonella bacteremia]&lt;/title&gt;&lt;secondary-title&gt;Med Pregl&lt;/secondary-title&gt;&lt;/titles&gt;&lt;periodical&gt;&lt;full-title&gt;Med Pregl&lt;/full-title&gt;&lt;/periodical&gt;&lt;pages&gt;367-70&lt;/pages&gt;&lt;volume&gt;54&lt;/volume&gt;&lt;number&gt;7-8&lt;/number&gt;&lt;edition&gt;2002/03/22&lt;/edition&gt;&lt;keywords&gt;&lt;keyword&gt;Adolescent&lt;/keyword&gt;&lt;keyword&gt;Adult&lt;/keyword&gt;&lt;keyword&gt;*Bacteremia/diagnosis/epidemiology/microbiology&lt;/keyword&gt;&lt;keyword&gt;Child&lt;/keyword&gt;&lt;keyword&gt;Child, Preschool&lt;/keyword&gt;&lt;keyword&gt;Female&lt;/keyword&gt;&lt;keyword&gt;Humans&lt;/keyword&gt;&lt;keyword&gt;Incidence&lt;/keyword&gt;&lt;keyword&gt;Infant&lt;/keyword&gt;&lt;keyword&gt;Male&lt;/keyword&gt;&lt;keyword&gt;Middle Aged&lt;/keyword&gt;&lt;keyword&gt;*Salmonella Infections/diagnosis/epidemiology/microbiology&lt;/keyword&gt;&lt;keyword&gt;Salmonella enteritidis&lt;/keyword&gt;&lt;keyword&gt;Yugoslavia/epidemiology&lt;/keyword&gt;&lt;/keywords&gt;&lt;dates&gt;&lt;year&gt;2001&lt;/year&gt;&lt;pub-dates&gt;&lt;date&gt;Jul-Aug&lt;/date&gt;&lt;/pub-dates&gt;&lt;/dates&gt;&lt;orig-pub&gt;Salmonela bakteriemije.&lt;/orig-pub&gt;&lt;isbn&gt;0025-8105 (Print)&amp;#xD;0025-8105 (Linking)&lt;/isbn&gt;&lt;accession-num&gt;11905187&lt;/accession-num&gt;&lt;urls&gt;&lt;related-urls&gt;&lt;url&gt;https://www.ncbi.nlm.nih.gov/pubmed/11905187&lt;/url&gt;&lt;/related-urls&gt;&lt;/urls&gt;&lt;/record&gt;&lt;/Cite&gt;&lt;/EndNote&gt;</w:instrText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64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2118A84" w14:textId="0FEEFA6D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Serbia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FBD7F3" w14:textId="3DC11B92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Europe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9851A1" w14:textId="51570A03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Southern Europe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806AD9" w14:textId="7FF45BE3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Novi Sad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08FED1D" w14:textId="360EB933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ospital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7FF088" w14:textId="6DE3B45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C8822C3" w14:textId="7BBE285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01/1991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AA79A5" w14:textId="2395EA4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1/12/1998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0096A83" w14:textId="23DD5996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Unclear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47E693" w14:textId="2C51FCC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ixed ages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657E15" w14:textId="503EE173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1A295AA" w14:textId="379215B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2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55470C6" w14:textId="448714D1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1BAFDE" w14:textId="7A4E1C2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12</w:t>
            </w:r>
          </w:p>
        </w:tc>
      </w:tr>
      <w:tr w:rsidR="006E76FD" w:rsidRPr="005774A7" w14:paraId="390CF94C" w14:textId="059F04CE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5258F5A7" w14:textId="1E4919A3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Preziosi, 2015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QcmV6aW9zaTwvQXV0aG9yPjxZZWFyPjIwMTU8L1llYXI+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</w:instrText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QcmV6aW9zaTwvQXV0aG9yPjxZZWFyPjIwMTU8L1llYXI+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.DATA </w:instrText>
            </w:r>
            <w:r w:rsidR="00914127">
              <w:rPr>
                <w:rFonts w:ascii="Arial" w:hAnsi="Arial" w:cs="Arial"/>
                <w:sz w:val="12"/>
                <w:szCs w:val="12"/>
              </w:rPr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end"/>
            </w:r>
            <w:r>
              <w:rPr>
                <w:rFonts w:ascii="Arial" w:hAnsi="Arial" w:cs="Arial"/>
                <w:sz w:val="12"/>
                <w:szCs w:val="12"/>
              </w:rPr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65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39D4F01E" w14:textId="020FA463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ozambique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390C90AE" w14:textId="113AA4F1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frica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32173EA0" w14:textId="6C75269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Eastern Africa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40CA4AAE" w14:textId="52AA0C7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aputo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2B9FC4C9" w14:textId="007F1B01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ospital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7B82556E" w14:textId="273B96A2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2B4D291D" w14:textId="2DE560C1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09/2011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4A2F0C0F" w14:textId="2BE3B6C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0/03/2014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09EE8314" w14:textId="2A4582EA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ross-agglutination test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1E2751C3" w14:textId="17E14A61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dults only (&gt;15y)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657861DB" w14:textId="47CACC0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564EFB5A" w14:textId="5E7DB0CE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2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2F0DA202" w14:textId="444DD721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4087FB73" w14:textId="17CBF71C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10</w:t>
            </w:r>
          </w:p>
        </w:tc>
      </w:tr>
      <w:tr w:rsidR="006E76FD" w:rsidRPr="005774A7" w14:paraId="717DE12B" w14:textId="737A6DC2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C4B8E4" w14:textId="4F19AB34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Prignet, 1993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/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&lt;EndNote&gt;&lt;Cite&gt;&lt;Author&gt;Prignet&lt;/Author&gt;&lt;Year&gt;1993&lt;/Year&gt;&lt;RecNum&gt;516&lt;/RecNum&gt;&lt;DisplayText&gt;[66]&lt;/DisplayText&gt;&lt;record&gt;&lt;rec-number&gt;516&lt;/rec-number&gt;&lt;foreign-keys&gt;&lt;key app="EN" db-id="a9ds0s9st2eds8epxad52svrdeadttw5x0va" timestamp="1678325030"&gt;516&lt;/key&gt;&lt;/foreign-keys&gt;&lt;ref-type name="Journal Article"&gt;17&lt;/ref-type&gt;&lt;contributors&gt;&lt;authors&gt;&lt;author&gt;Prignet, J. M.&lt;/author&gt;&lt;author&gt;Chagnon, A.&lt;/author&gt;&lt;author&gt;Dejaureguiberry, J. P.&lt;/author&gt;&lt;author&gt;Marlier, S.&lt;/author&gt;&lt;author&gt;Carli, P.&lt;/author&gt;&lt;/authors&gt;&lt;/contributors&gt;&lt;titles&gt;&lt;title&gt;Clinical features of non-intestinal non-typhoidal salmonellosis A review of forty-two cases and of the literature&lt;/title&gt;&lt;secondary-title&gt;Semaine Des Hopitaux&lt;/secondary-title&gt;&lt;short-title&gt;Clinical features of non-intestinal non-typhoidal salmonellosis A review of forty-two cases and of the literature&lt;/short-title&gt;&lt;/titles&gt;&lt;periodical&gt;&lt;full-title&gt;Semaine Des Hopitaux&lt;/full-title&gt;&lt;/periodical&gt;&lt;pages&gt;465-474&lt;/pages&gt;&lt;volume&gt;69&lt;/volume&gt;&lt;number&gt;16&lt;/number&gt;&lt;dates&gt;&lt;year&gt;1993&lt;/year&gt;&lt;pub-dates&gt;&lt;date&gt;Apr-22&lt;/date&gt;&lt;/pub-dates&gt;&lt;/dates&gt;&lt;isbn&gt;0037-1777&lt;/isbn&gt;&lt;accession-num&gt;WOS:A1993LA16800001&lt;/accession-num&gt;&lt;urls&gt;&lt;related-urls&gt;&lt;url&gt;&lt;style face="underline" font="default" size="100%"&gt;&amp;lt;Go to ISI&amp;gt;://WOS:A1993LA16800001&lt;/style&gt;&lt;/url&gt;&lt;/related-urls&gt;&lt;/urls&gt;&lt;/record&gt;&lt;/Cite&gt;&lt;/EndNote&gt;</w:instrText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66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F5EC54" w14:textId="03DD22E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France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F7822C4" w14:textId="2F2518A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Europe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EDA8148" w14:textId="617CB8A1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Southern Europe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9E9D51" w14:textId="5B29750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Toulon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306176D" w14:textId="00FF12C9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ospital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0F06A6" w14:textId="54804F2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BD72C3" w14:textId="43B25A8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01/1972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E8653A" w14:textId="45F674F9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1/12/1991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780505D" w14:textId="5B315C9C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Unclear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97E803" w14:textId="08C627E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ixed ages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EAC87F8" w14:textId="5F4F3BE6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E8F681" w14:textId="5DC589F1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8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345A2A9" w14:textId="722867D2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4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D1A982" w14:textId="5EE7580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22</w:t>
            </w:r>
          </w:p>
        </w:tc>
      </w:tr>
      <w:tr w:rsidR="006E76FD" w:rsidRPr="005774A7" w14:paraId="4DCF40E4" w14:textId="6FB743E6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05341C2C" w14:textId="5D0BBB95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Ramos, 1996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SYW1vczwvQXV0aG9yPjxZZWFyPjE5OTY8L1llYXI+PFJl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</w:instrText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SYW1vczwvQXV0aG9yPjxZZWFyPjE5OTY8L1llYXI+PFJl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.DATA </w:instrText>
            </w:r>
            <w:r w:rsidR="00914127">
              <w:rPr>
                <w:rFonts w:ascii="Arial" w:hAnsi="Arial" w:cs="Arial"/>
                <w:sz w:val="12"/>
                <w:szCs w:val="12"/>
              </w:rPr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end"/>
            </w:r>
            <w:r>
              <w:rPr>
                <w:rFonts w:ascii="Arial" w:hAnsi="Arial" w:cs="Arial"/>
                <w:sz w:val="12"/>
                <w:szCs w:val="12"/>
              </w:rPr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67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3B2966AD" w14:textId="0DCD3F95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Spain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3E54D882" w14:textId="0851D0D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Europe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5802CF03" w14:textId="34E9042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Southern Europe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7ECC937B" w14:textId="5B2B3A8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adrid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0942DD62" w14:textId="528C64D0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ospital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7B063D24" w14:textId="6F04585A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6533AA47" w14:textId="653EFF46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01/1960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0A18500B" w14:textId="2E6DF5A0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1/12/1992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61C37F33" w14:textId="5743F12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ross-agglutination test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23F3B320" w14:textId="23F05509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ixed ages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572BA62B" w14:textId="17A1DD00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4092ADC4" w14:textId="4359BCC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2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5621127E" w14:textId="646CB861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64B4B475" w14:textId="6A92D84E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92</w:t>
            </w:r>
          </w:p>
        </w:tc>
      </w:tr>
      <w:tr w:rsidR="006E76FD" w:rsidRPr="005774A7" w14:paraId="400E4997" w14:textId="0B80DE39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F951DB" w14:textId="31BC315D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Raucher, 1983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/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&lt;EndNote&gt;&lt;Cite&gt;&lt;Author&gt;Raucher&lt;/Author&gt;&lt;Year&gt;1983&lt;/Year&gt;&lt;RecNum&gt;341&lt;/RecNum&gt;&lt;DisplayText&gt;[68]&lt;/DisplayText&gt;&lt;record&gt;&lt;rec-number&gt;341&lt;/rec-number&gt;&lt;foreign-keys&gt;&lt;key app="EN" db-id="a9ds0s9st2eds8epxad52svrdeadttw5x0va" timestamp="1668046020"&gt;341&lt;/key&gt;&lt;/foreign-keys&gt;&lt;ref-type name="Journal Article"&gt;17&lt;/ref-type&gt;&lt;contributors&gt;&lt;authors&gt;&lt;author&gt;Raucher, H. S.&lt;/author&gt;&lt;author&gt;Eichenfield, A. H.&lt;/author&gt;&lt;author&gt;Hodes, H. L.&lt;/author&gt;&lt;/authors&gt;&lt;/contributors&gt;&lt;titles&gt;&lt;title&gt;Treatment of Salmonella gastroenteritis in infants. The significance of bacteremia&lt;/title&gt;&lt;secondary-title&gt;Clin Pediatr (Phila)&lt;/secondary-title&gt;&lt;/titles&gt;&lt;periodical&gt;&lt;full-title&gt;Clin Pediatr (Phila)&lt;/full-title&gt;&lt;/periodical&gt;&lt;pages&gt;601-4&lt;/pages&gt;&lt;volume&gt;22&lt;/volume&gt;&lt;number&gt;9&lt;/number&gt;&lt;edition&gt;1983/09/01&lt;/edition&gt;&lt;keywords&gt;&lt;keyword&gt;Anti-Bacterial Agents/therapeutic use&lt;/keyword&gt;&lt;keyword&gt;Child, Preschool&lt;/keyword&gt;&lt;keyword&gt;Gastroenteritis/blood/*drug therapy&lt;/keyword&gt;&lt;keyword&gt;Humans&lt;/keyword&gt;&lt;keyword&gt;Infant&lt;/keyword&gt;&lt;keyword&gt;Salmonella Infections/blood/*drug therapy&lt;/keyword&gt;&lt;keyword&gt;Sepsis/blood/drug therapy&lt;/keyword&gt;&lt;/keywords&gt;&lt;dates&gt;&lt;year&gt;1983&lt;/year&gt;&lt;pub-dates&gt;&lt;date&gt;Sep&lt;/date&gt;&lt;/pub-dates&gt;&lt;/dates&gt;&lt;isbn&gt;0009-9228 (Print)&amp;#xD;0009-9228 (Linking)&lt;/isbn&gt;&lt;accession-num&gt;6883890&lt;/accession-num&gt;&lt;urls&gt;&lt;related-urls&gt;&lt;url&gt;https://www.ncbi.nlm.nih.gov/pubmed/6883890&lt;/url&gt;&lt;/related-urls&gt;&lt;/urls&gt;&lt;electronic-resource-num&gt;10.1177/000992288302200901&lt;/electronic-resource-num&gt;&lt;/record&gt;&lt;/Cite&gt;&lt;/EndNote&gt;</w:instrText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68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1C60F08" w14:textId="59FA7EF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United States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63B82E5" w14:textId="69C0C1F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mericas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194EA1" w14:textId="6D01EC61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Northern America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EA3C3E" w14:textId="1C617DC5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New York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161AD9" w14:textId="46AEA3A1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ospital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E5CEED" w14:textId="34C82796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D10C848" w14:textId="0558860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01/1981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7E036A3" w14:textId="1A72E22E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1/12/1981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9D0C2A" w14:textId="0EDAD593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ross-agglutination test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6E89852" w14:textId="44FE3B71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hildren only (&lt;=15y)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42885BD" w14:textId="42747C2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19F788E" w14:textId="6D302BC0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5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E0B1B5" w14:textId="0BD0BA8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D9DE90" w14:textId="032017A5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7</w:t>
            </w:r>
          </w:p>
        </w:tc>
      </w:tr>
      <w:tr w:rsidR="006E76FD" w:rsidRPr="005774A7" w14:paraId="4607C736" w14:textId="7114E94F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7F2A01B7" w14:textId="4A31AEE8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Roberts, 1993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/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&lt;EndNote&gt;&lt;Cite&gt;&lt;Author&gt;Roberts&lt;/Author&gt;&lt;Year&gt;1993&lt;/Year&gt;&lt;RecNum&gt;342&lt;/RecNum&gt;&lt;DisplayText&gt;[69]&lt;/DisplayText&gt;&lt;record&gt;&lt;rec-number&gt;342&lt;/rec-number&gt;&lt;foreign-keys&gt;&lt;key app="EN" db-id="a9ds0s9st2eds8epxad52svrdeadttw5x0va" timestamp="1668046020"&gt;342&lt;/key&gt;&lt;/foreign-keys&gt;&lt;ref-type name="Journal Article"&gt;17&lt;/ref-type&gt;&lt;contributors&gt;&lt;authors&gt;&lt;author&gt;Roberts, F. J.&lt;/author&gt;&lt;/authors&gt;&lt;/contributors&gt;&lt;auth-address&gt;Division of Medical Microbiology, Vancouver General Hospital, British Columbia, Canada.&lt;/auth-address&gt;&lt;titles&gt;&lt;title&gt;Nontyphoidal, nonparatyphoidal salmonella septicemia in adults&lt;/title&gt;&lt;secondary-title&gt;Eur J Clin Microbiol Infect Dis&lt;/secondary-title&gt;&lt;/titles&gt;&lt;periodical&gt;&lt;full-title&gt;Eur J Clin Microbiol Infect Dis&lt;/full-title&gt;&lt;/periodical&gt;&lt;pages&gt;205-8&lt;/pages&gt;&lt;volume&gt;12&lt;/volume&gt;&lt;number&gt;3&lt;/number&gt;&lt;edition&gt;1993/03/01&lt;/edition&gt;&lt;keywords&gt;&lt;keyword&gt;Adult&lt;/keyword&gt;&lt;keyword&gt;Aged&lt;/keyword&gt;&lt;keyword&gt;Aged, 80 and over&lt;/keyword&gt;&lt;keyword&gt;Bacteremia/epidemiology/*microbiology&lt;/keyword&gt;&lt;keyword&gt;Cross Infection/microbiology&lt;/keyword&gt;&lt;keyword&gt;Female&lt;/keyword&gt;&lt;keyword&gt;Humans&lt;/keyword&gt;&lt;keyword&gt;Male&lt;/keyword&gt;&lt;keyword&gt;Middle Aged&lt;/keyword&gt;&lt;keyword&gt;Risk Factors&lt;/keyword&gt;&lt;keyword&gt;Salmonella/*isolation &amp;amp; purification&lt;/keyword&gt;&lt;keyword&gt;Salmonella Infections/epidemiology/*microbiology&lt;/keyword&gt;&lt;/keywords&gt;&lt;dates&gt;&lt;year&gt;1993&lt;/year&gt;&lt;pub-dates&gt;&lt;date&gt;Mar&lt;/date&gt;&lt;/pub-dates&gt;&lt;/dates&gt;&lt;isbn&gt;0934-9723 (Print)&amp;#xD;0934-9723 (Linking)&lt;/isbn&gt;&lt;accession-num&gt;8508819&lt;/accession-num&gt;&lt;urls&gt;&lt;related-urls&gt;&lt;url&gt;https://www.ncbi.nlm.nih.gov/pubmed/8508819&lt;/url&gt;&lt;/related-urls&gt;&lt;/urls&gt;&lt;electronic-resource-num&gt;10.1007/BF01967113&lt;/electronic-resource-num&gt;&lt;/record&gt;&lt;/Cite&gt;&lt;/EndNote&gt;</w:instrText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69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0990BDD9" w14:textId="51086576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anada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10CFE4C2" w14:textId="2DFE65C5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mericas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12879F6D" w14:textId="0C9B6F70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Northern America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77FBCDDE" w14:textId="4F113A3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Vancouver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1215C379" w14:textId="1402B97D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ospital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14DEDBF9" w14:textId="4792ABFA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67F8BC51" w14:textId="06077D4D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01/1980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4C5D5494" w14:textId="10B74BE0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1/01/1992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338293D9" w14:textId="43FD8A1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ross-agglutination test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336EBCC1" w14:textId="69A75059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dults only (&gt;15y)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3A4C188C" w14:textId="06CD687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145683EF" w14:textId="289CC2A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11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56102FD4" w14:textId="758D6695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5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4A476965" w14:textId="7E897655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21</w:t>
            </w:r>
          </w:p>
        </w:tc>
      </w:tr>
      <w:tr w:rsidR="006E76FD" w:rsidRPr="005774A7" w14:paraId="41E75ADE" w14:textId="6722BD07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722B60" w14:textId="1397E30B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Secmeer, 1995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/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&lt;EndNote&gt;&lt;Cite&gt;&lt;Author&gt;Secmeer&lt;/Author&gt;&lt;Year&gt;1995&lt;/Year&gt;&lt;RecNum&gt;343&lt;/RecNum&gt;&lt;DisplayText&gt;[70]&lt;/DisplayText&gt;&lt;record&gt;&lt;rec-number&gt;343&lt;/rec-number&gt;&lt;foreign-keys&gt;&lt;key app="EN" db-id="a9ds0s9st2eds8epxad52svrdeadttw5x0va" timestamp="1668046020"&gt;343&lt;/key&gt;&lt;/foreign-keys&gt;&lt;ref-type name="Journal Article"&gt;17&lt;/ref-type&gt;&lt;contributors&gt;&lt;authors&gt;&lt;author&gt;Secmeer, G.&lt;/author&gt;&lt;author&gt;Kanra, G.&lt;/author&gt;&lt;author&gt;Cemeroglu, A. P.&lt;/author&gt;&lt;author&gt;Ozen, H.&lt;/author&gt;&lt;author&gt;Ceyhan, M.&lt;/author&gt;&lt;author&gt;Ecevit, Z.&lt;/author&gt;&lt;/authors&gt;&lt;/contributors&gt;&lt;auth-address&gt;Department of Pediatrics, Hacettepe University Faculty of Medicine, Ankara.&lt;/auth-address&gt;&lt;titles&gt;&lt;title&gt;Prognostic factors in Salmonella typhimurium septicemia. A 10-year retrospective study&lt;/title&gt;&lt;secondary-title&gt;Turk J Pediatr&lt;/secondary-title&gt;&lt;/titles&gt;&lt;periodical&gt;&lt;full-title&gt;Turk J Pediatr&lt;/full-title&gt;&lt;/periodical&gt;&lt;pages&gt;229-33&lt;/pages&gt;&lt;volume&gt;37&lt;/volume&gt;&lt;number&gt;3&lt;/number&gt;&lt;edition&gt;1995/07/01&lt;/edition&gt;&lt;keywords&gt;&lt;keyword&gt;Age of Onset&lt;/keyword&gt;&lt;keyword&gt;Bacteremia/complications/*epidemiology/mortality&lt;/keyword&gt;&lt;keyword&gt;Chi-Square Distribution&lt;/keyword&gt;&lt;keyword&gt;Child, Preschool&lt;/keyword&gt;&lt;keyword&gt;Female&lt;/keyword&gt;&lt;keyword&gt;Humans&lt;/keyword&gt;&lt;keyword&gt;Infant&lt;/keyword&gt;&lt;keyword&gt;Infant, Newborn&lt;/keyword&gt;&lt;keyword&gt;Male&lt;/keyword&gt;&lt;keyword&gt;Prognosis&lt;/keyword&gt;&lt;keyword&gt;Retrospective Studies&lt;/keyword&gt;&lt;keyword&gt;Salmonella Infections/complications/*epidemiology/mortality&lt;/keyword&gt;&lt;keyword&gt;*Salmonella typhimurium&lt;/keyword&gt;&lt;keyword&gt;Turkey/epidemiology&lt;/keyword&gt;&lt;/keywords&gt;&lt;dates&gt;&lt;year&gt;1995&lt;/year&gt;&lt;pub-dates&gt;&lt;date&gt;Jul-Sep&lt;/date&gt;&lt;/pub-dates&gt;&lt;/dates&gt;&lt;isbn&gt;0041-4301 (Print)&amp;#xD;0041-4301 (Linking)&lt;/isbn&gt;&lt;accession-num&gt;7502360&lt;/accession-num&gt;&lt;urls&gt;&lt;related-urls&gt;&lt;url&gt;https://www.ncbi.nlm.nih.gov/pubmed/7502360&lt;/url&gt;&lt;/related-urls&gt;&lt;/urls&gt;&lt;/record&gt;&lt;/Cite&gt;&lt;/EndNote&gt;</w:instrText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70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DF6C3AA" w14:textId="22F6C3A9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Turkey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BD16AB" w14:textId="3DC06CDA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sia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71B63A7" w14:textId="5E42AFA0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Western Asia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CAED15" w14:textId="4201EEE5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nkara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F642BB" w14:textId="4FF468B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ospital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001991" w14:textId="6E634F29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; bone marrow; csf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6ABC68" w14:textId="3459851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08/1982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ECA854C" w14:textId="33BA3F8E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0/09/1992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A689233" w14:textId="240573D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Unclear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BD5CFC" w14:textId="488EF33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hildren only (&lt;=15y)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A4FAB3" w14:textId="5111801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B3285FB" w14:textId="5B0440F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2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C4AF008" w14:textId="3CC0FA6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BA9B39" w14:textId="6FCA017A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75</w:t>
            </w:r>
          </w:p>
        </w:tc>
      </w:tr>
      <w:tr w:rsidR="006E76FD" w:rsidRPr="005774A7" w14:paraId="27F2BCCD" w14:textId="0AB6188E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6395C911" w14:textId="5585DE26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Seydi, 2005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TZXlkaTwvQXV0aG9yPjxZZWFyPjIwMDU8L1llYXI+PFJl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</w:instrText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TZXlkaTwvQXV0aG9yPjxZZWFyPjIwMDU8L1llYXI+PFJl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.DATA </w:instrText>
            </w:r>
            <w:r w:rsidR="00914127">
              <w:rPr>
                <w:rFonts w:ascii="Arial" w:hAnsi="Arial" w:cs="Arial"/>
                <w:sz w:val="12"/>
                <w:szCs w:val="12"/>
              </w:rPr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end"/>
            </w:r>
            <w:r>
              <w:rPr>
                <w:rFonts w:ascii="Arial" w:hAnsi="Arial" w:cs="Arial"/>
                <w:sz w:val="12"/>
                <w:szCs w:val="12"/>
              </w:rPr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71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044F89E4" w14:textId="3FE22A4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Senegal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7A6994D7" w14:textId="13F6D382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frica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3F7FF1F8" w14:textId="1081491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Western Africa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2A72864B" w14:textId="37EC1CA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Dakar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0696C4DD" w14:textId="30D24FB3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ospital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0B2BB723" w14:textId="0F4841E6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610B0F0D" w14:textId="530B43EA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01/1996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004D4B7B" w14:textId="186C615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1/12/2003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3055546C" w14:textId="5DB56703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ross-agglutination test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5494898D" w14:textId="43C5A01D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ixed ages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616DD809" w14:textId="7A4D8756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4E05CE19" w14:textId="497089C3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2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4FC08673" w14:textId="2DEF5C22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06D8B803" w14:textId="05A857C1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49</w:t>
            </w:r>
          </w:p>
        </w:tc>
      </w:tr>
      <w:tr w:rsidR="006E76FD" w:rsidRPr="005774A7" w14:paraId="54BD2D62" w14:textId="7429E84B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41C1D7" w14:textId="7F0E94B8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Shimoni, 1999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TaGltb25pPC9BdXRob3I+PFllYXI+MTk5OTwvWWVhcj48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</w:instrText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TaGltb25pPC9BdXRob3I+PFllYXI+MTk5OTwvWWVhcj48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.DATA </w:instrText>
            </w:r>
            <w:r w:rsidR="00914127">
              <w:rPr>
                <w:rFonts w:ascii="Arial" w:hAnsi="Arial" w:cs="Arial"/>
                <w:sz w:val="12"/>
                <w:szCs w:val="12"/>
              </w:rPr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end"/>
            </w:r>
            <w:r>
              <w:rPr>
                <w:rFonts w:ascii="Arial" w:hAnsi="Arial" w:cs="Arial"/>
                <w:sz w:val="12"/>
                <w:szCs w:val="12"/>
              </w:rPr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72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3B625E1" w14:textId="487A4D9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Israel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DD7FB3C" w14:textId="52B26A5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sia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1CE061D" w14:textId="1EE3CB59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Western Asia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CD4DCA" w14:textId="38174C2D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Petach Tikva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A2E349F" w14:textId="4A76AF21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ospital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210C78" w14:textId="4629515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A58383" w14:textId="51FC1102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01/1987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B32AEE" w14:textId="08AA975C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1/12/1996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D82CD7E" w14:textId="4C766F25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ross-agglutination test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E123D3A" w14:textId="7874B42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ixed ages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C3CDD5" w14:textId="3266B6A2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BC5691" w14:textId="26E631D6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7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A51F1FD" w14:textId="2BDF1BC0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5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C1751E" w14:textId="71C42D62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73</w:t>
            </w:r>
          </w:p>
        </w:tc>
      </w:tr>
      <w:tr w:rsidR="006E76FD" w:rsidRPr="005774A7" w14:paraId="38076834" w14:textId="2949CC89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7882E476" w14:textId="2121E822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Sirinavin, 1999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/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&lt;EndNote&gt;&lt;Cite&gt;&lt;Author&gt;Sirinavin&lt;/Author&gt;&lt;Year&gt;1999&lt;/Year&gt;&lt;RecNum&gt;348&lt;/RecNum&gt;&lt;DisplayText&gt;[73]&lt;/DisplayText&gt;&lt;record&gt;&lt;rec-number&gt;348&lt;/rec-number&gt;&lt;foreign-keys&gt;&lt;key app="EN" db-id="a9ds0s9st2eds8epxad52svrdeadttw5x0va" timestamp="1668046020"&gt;348&lt;/key&gt;&lt;/foreign-keys&gt;&lt;ref-type name="Journal Article"&gt;17&lt;/ref-type&gt;&lt;contributors&gt;&lt;authors&gt;&lt;author&gt;Sirinavin, S.&lt;/author&gt;&lt;author&gt;Jayanetra, P.&lt;/author&gt;&lt;author&gt;Thakkinstian, A.&lt;/author&gt;&lt;/authors&gt;&lt;/contributors&gt;&lt;auth-address&gt;Department of Pediatrics, Ramathibodi Hospital, Bangkok 10400, Thailand. rassr@mahidol.ac.th&lt;/auth-address&gt;&lt;titles&gt;&lt;title&gt;Clinical and prognostic categorization of extraintestinal nontyphoidal Salmonella infections in infants and children&lt;/title&gt;&lt;secondary-title&gt;Clin Infect Dis&lt;/secondary-title&gt;&lt;/titles&gt;&lt;periodical&gt;&lt;full-title&gt;Clin Infect Dis&lt;/full-title&gt;&lt;/periodical&gt;&lt;pages&gt;1151-6&lt;/pages&gt;&lt;volume&gt;29&lt;/volume&gt;&lt;number&gt;5&lt;/number&gt;&lt;edition&gt;1999/10/19&lt;/edition&gt;&lt;keywords&gt;&lt;keyword&gt;Adolescent&lt;/keyword&gt;&lt;keyword&gt;Child&lt;/keyword&gt;&lt;keyword&gt;Child, Preschool&lt;/keyword&gt;&lt;keyword&gt;Diarrhea/etiology&lt;/keyword&gt;&lt;keyword&gt;Female&lt;/keyword&gt;&lt;keyword&gt;Humans&lt;/keyword&gt;&lt;keyword&gt;Infant&lt;/keyword&gt;&lt;keyword&gt;Infant, Newborn&lt;/keyword&gt;&lt;keyword&gt;Leukocyte Count&lt;/keyword&gt;&lt;keyword&gt;Male&lt;/keyword&gt;&lt;keyword&gt;Multivariate Analysis&lt;/keyword&gt;&lt;keyword&gt;Prognosis&lt;/keyword&gt;&lt;keyword&gt;Risk Factors&lt;/keyword&gt;&lt;keyword&gt;Salmonella Infections/immunology/*mortality&lt;/keyword&gt;&lt;/keywords&gt;&lt;dates&gt;&lt;year&gt;1999&lt;/year&gt;&lt;pub-dates&gt;&lt;date&gt;Nov&lt;/date&gt;&lt;/pub-dates&gt;&lt;/dates&gt;&lt;isbn&gt;1058-4838 (Print)&amp;#xD;1058-4838 (Linking)&lt;/isbn&gt;&lt;accession-num&gt;10524956&lt;/accession-num&gt;&lt;urls&gt;&lt;related-urls&gt;&lt;url&gt;https://www.ncbi.nlm.nih.gov/pubmed/10524956&lt;/url&gt;&lt;/related-urls&gt;&lt;/urls&gt;&lt;electronic-resource-num&gt;10.1086/313469&lt;/electronic-resource-num&gt;&lt;/record&gt;&lt;/Cite&gt;&lt;/EndNote&gt;</w:instrText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73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5083773B" w14:textId="492D12C3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Thailand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5E81EFB8" w14:textId="5F9ABE76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sia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39D64527" w14:textId="0FBE55B6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South-eastern Asia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6C27C4CE" w14:textId="356058EA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angkok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4CB5F24B" w14:textId="4A41CCC1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ospital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377795BD" w14:textId="02BB5D3C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; csf; pleural fluid</w:t>
            </w:r>
            <w:r w:rsidR="000B6E7C">
              <w:rPr>
                <w:rFonts w:ascii="Arial" w:hAnsi="Arial" w:cs="Arial"/>
                <w:color w:val="000000"/>
                <w:sz w:val="12"/>
                <w:szCs w:val="12"/>
              </w:rPr>
              <w:t>;</w:t>
            </w:r>
            <w:r>
              <w:rPr>
                <w:rFonts w:ascii="Arial" w:hAnsi="Arial" w:cs="Arial"/>
                <w:color w:val="000000"/>
                <w:sz w:val="12"/>
                <w:szCs w:val="12"/>
              </w:rPr>
              <w:t> synovial fluid; other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7B1D10F7" w14:textId="749A368E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01/1978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2520DF40" w14:textId="3E7743FE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1/12/1994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7921561D" w14:textId="1EDCF8ED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ross-agglutination test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0EF19BC3" w14:textId="0E7548E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hildren only (&lt;=15y)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65F139D1" w14:textId="1BB638E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7243E6AE" w14:textId="01748066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4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31F5A6A9" w14:textId="44754A8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5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0F38706D" w14:textId="5CDB4673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172</w:t>
            </w:r>
          </w:p>
        </w:tc>
      </w:tr>
      <w:tr w:rsidR="006E76FD" w:rsidRPr="005774A7" w14:paraId="77A96850" w14:textId="57866BF6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355F52" w14:textId="42C96E54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Sow, 1994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/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&lt;EndNote&gt;&lt;Cite&gt;&lt;Author&gt;Sow&lt;/Author&gt;&lt;Year&gt;1994&lt;/Year&gt;&lt;RecNum&gt;518&lt;/RecNum&gt;&lt;DisplayText&gt;[74]&lt;/DisplayText&gt;&lt;record&gt;&lt;rec-number&gt;518&lt;/rec-number&gt;&lt;foreign-keys&gt;&lt;key app="EN" db-id="a9ds0s9st2eds8epxad52svrdeadttw5x0va" timestamp="1678325031"&gt;518&lt;/key&gt;&lt;/foreign-keys&gt;&lt;ref-type name="Journal Article"&gt;17&lt;/ref-type&gt;&lt;contributors&gt;&lt;authors&gt;&lt;author&gt;Sow, D.&lt;/author&gt;&lt;author&gt;Cisse, M. F.&lt;/author&gt;&lt;author&gt;Sarr, E. B.&lt;/author&gt;&lt;author&gt;Signate, H. S.&lt;/author&gt;&lt;author&gt;Mbaye, A. D.&lt;/author&gt;&lt;author&gt;Ndiaye, O.&lt;/author&gt;&lt;author&gt;Sarr, M.&lt;/author&gt;&lt;author&gt;Fall, M.&lt;/author&gt;&lt;/authors&gt;&lt;/contributors&gt;&lt;auth-address&gt;D. Sow, Hopital d&amp;apos;Enfants Albert Royer, CHU de Fann, Dakar, Senegal.&lt;/auth-address&gt;&lt;titles&gt;&lt;title&gt;Non typhoidic salmonellosis in the African pediatric population&lt;/title&gt;&lt;secondary-title&gt;Dakar medical&lt;/secondary-title&gt;&lt;short-title&gt;Non typhoidic salmonellosis in the African pediatric population&lt;/short-title&gt;&lt;/titles&gt;&lt;periodical&gt;&lt;full-title&gt;Dakar medical&lt;/full-title&gt;&lt;/periodical&gt;&lt;pages&gt;51-55&lt;/pages&gt;&lt;volume&gt;39&lt;/volume&gt;&lt;number&gt;1&lt;/number&gt;&lt;keywords&gt;&lt;keyword&gt;article&lt;/keyword&gt;&lt;keyword&gt;bacteremia&lt;/keyword&gt;&lt;keyword&gt;bacterial meningitis&lt;/keyword&gt;&lt;keyword&gt;child&lt;/keyword&gt;&lt;keyword&gt;classification&lt;/keyword&gt;&lt;keyword&gt;gastroenteritis&lt;/keyword&gt;&lt;keyword&gt;human&lt;/keyword&gt;&lt;keyword&gt;microbiology&lt;/keyword&gt;&lt;keyword&gt;Salmonella&lt;/keyword&gt;&lt;keyword&gt;salmonella enteritidis&lt;/keyword&gt;&lt;keyword&gt;Salmonella typhimurium&lt;/keyword&gt;&lt;keyword&gt;*salmonellosis/ep [Epidemiology]&lt;/keyword&gt;&lt;keyword&gt;Senegal/ep [Epidemiology]&lt;/keyword&gt;&lt;keyword&gt;serotyping&lt;/keyword&gt;&lt;/keywords&gt;&lt;dates&gt;&lt;year&gt;1994&lt;/year&gt;&lt;pub-dates&gt;&lt;date&gt;1994&lt;/date&gt;&lt;/pub-dates&gt;&lt;/dates&gt;&lt;isbn&gt;0049-1101&lt;/isbn&gt;&lt;accession-num&gt;PMID: 7493522&amp;#xD;rayyan-76800380&lt;/accession-num&gt;&lt;urls&gt;&lt;related-urls&gt;&lt;url&gt;http://ovidsp.ovid.com/ovidweb.cgi?T=JS&amp;amp;PAGE=reference&amp;amp;D=emed5&amp;amp;NEWS=N&amp;amp;AN=126190400&lt;/url&gt;&lt;/related-urls&gt;&lt;/urls&gt;&lt;language&gt;French&lt;/language&gt;&lt;/record&gt;&lt;/Cite&gt;&lt;/EndNote&gt;</w:instrText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74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D968AC2" w14:textId="73413C76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Senegal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55F044" w14:textId="6D1545E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frica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2EF5EF4" w14:textId="6521FFC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Western Africa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1AB950" w14:textId="2958254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Dakar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4429DF" w14:textId="28A6FDDA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ospital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F7B38F" w14:textId="29654A9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073ADD" w14:textId="3E51F0A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01/1985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69E4A8" w14:textId="19DAD583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1/12/1989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B75FFF5" w14:textId="0D780E12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Unclear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8E965AB" w14:textId="6028F9B6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hildren only (&lt;=15y)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CEE4124" w14:textId="7528839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45CAD5" w14:textId="0E5C7AA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7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833587" w14:textId="2C0C7D2A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6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E8A531" w14:textId="575E207D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16</w:t>
            </w:r>
          </w:p>
        </w:tc>
      </w:tr>
      <w:tr w:rsidR="006E76FD" w:rsidRPr="005774A7" w14:paraId="1C7205BD" w14:textId="2F5F3B31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3913B0F6" w14:textId="6A168DE4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Still, 2020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TdGlsbDwvQXV0aG9yPjxZZWFyPjIwMjA8L1llYXI+PFJl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</w:instrText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TdGlsbDwvQXV0aG9yPjxZZWFyPjIwMjA8L1llYXI+PFJl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.DATA </w:instrText>
            </w:r>
            <w:r w:rsidR="00914127">
              <w:rPr>
                <w:rFonts w:ascii="Arial" w:hAnsi="Arial" w:cs="Arial"/>
                <w:sz w:val="12"/>
                <w:szCs w:val="12"/>
              </w:rPr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end"/>
            </w:r>
            <w:r>
              <w:rPr>
                <w:rFonts w:ascii="Arial" w:hAnsi="Arial" w:cs="Arial"/>
                <w:sz w:val="12"/>
                <w:szCs w:val="12"/>
              </w:rPr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75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4378966C" w14:textId="1E51119C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ali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042F8AE6" w14:textId="2CE82BF9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frica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2EF04EFB" w14:textId="29FE63A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Western Africa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5412BA37" w14:textId="4F4B4933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amako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6D7EB14F" w14:textId="4A4D7E4D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ospital-based &amp; Outpatient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5FA89EAD" w14:textId="19F33F3E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; csf; synovial fluid; other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30652208" w14:textId="30793DE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06/2002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32D749F9" w14:textId="2F5CBD0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1/12/2018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083DB0B9" w14:textId="40C9C9BC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ombination of methods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41B165D3" w14:textId="5C584A6A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hildren only (&lt;=15y)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4D9C2778" w14:textId="20ED50E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7AA2FBEF" w14:textId="4A2A58F6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59A7FBC1" w14:textId="0365B75A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736E84C3" w14:textId="23A89D6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682</w:t>
            </w:r>
          </w:p>
        </w:tc>
      </w:tr>
      <w:tr w:rsidR="006E76FD" w:rsidRPr="005774A7" w14:paraId="6CEC3632" w14:textId="5123B331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52E958" w14:textId="172E3FEB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Tabu, 2012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UYWJ1PC9BdXRob3I+PFllYXI+MjAxMjwvWWVhcj48UmVj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</w:instrText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UYWJ1PC9BdXRob3I+PFllYXI+MjAxMjwvWWVhcj48UmVj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.DATA </w:instrText>
            </w:r>
            <w:r w:rsidR="00914127">
              <w:rPr>
                <w:rFonts w:ascii="Arial" w:hAnsi="Arial" w:cs="Arial"/>
                <w:sz w:val="12"/>
                <w:szCs w:val="12"/>
              </w:rPr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end"/>
            </w:r>
            <w:r>
              <w:rPr>
                <w:rFonts w:ascii="Arial" w:hAnsi="Arial" w:cs="Arial"/>
                <w:sz w:val="12"/>
                <w:szCs w:val="12"/>
              </w:rPr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76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0CEABF6" w14:textId="493414F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Kenya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A7D1CA" w14:textId="448EC9CD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frica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827E88E" w14:textId="291392FA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Eastern Africa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1175F0" w14:textId="102DD3DA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sembo (rural) &amp; Kibera (urban)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E656D2" w14:textId="2F14C99A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ospital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7ACD5D" w14:textId="4B86EA3E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9D9FF1" w14:textId="39A36A2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10/2006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0D9885" w14:textId="372F7BB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0/09/2009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A11A75" w14:textId="30737C45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ross-agglutination test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680C2CF" w14:textId="3045B7E2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ixed ages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4BE63E7" w14:textId="50EC079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70B738E" w14:textId="2CE59BAC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D5CD1DE" w14:textId="1AF367B5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9E2F0C" w14:textId="1AE3029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67</w:t>
            </w:r>
          </w:p>
        </w:tc>
      </w:tr>
      <w:tr w:rsidR="006E76FD" w:rsidRPr="005774A7" w14:paraId="36F3652E" w14:textId="13885CDA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3CE80271" w14:textId="2DA80F03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Tack, 2020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UYWNrPC9BdXRob3I+PFllYXI+MjAyMDwvWWVhcj48UmVj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</w:instrText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UYWNrPC9BdXRob3I+PFllYXI+MjAyMDwvWWVhcj48UmVj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.DATA </w:instrText>
            </w:r>
            <w:r w:rsidR="00914127">
              <w:rPr>
                <w:rFonts w:ascii="Arial" w:hAnsi="Arial" w:cs="Arial"/>
                <w:sz w:val="12"/>
                <w:szCs w:val="12"/>
              </w:rPr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end"/>
            </w:r>
            <w:r>
              <w:rPr>
                <w:rFonts w:ascii="Arial" w:hAnsi="Arial" w:cs="Arial"/>
                <w:sz w:val="12"/>
                <w:szCs w:val="12"/>
              </w:rPr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77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2BB280A5" w14:textId="164F5082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Democratic Republic of the Congo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79FDFA60" w14:textId="7F52CD70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frica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1F7B3D2C" w14:textId="6CF59A9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iddle Africa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55E6840B" w14:textId="1D988D79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Kisantu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076489A5" w14:textId="1D0FF8FC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ospital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7AA666B2" w14:textId="08CF999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370124C8" w14:textId="0F5ED552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01/2015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41ECDC15" w14:textId="28EC32C0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1/10/2017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36C3D9C9" w14:textId="762863C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ross-agglutination test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1286CACA" w14:textId="77C1606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ixed ages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581E67E5" w14:textId="4404799E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2184A518" w14:textId="5ED2A69E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5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78BE4895" w14:textId="35239929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6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715ED95B" w14:textId="6A386A2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896</w:t>
            </w:r>
          </w:p>
        </w:tc>
      </w:tr>
      <w:tr w:rsidR="006E76FD" w:rsidRPr="005774A7" w14:paraId="75494DAA" w14:textId="3D94B872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7D62AA" w14:textId="7A83BE67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Vandenberg, 2010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WYW5kZW5iZXJnPC9BdXRob3I+PFllYXI+MjAxMDwvWWVh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</w:instrText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WYW5kZW5iZXJnPC9BdXRob3I+PFllYXI+MjAxMDwvWWVh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.DATA </w:instrText>
            </w:r>
            <w:r w:rsidR="00914127">
              <w:rPr>
                <w:rFonts w:ascii="Arial" w:hAnsi="Arial" w:cs="Arial"/>
                <w:sz w:val="12"/>
                <w:szCs w:val="12"/>
              </w:rPr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end"/>
            </w:r>
            <w:r>
              <w:rPr>
                <w:rFonts w:ascii="Arial" w:hAnsi="Arial" w:cs="Arial"/>
                <w:sz w:val="12"/>
                <w:szCs w:val="12"/>
              </w:rPr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78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F3EDC24" w14:textId="4A357629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Democratic Republic of the Congo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901662" w14:textId="0A9B55CC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frica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7B7AE7B" w14:textId="542358BC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iddle Africa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AD6858" w14:textId="63BD428C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Kivu Province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88D2A2" w14:textId="44F1670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ospital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C57AC0" w14:textId="7C0ADDF2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056273" w14:textId="1621C7D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01/2002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09EA833" w14:textId="07F641BA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1/12/2006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1A77EE1" w14:textId="0C306B52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ross-agglutination test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BB22C2" w14:textId="4D32201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hildren only (&lt;=15y)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31159D" w14:textId="5D50BD26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1702AA" w14:textId="15A501C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4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6CDEEA7" w14:textId="5B7F9063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4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74B13A" w14:textId="08B724F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191</w:t>
            </w:r>
          </w:p>
        </w:tc>
      </w:tr>
      <w:tr w:rsidR="006E76FD" w:rsidRPr="005774A7" w14:paraId="53C332B8" w14:textId="520ECC41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18355A29" w14:textId="6CFCB915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Vlieghe, 2012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WbGllZ2hlPC9BdXRob3I+PFllYXI+MjAxMjwvWWVhcj48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</w:instrText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WbGllZ2hlPC9BdXRob3I+PFllYXI+MjAxMjwvWWVhcj48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.DATA </w:instrText>
            </w:r>
            <w:r w:rsidR="00914127">
              <w:rPr>
                <w:rFonts w:ascii="Arial" w:hAnsi="Arial" w:cs="Arial"/>
                <w:sz w:val="12"/>
                <w:szCs w:val="12"/>
              </w:rPr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end"/>
            </w:r>
            <w:r>
              <w:rPr>
                <w:rFonts w:ascii="Arial" w:hAnsi="Arial" w:cs="Arial"/>
                <w:sz w:val="12"/>
                <w:szCs w:val="12"/>
              </w:rPr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79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51D0A3D8" w14:textId="373FF39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ambodia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4C2A8436" w14:textId="4B602509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sia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161EF74B" w14:textId="4E3AE79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South-eastern Asia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3D01AC66" w14:textId="2B791769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Phnom Penh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043F88B8" w14:textId="62C9905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ospital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4890FD5B" w14:textId="69B33C22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146CAF26" w14:textId="347916B3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07/2007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2887F00A" w14:textId="5D75C392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0/06/2011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0210820F" w14:textId="6FC0C04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ross-agglutination test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4E5A256E" w14:textId="55E06FA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ixed ages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735ADEB4" w14:textId="1DECEF4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001E85E6" w14:textId="570515B6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5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2E036840" w14:textId="2FABBCD6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5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1CBECB48" w14:textId="1E867CF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50</w:t>
            </w:r>
          </w:p>
        </w:tc>
      </w:tr>
      <w:tr w:rsidR="006E76FD" w:rsidRPr="005774A7" w14:paraId="19E1143D" w14:textId="5380FD58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7DB269" w14:textId="5C2A1B12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Walsh, 2000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XYWxzaDwvQXV0aG9yPjxZZWFyPjIwMDA8L1llYXI+PFJl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</w:instrText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XYWxzaDwvQXV0aG9yPjxZZWFyPjIwMDA8L1llYXI+PFJl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.DATA </w:instrText>
            </w:r>
            <w:r w:rsidR="00914127">
              <w:rPr>
                <w:rFonts w:ascii="Arial" w:hAnsi="Arial" w:cs="Arial"/>
                <w:sz w:val="12"/>
                <w:szCs w:val="12"/>
              </w:rPr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end"/>
            </w:r>
            <w:r>
              <w:rPr>
                <w:rFonts w:ascii="Arial" w:hAnsi="Arial" w:cs="Arial"/>
                <w:sz w:val="12"/>
                <w:szCs w:val="12"/>
              </w:rPr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80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B321966" w14:textId="52C56D4E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alawi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051AD3" w14:textId="2CA9DC5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frica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E2E70C" w14:textId="6B1A766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Eastern Africa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C67B65" w14:textId="42CCD0DE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antyre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278A8D6" w14:textId="28B7257C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ospital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F24F2C" w14:textId="1525CF1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F1D6BD" w14:textId="629C459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09/1996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C7BE98" w14:textId="0A77F95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1/08/1997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E78DF6" w14:textId="053532D2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ross-agglutination test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3DC772" w14:textId="31660779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hildren only (&lt;=15y)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193947" w14:textId="638AB690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3B742F7" w14:textId="72B8A61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2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890E654" w14:textId="0F7BE47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8403BF" w14:textId="4E8A05C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140</w:t>
            </w:r>
          </w:p>
        </w:tc>
      </w:tr>
      <w:tr w:rsidR="006E76FD" w:rsidRPr="005774A7" w14:paraId="2B943E7B" w14:textId="1A6E7F79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6AD214F7" w14:textId="484E9594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Wilkens, 1997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XaWxrZW5zPC9BdXRob3I+PFllYXI+MTk5NzwvWWVhcj48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</w:instrText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XaWxrZW5zPC9BdXRob3I+PFllYXI+MTk5NzwvWWVhcj48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</w:fldData>
              </w:fldChar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.DATA </w:instrText>
            </w:r>
            <w:r w:rsidR="00914127">
              <w:rPr>
                <w:rFonts w:ascii="Arial" w:hAnsi="Arial" w:cs="Arial"/>
                <w:sz w:val="12"/>
                <w:szCs w:val="12"/>
              </w:rPr>
            </w:r>
            <w:r w:rsidR="00914127">
              <w:rPr>
                <w:rFonts w:ascii="Arial" w:hAnsi="Arial" w:cs="Arial"/>
                <w:sz w:val="12"/>
                <w:szCs w:val="12"/>
              </w:rPr>
              <w:fldChar w:fldCharType="end"/>
            </w:r>
            <w:r>
              <w:rPr>
                <w:rFonts w:ascii="Arial" w:hAnsi="Arial" w:cs="Arial"/>
                <w:sz w:val="12"/>
                <w:szCs w:val="12"/>
              </w:rPr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81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187B3966" w14:textId="0A7F6770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Ghana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4A55C6A9" w14:textId="7A5B326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frica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57B31B9B" w14:textId="5EAE2EF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Western Africa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0D36FDD3" w14:textId="5228A37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ccra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11B44C71" w14:textId="23BE6315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ospital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48C3271D" w14:textId="59EBE04A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4CE534C9" w14:textId="5F2D397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7/12/1993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1026E388" w14:textId="1B29C972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7/03/1994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3EF38A16" w14:textId="08796C40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ross-agglutination test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200531E1" w14:textId="1FB451BD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hildren only (&lt;=15y)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02574DF3" w14:textId="0540603E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6A560225" w14:textId="7AC7E793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4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009D3F5B" w14:textId="008F08D0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4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1C1CF43D" w14:textId="7FF4294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17</w:t>
            </w:r>
          </w:p>
        </w:tc>
      </w:tr>
      <w:tr w:rsidR="006E76FD" w:rsidRPr="005774A7" w14:paraId="196C75FC" w14:textId="43A0426A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2DC5E8" w14:textId="1BB010AA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Yen, 2009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/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&lt;EndNote&gt;&lt;Cite&gt;&lt;Author&gt;Yen&lt;/Author&gt;&lt;Year&gt;2009&lt;/Year&gt;&lt;RecNum&gt;356&lt;/RecNum&gt;&lt;DisplayText&gt;[82]&lt;/DisplayText&gt;&lt;record&gt;&lt;rec-number&gt;356&lt;/rec-number&gt;&lt;foreign-keys&gt;&lt;key app="EN" db-id="a9ds0s9st2eds8epxad52svrdeadttw5x0va" timestamp="1668046020"&gt;356&lt;/key&gt;&lt;/foreign-keys&gt;&lt;ref-type name="Journal Article"&gt;17&lt;/ref-type&gt;&lt;contributors&gt;&lt;authors&gt;&lt;author&gt;Yen, Y. F.&lt;/author&gt;&lt;author&gt;Wang, F. D.&lt;/author&gt;&lt;author&gt;Chiou, C. S.&lt;/author&gt;&lt;author&gt;Chen, Y. Y.&lt;/author&gt;&lt;author&gt;Lin, M. L.&lt;/author&gt;&lt;author&gt;Chen, T. L.&lt;/author&gt;&lt;author&gt;Liu, C. Y.&lt;/author&gt;&lt;/authors&gt;&lt;/contributors&gt;&lt;auth-address&gt;Section of Infectious Diseases, Taipei Municipal Yang-Ming Hospital, Taipei, Taiwan, R.O.C.&lt;/auth-address&gt;&lt;titles&gt;&lt;title&gt;Prognostic factors and clinical features of non-typhoid Salmonella bacteremia in adults&lt;/title&gt;&lt;secondary-title&gt;J Chin Med Assoc&lt;/secondary-title&gt;&lt;/titles&gt;&lt;periodical&gt;&lt;full-title&gt;J Chin Med Assoc&lt;/full-title&gt;&lt;/periodical&gt;&lt;pages&gt;408-13&lt;/pages&gt;&lt;volume&gt;72&lt;/volume&gt;&lt;number&gt;8&lt;/number&gt;&lt;edition&gt;2009/08/19&lt;/edition&gt;&lt;keywords&gt;&lt;keyword&gt;Adult&lt;/keyword&gt;&lt;keyword&gt;Aged&lt;/keyword&gt;&lt;keyword&gt;Aged, 80 and over&lt;/keyword&gt;&lt;keyword&gt;Bacteremia/diet therapy/*mortality&lt;/keyword&gt;&lt;keyword&gt;Female&lt;/keyword&gt;&lt;keyword&gt;Humans&lt;/keyword&gt;&lt;keyword&gt;Male&lt;/keyword&gt;&lt;keyword&gt;Microbial Sensitivity Tests&lt;/keyword&gt;&lt;keyword&gt;Middle Aged&lt;/keyword&gt;&lt;keyword&gt;Prognosis&lt;/keyword&gt;&lt;keyword&gt;Salmonella Infections/drug therapy/*mortality&lt;/keyword&gt;&lt;keyword&gt;Salmonella enteritidis/drug effects/isolation &amp;amp; purification&lt;/keyword&gt;&lt;keyword&gt;Salmonella typhimurium/drug effects/isolation &amp;amp; purification&lt;/keyword&gt;&lt;/keywords&gt;&lt;dates&gt;&lt;year&gt;2009&lt;/year&gt;&lt;pub-dates&gt;&lt;date&gt;Aug&lt;/date&gt;&lt;/pub-dates&gt;&lt;/dates&gt;&lt;isbn&gt;1728-7731 (Electronic)&amp;#xD;1726-4901 (Linking)&lt;/isbn&gt;&lt;accession-num&gt;19686996&lt;/accession-num&gt;&lt;urls&gt;&lt;related-urls&gt;&lt;url&gt;https://www.ncbi.nlm.nih.gov/pubmed/19686996&lt;/url&gt;&lt;/related-urls&gt;&lt;/urls&gt;&lt;electronic-resource-num&gt;10.1016/S1726-4901(09)70397-1&lt;/electronic-resource-num&gt;&lt;/record&gt;&lt;/Cite&gt;&lt;/EndNote&gt;</w:instrText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82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40E36BB" w14:textId="590F38C9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Taiwan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0564CEC" w14:textId="5026489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sia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D1BAEB" w14:textId="14B36CC0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Eastern Asia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FCCA9E" w14:textId="6BCF6E3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Taipei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F61C56" w14:textId="7349B54E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ospital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46DE2E" w14:textId="6DBD7429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DAA02B5" w14:textId="5801CE3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01/2004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36B012" w14:textId="33C90293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1/12/2006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30D85F8" w14:textId="2F88E150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ross-agglutination test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8D9566E" w14:textId="5EDD2123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dults only (&gt;15y)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4D5A3E9" w14:textId="7E268466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FDF57D" w14:textId="1DF089C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3BFA010" w14:textId="31203070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4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20ADA7" w14:textId="7D849AC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71</w:t>
            </w:r>
          </w:p>
        </w:tc>
      </w:tr>
      <w:tr w:rsidR="006E76FD" w:rsidRPr="005774A7" w14:paraId="3288B361" w14:textId="2C12BB8F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70F6F4DF" w14:textId="7FA945EA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Yombi, 2015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/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&lt;EndNote&gt;&lt;Cite&gt;&lt;Author&gt;Yombi&lt;/Author&gt;&lt;Year&gt;2015&lt;/Year&gt;&lt;RecNum&gt;357&lt;/RecNum&gt;&lt;DisplayText&gt;[83]&lt;/DisplayText&gt;&lt;record&gt;&lt;rec-number&gt;357&lt;/rec-number&gt;&lt;foreign-keys&gt;&lt;key app="EN" db-id="a9ds0s9st2eds8epxad52svrdeadttw5x0va" timestamp="1668046020"&gt;357&lt;/key&gt;&lt;/foreign-keys&gt;&lt;ref-type name="Journal Article"&gt;17&lt;/ref-type&gt;&lt;contributors&gt;&lt;authors&gt;&lt;author&gt;Yombi, J. C.&lt;/author&gt;&lt;author&gt;Martins, L.&lt;/author&gt;&lt;author&gt;Vandercam, B.&lt;/author&gt;&lt;author&gt;Rodriguez-Villalobos, H.&lt;/author&gt;&lt;author&gt;Robert, A.&lt;/author&gt;&lt;/authors&gt;&lt;/contributors&gt;&lt;titles&gt;&lt;title&gt;Clinical features and outcome of typhoid fever and invasive non-typhoidal salmonellosis in a tertiary hospital in Belgium: analysis and review of the literature&lt;/title&gt;&lt;secondary-title&gt;Acta Clin Belg&lt;/secondary-title&gt;&lt;/titles&gt;&lt;periodical&gt;&lt;full-title&gt;Acta Clin Belg&lt;/full-title&gt;&lt;/periodical&gt;&lt;pages&gt;265-71&lt;/pages&gt;&lt;volume&gt;70&lt;/volume&gt;&lt;number&gt;4&lt;/number&gt;&lt;edition&gt;2015/03/31&lt;/edition&gt;&lt;keywords&gt;&lt;keyword&gt;Adult&lt;/keyword&gt;&lt;keyword&gt;Aged&lt;/keyword&gt;&lt;keyword&gt;Belgium&lt;/keyword&gt;&lt;keyword&gt;Comorbidity&lt;/keyword&gt;&lt;keyword&gt;Female&lt;/keyword&gt;&lt;keyword&gt;Humans&lt;/keyword&gt;&lt;keyword&gt;Length of Stay&lt;/keyword&gt;&lt;keyword&gt;Male&lt;/keyword&gt;&lt;keyword&gt;Middle Aged&lt;/keyword&gt;&lt;keyword&gt;Retrospective Studies&lt;/keyword&gt;&lt;keyword&gt;*Salmonella Infections/complications/epidemiology/mortality/therapy&lt;/keyword&gt;&lt;keyword&gt;Tertiary Care Centers&lt;/keyword&gt;&lt;keyword&gt;Treatment Outcome&lt;/keyword&gt;&lt;keyword&gt;*Typhoid Fever/complications/epidemiology/mortality/therapy&lt;/keyword&gt;&lt;keyword&gt;Young Adult&lt;/keyword&gt;&lt;keyword&gt;Invasive non-typhoid salmonellosis&lt;/keyword&gt;&lt;keyword&gt;Typhoid fever&lt;/keyword&gt;&lt;keyword&gt;Typhoid salmonellosis&lt;/keyword&gt;&lt;/keywords&gt;&lt;dates&gt;&lt;year&gt;2015&lt;/year&gt;&lt;pub-dates&gt;&lt;date&gt;Aug&lt;/date&gt;&lt;/pub-dates&gt;&lt;/dates&gt;&lt;isbn&gt;1784-3286 (Print)&amp;#xD;1784-3286 (Linking)&lt;/isbn&gt;&lt;accession-num&gt;25819116&lt;/accession-num&gt;&lt;urls&gt;&lt;related-urls&gt;&lt;url&gt;https://www.ncbi.nlm.nih.gov/pubmed/25819116&lt;/url&gt;&lt;/related-urls&gt;&lt;/urls&gt;&lt;electronic-resource-num&gt;10.1179/2295333715Y.0000000016&lt;/electronic-resource-num&gt;&lt;/record&gt;&lt;/Cite&gt;&lt;/EndNote&gt;</w:instrText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83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4D1D1548" w14:textId="446BA7D1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elgium</w:t>
            </w:r>
          </w:p>
        </w:tc>
        <w:tc>
          <w:tcPr>
            <w:tcW w:w="171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6FC6582D" w14:textId="522728DE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Europe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27319B34" w14:textId="17F3748C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Western Europe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351BE040" w14:textId="0CD1807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russels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0976C03C" w14:textId="40CA849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ospital-based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50366B55" w14:textId="344D5C43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2BB96E21" w14:textId="2A7E1F8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01/2007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03C2A18A" w14:textId="7BC6573E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1/12/2012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5CBBCB6D" w14:textId="45DCD1A2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Unclear</w:t>
            </w:r>
          </w:p>
        </w:tc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2B77F974" w14:textId="48C0D71B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Mixed ages</w:t>
            </w:r>
          </w:p>
        </w:tc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34A99D59" w14:textId="5B421CC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</w:t>
            </w:r>
          </w:p>
        </w:tc>
        <w:tc>
          <w:tcPr>
            <w:tcW w:w="278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6A0640BD" w14:textId="19915019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2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</w:tcPr>
          <w:p w14:paraId="0CEE7199" w14:textId="6F82535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</w:t>
            </w:r>
          </w:p>
        </w:tc>
        <w:tc>
          <w:tcPr>
            <w:tcW w:w="230" w:type="pct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vAlign w:val="center"/>
          </w:tcPr>
          <w:p w14:paraId="65B23955" w14:textId="7DF0FC3A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20</w:t>
            </w:r>
          </w:p>
        </w:tc>
      </w:tr>
      <w:tr w:rsidR="006E76FD" w:rsidRPr="005774A7" w14:paraId="1473A2F8" w14:textId="1E16C471" w:rsidTr="00F5463C">
        <w:trPr>
          <w:trHeight w:val="300"/>
        </w:trPr>
        <w:tc>
          <w:tcPr>
            <w:tcW w:w="471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41565DF0" w14:textId="4ED2BFF4" w:rsidR="00B05327" w:rsidRPr="005774A7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2"/>
                <w:szCs w:val="12"/>
                <w:lang w:eastAsia="en-NZ"/>
              </w:rPr>
            </w:pPr>
            <w:r w:rsidRPr="005774A7">
              <w:rPr>
                <w:rFonts w:ascii="Arial" w:hAnsi="Arial" w:cs="Arial"/>
                <w:sz w:val="12"/>
                <w:szCs w:val="12"/>
              </w:rPr>
              <w:t xml:space="preserve">Zaidi, 1999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/>
            </w:r>
            <w:r w:rsidR="00914127">
              <w:rPr>
                <w:rFonts w:ascii="Arial" w:hAnsi="Arial" w:cs="Arial"/>
                <w:sz w:val="12"/>
                <w:szCs w:val="12"/>
              </w:rPr>
              <w:instrText xml:space="preserve"> ADDIN EN.CITE &lt;EndNote&gt;&lt;Cite&gt;&lt;Author&gt;Zaidi&lt;/Author&gt;&lt;Year&gt;1999&lt;/Year&gt;&lt;RecNum&gt;358&lt;/RecNum&gt;&lt;DisplayText&gt;[84]&lt;/DisplayText&gt;&lt;record&gt;&lt;rec-number&gt;358&lt;/rec-number&gt;&lt;foreign-keys&gt;&lt;key app="EN" db-id="a9ds0s9st2eds8epxad52svrdeadttw5x0va" timestamp="1668046020"&gt;358&lt;/key&gt;&lt;/foreign-keys&gt;&lt;ref-type name="Journal Article"&gt;17&lt;/ref-type&gt;&lt;contributors&gt;&lt;authors&gt;&lt;author&gt;Zaidi, E.&lt;/author&gt;&lt;author&gt;Bachur, R.&lt;/author&gt;&lt;author&gt;Harper, M.&lt;/author&gt;&lt;/authors&gt;&lt;/contributors&gt;&lt;auth-address&gt;Department of Internal Medicine, University of Pittsburgh Medical Center, Mckeesport, PA, USA.&lt;/auth-address&gt;&lt;titles&gt;&lt;title&gt;Non-typhi Salmonella bacteremia in children&lt;/title&gt;&lt;secondary-title&gt;Pediatr Infect Dis J&lt;/secondary-title&gt;&lt;/titles&gt;&lt;periodical&gt;&lt;full-title&gt;Pediatr Infect Dis J&lt;/full-title&gt;&lt;/periodical&gt;&lt;pages&gt;1073-7&lt;/pages&gt;&lt;volume&gt;18&lt;/volume&gt;&lt;number&gt;12&lt;/number&gt;&lt;edition&gt;1999/12/23&lt;/edition&gt;&lt;keywords&gt;&lt;keyword&gt;*Bacteremia/complications/diagnosis/drug therapy/mortality&lt;/keyword&gt;&lt;keyword&gt;Child&lt;/keyword&gt;&lt;keyword&gt;Child, Preschool&lt;/keyword&gt;&lt;keyword&gt;Female&lt;/keyword&gt;&lt;keyword&gt;Hospitalization&lt;/keyword&gt;&lt;keyword&gt;Humans&lt;/keyword&gt;&lt;keyword&gt;Infant&lt;/keyword&gt;&lt;keyword&gt;Male&lt;/keyword&gt;&lt;keyword&gt;Retrospective Studies&lt;/keyword&gt;&lt;keyword&gt;*Salmonella Infections/complications/diagnosis/drug therapy/mortality&lt;/keyword&gt;&lt;/keywords&gt;&lt;dates&gt;&lt;year&gt;1999&lt;/year&gt;&lt;pub-dates&gt;&lt;date&gt;Dec&lt;/date&gt;&lt;/pub-dates&gt;&lt;/dates&gt;&lt;isbn&gt;0891-3668 (Print)&amp;#xD;0891-3668 (Linking)&lt;/isbn&gt;&lt;accession-num&gt;10608627&lt;/accession-num&gt;&lt;urls&gt;&lt;related-urls&gt;&lt;url&gt;https://www.ncbi.nlm.nih.gov/pubmed/10608627&lt;/url&gt;&lt;/related-urls&gt;&lt;/urls&gt;&lt;electronic-resource-num&gt;10.1097/00006454-199912000-00009&lt;/electronic-resource-num&gt;&lt;/record&gt;&lt;/Cite&gt;&lt;/EndNote&gt;</w:instrText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914127">
              <w:rPr>
                <w:rFonts w:ascii="Arial" w:hAnsi="Arial" w:cs="Arial"/>
                <w:noProof/>
                <w:sz w:val="12"/>
                <w:szCs w:val="12"/>
              </w:rPr>
              <w:t>[84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88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14:paraId="295EA7E4" w14:textId="77391DF0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United States</w:t>
            </w:r>
          </w:p>
        </w:tc>
        <w:tc>
          <w:tcPr>
            <w:tcW w:w="171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14:paraId="2F5B984A" w14:textId="27270CCD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Americas</w:t>
            </w:r>
          </w:p>
        </w:tc>
        <w:tc>
          <w:tcPr>
            <w:tcW w:w="360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14:paraId="67EE2D24" w14:textId="7606714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Northern America</w:t>
            </w:r>
          </w:p>
        </w:tc>
        <w:tc>
          <w:tcPr>
            <w:tcW w:w="476" w:type="pct"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</w:tcPr>
          <w:p w14:paraId="3746AB40" w14:textId="2D0FFF7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oston, MA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14:paraId="2D2482AE" w14:textId="2058DB0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ospital-based</w:t>
            </w:r>
          </w:p>
        </w:tc>
        <w:tc>
          <w:tcPr>
            <w:tcW w:w="466" w:type="pct"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</w:tcPr>
          <w:p w14:paraId="565F96BD" w14:textId="0BD6E8F8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blood</w:t>
            </w:r>
          </w:p>
        </w:tc>
        <w:tc>
          <w:tcPr>
            <w:tcW w:w="317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14:paraId="6CB60B2D" w14:textId="7253E9B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01/01/1979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14:paraId="1ED79F82" w14:textId="034D005D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31/12/1995</w:t>
            </w:r>
          </w:p>
        </w:tc>
        <w:tc>
          <w:tcPr>
            <w:tcW w:w="304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14:paraId="510EEFE7" w14:textId="55CD5125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Unclear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14:paraId="45165B2B" w14:textId="11523CF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Children only (&lt;=15y)</w:t>
            </w:r>
          </w:p>
        </w:tc>
        <w:tc>
          <w:tcPr>
            <w:tcW w:w="232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14:paraId="05B449D4" w14:textId="716A9714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H</w:t>
            </w:r>
          </w:p>
        </w:tc>
        <w:tc>
          <w:tcPr>
            <w:tcW w:w="278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14:paraId="70810F3F" w14:textId="34CC182C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5</w:t>
            </w:r>
          </w:p>
        </w:tc>
        <w:tc>
          <w:tcPr>
            <w:tcW w:w="324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14:paraId="2232DDCC" w14:textId="5CCB82E7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4</w:t>
            </w:r>
          </w:p>
        </w:tc>
        <w:tc>
          <w:tcPr>
            <w:tcW w:w="230" w:type="pct"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</w:tcPr>
          <w:p w14:paraId="6A7AF59F" w14:textId="215EFF6F" w:rsidR="00B05327" w:rsidRPr="00722475" w:rsidRDefault="00B05327" w:rsidP="006E76F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2"/>
                <w:szCs w:val="12"/>
                <w:lang w:eastAsia="en-NZ"/>
              </w:rPr>
            </w:pPr>
            <w:r>
              <w:rPr>
                <w:rFonts w:ascii="Arial" w:hAnsi="Arial" w:cs="Arial"/>
                <w:color w:val="000000"/>
                <w:sz w:val="12"/>
                <w:szCs w:val="12"/>
              </w:rPr>
              <w:t>138</w:t>
            </w:r>
          </w:p>
        </w:tc>
      </w:tr>
    </w:tbl>
    <w:p w14:paraId="333FBEFD" w14:textId="39895B2F" w:rsidR="00E24374" w:rsidRDefault="00E24374" w:rsidP="00E24374"/>
    <w:p w14:paraId="01B2E6A1" w14:textId="38FEEA14" w:rsidR="00702918" w:rsidRDefault="00FF68BC" w:rsidP="00E24374">
      <w:r>
        <w:t xml:space="preserve">Legend Supplementary Table S3: </w:t>
      </w:r>
      <w:r w:rsidR="00B05327">
        <w:t xml:space="preserve">CSF, cerebrospinal fluid; MLST, </w:t>
      </w:r>
      <w:r w:rsidR="00B05327" w:rsidRPr="00E81B2D">
        <w:t>multilocus sequence typing</w:t>
      </w:r>
    </w:p>
    <w:p w14:paraId="3A986EED" w14:textId="77777777" w:rsidR="00E01E79" w:rsidRDefault="00E01E79">
      <w:pPr>
        <w:rPr>
          <w:rFonts w:asciiTheme="majorHAnsi" w:eastAsiaTheme="majorEastAsia" w:hAnsiTheme="majorHAnsi" w:cstheme="majorBidi"/>
          <w:color w:val="2F5496" w:themeColor="accent1" w:themeShade="BF"/>
          <w:sz w:val="26"/>
          <w:szCs w:val="26"/>
        </w:rPr>
      </w:pPr>
      <w:r>
        <w:br w:type="page"/>
      </w:r>
    </w:p>
    <w:p w14:paraId="74A84BF3" w14:textId="641E83CB" w:rsidR="00E01E79" w:rsidRDefault="00E01E79" w:rsidP="00E24374">
      <w:pPr>
        <w:sectPr w:rsidR="00E01E79" w:rsidSect="00E73661">
          <w:pgSz w:w="16838" w:h="11906" w:orient="landscape"/>
          <w:pgMar w:top="720" w:right="720" w:bottom="720" w:left="720" w:header="708" w:footer="708" w:gutter="0"/>
          <w:cols w:space="708"/>
          <w:docGrid w:linePitch="360"/>
        </w:sectPr>
      </w:pPr>
    </w:p>
    <w:p w14:paraId="79DD936A" w14:textId="550CA4C1" w:rsidR="00D23C78" w:rsidRPr="008402FD" w:rsidRDefault="00284894" w:rsidP="008402FD">
      <w:pPr>
        <w:pStyle w:val="Heading2"/>
      </w:pPr>
      <w:r>
        <w:t>Supplementa</w:t>
      </w:r>
      <w:r w:rsidR="00B9288E">
        <w:t>ry Table S</w:t>
      </w:r>
      <w:r w:rsidR="00BD5F6C">
        <w:t>4</w:t>
      </w:r>
      <w:r w:rsidR="73958A91">
        <w:t xml:space="preserve"> – </w:t>
      </w:r>
      <w:r w:rsidR="00E219A8">
        <w:t xml:space="preserve">Descriptive characteristics by article and by isolates identified in the global systematic review on prevalence of serogroups and serovars of non-typhoidal </w:t>
      </w:r>
      <w:r w:rsidR="00E219A8">
        <w:rPr>
          <w:i/>
          <w:iCs/>
        </w:rPr>
        <w:t>Salmonella</w:t>
      </w:r>
      <w:r w:rsidR="00E219A8">
        <w:rPr>
          <w:iCs/>
        </w:rPr>
        <w:t xml:space="preserve"> </w:t>
      </w:r>
      <w:r w:rsidR="00E219A8">
        <w:rPr>
          <w:i/>
        </w:rPr>
        <w:t xml:space="preserve">enterica </w:t>
      </w:r>
      <w:r w:rsidR="00E219A8">
        <w:rPr>
          <w:iCs/>
        </w:rPr>
        <w:t>isolated</w:t>
      </w:r>
      <w:r w:rsidR="00E219A8">
        <w:t xml:space="preserve"> from normally sterile sites, 1941 to 2019</w:t>
      </w:r>
    </w:p>
    <w:tbl>
      <w:tblPr>
        <w:tblW w:w="0" w:type="auto"/>
        <w:tblInd w:w="-108" w:type="dxa"/>
        <w:tblLook w:val="04A0" w:firstRow="1" w:lastRow="0" w:firstColumn="1" w:lastColumn="0" w:noHBand="0" w:noVBand="1"/>
      </w:tblPr>
      <w:tblGrid>
        <w:gridCol w:w="3723"/>
        <w:gridCol w:w="1899"/>
        <w:gridCol w:w="2303"/>
      </w:tblGrid>
      <w:tr w:rsidR="000D22AD" w:rsidRPr="00C14F75" w14:paraId="506D8C61" w14:textId="77777777" w:rsidTr="009F385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FA057E2" w14:textId="77777777" w:rsidR="000D22AD" w:rsidRPr="00C14F75" w:rsidRDefault="000D22AD" w:rsidP="000D22A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val="en-GB" w:eastAsia="en-GB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5583963" w14:textId="47855464" w:rsidR="000D22AD" w:rsidRPr="00C14F75" w:rsidRDefault="000D22AD" w:rsidP="000D22A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val="en-GB" w:eastAsia="en-GB"/>
              </w:rPr>
              <w:t xml:space="preserve">Included </w:t>
            </w:r>
            <w:r w:rsidR="00985915" w:rsidRPr="00C14F75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val="en-GB" w:eastAsia="en-GB"/>
              </w:rPr>
              <w:t>articles</w:t>
            </w:r>
            <w:r w:rsidR="00C14F75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val="en-GB" w:eastAsia="en-GB"/>
              </w:rPr>
              <w:t>, n=8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49E8554" w14:textId="28582DCB" w:rsidR="000D22AD" w:rsidRPr="00C14F75" w:rsidRDefault="000D22AD" w:rsidP="000D22A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val="en-GB" w:eastAsia="en-GB"/>
              </w:rPr>
              <w:t>Reported isolates</w:t>
            </w:r>
            <w:r w:rsidR="00C14F75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val="en-GB" w:eastAsia="en-GB"/>
              </w:rPr>
              <w:t>, n=26,280</w:t>
            </w:r>
          </w:p>
        </w:tc>
      </w:tr>
      <w:tr w:rsidR="000D22AD" w:rsidRPr="00C14F75" w14:paraId="224E2F0E" w14:textId="77777777" w:rsidTr="009F3859">
        <w:trPr>
          <w:trHeight w:val="300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91E4C02" w14:textId="77777777" w:rsidR="000D22AD" w:rsidRPr="00C14F75" w:rsidRDefault="000D22AD" w:rsidP="000D22A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A56E808" w14:textId="192C6ECA" w:rsidR="000D22AD" w:rsidRPr="00C14F75" w:rsidRDefault="000D22AD" w:rsidP="000D22A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  <w:t>N (%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31045B0" w14:textId="42E473E4" w:rsidR="000D22AD" w:rsidRPr="00C14F75" w:rsidRDefault="000D22AD" w:rsidP="000D22A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  <w:t>N (%)</w:t>
            </w:r>
          </w:p>
        </w:tc>
      </w:tr>
      <w:tr w:rsidR="000D22AD" w:rsidRPr="00C14F75" w14:paraId="4D8CA637" w14:textId="77777777" w:rsidTr="009F3859">
        <w:trPr>
          <w:trHeight w:val="300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660EE7" w14:textId="30DBD95A" w:rsidR="000D22AD" w:rsidRPr="00C14F75" w:rsidRDefault="000D22AD" w:rsidP="000D22A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Data collection duration in years</w:t>
            </w:r>
            <w:r w:rsidR="002C6FD9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, median (IQR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566914" w14:textId="5BF727A6" w:rsidR="000D22AD" w:rsidRPr="00C14F75" w:rsidRDefault="000D22AD" w:rsidP="000D22A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6 (3-10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0A0C74" w14:textId="61B26FD8" w:rsidR="000D22AD" w:rsidRPr="00C14F75" w:rsidRDefault="00EA2536" w:rsidP="00EA25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  <w:t>-</w:t>
            </w:r>
          </w:p>
        </w:tc>
      </w:tr>
      <w:tr w:rsidR="00EA2536" w:rsidRPr="00C14F75" w14:paraId="432B3F01" w14:textId="77777777" w:rsidTr="009F385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2A4597D" w14:textId="106A0F7B" w:rsidR="00EA2536" w:rsidRPr="00C14F75" w:rsidRDefault="00EA2536" w:rsidP="000D22AD">
            <w:pPr>
              <w:spacing w:after="0" w:line="240" w:lineRule="auto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Number of serogroups, median (IQR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609D725" w14:textId="2D34E241" w:rsidR="00EA2536" w:rsidRPr="00EA2536" w:rsidRDefault="00EA2536" w:rsidP="00EA25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EA2536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  <w:t>3 (2-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28F6BE7" w14:textId="15799653" w:rsidR="00EA2536" w:rsidRPr="00C14F75" w:rsidRDefault="00EA2536" w:rsidP="00EA253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GB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GB"/>
              </w:rPr>
              <w:t>-</w:t>
            </w:r>
          </w:p>
        </w:tc>
      </w:tr>
      <w:tr w:rsidR="00EA2536" w:rsidRPr="00C14F75" w14:paraId="29297DC9" w14:textId="77777777" w:rsidTr="009F385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E58C1E3" w14:textId="6786EF9B" w:rsidR="00EA2536" w:rsidRDefault="00EA2536" w:rsidP="000D22AD">
            <w:pPr>
              <w:spacing w:after="0" w:line="240" w:lineRule="auto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Number of serovars, median (IQR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E12D743" w14:textId="2CC1FE5F" w:rsidR="00EA2536" w:rsidRPr="00EA2536" w:rsidRDefault="00EA2536" w:rsidP="00EA253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EA2536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  <w:t>3 (2-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3D90F37" w14:textId="7488B45B" w:rsidR="00EA2536" w:rsidRPr="00C14F75" w:rsidRDefault="00EA2536" w:rsidP="00EA253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GB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GB"/>
              </w:rPr>
              <w:t>-</w:t>
            </w:r>
          </w:p>
        </w:tc>
      </w:tr>
      <w:tr w:rsidR="000D22AD" w:rsidRPr="00C14F75" w14:paraId="718237B9" w14:textId="77777777" w:rsidTr="009F385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D17149" w14:textId="0E1D2CE9" w:rsidR="000D22AD" w:rsidRPr="00C14F75" w:rsidRDefault="000D22AD" w:rsidP="000D22A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UN regions</w:t>
            </w:r>
            <w:r w:rsidR="00B347CE" w:rsidRPr="00C14F75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 xml:space="preserve"> and UN subregion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F3C72D" w14:textId="77777777" w:rsidR="000D22AD" w:rsidRPr="00C14F75" w:rsidRDefault="000D22AD" w:rsidP="000D22A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2CD208" w14:textId="77777777" w:rsidR="000D22AD" w:rsidRPr="00C14F75" w:rsidRDefault="000D22AD" w:rsidP="000D22AD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GB"/>
              </w:rPr>
            </w:pPr>
          </w:p>
        </w:tc>
      </w:tr>
      <w:tr w:rsidR="00767F5E" w:rsidRPr="00C14F75" w14:paraId="23E7AEDF" w14:textId="77777777" w:rsidTr="009F385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A0A49A" w14:textId="7B6D2581" w:rsidR="00767F5E" w:rsidRPr="00C14F75" w:rsidRDefault="00767F5E" w:rsidP="00767F5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Afric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D76D1B" w14:textId="5A2A4F06" w:rsidR="00767F5E" w:rsidRPr="00C14F75" w:rsidRDefault="00767F5E" w:rsidP="00767F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31 (37.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F817162" w14:textId="3AB55D71" w:rsidR="00767F5E" w:rsidRPr="00C14F75" w:rsidRDefault="00767F5E" w:rsidP="00767F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18544 (70.6)</w:t>
            </w:r>
          </w:p>
        </w:tc>
      </w:tr>
      <w:tr w:rsidR="00767F5E" w:rsidRPr="00C14F75" w14:paraId="30AC2A73" w14:textId="77777777" w:rsidTr="009F385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2C54A4" w14:textId="0D14605C" w:rsidR="00767F5E" w:rsidRPr="00C14F75" w:rsidRDefault="00767F5E" w:rsidP="00767F5E">
            <w:pPr>
              <w:spacing w:after="0" w:line="240" w:lineRule="auto"/>
              <w:ind w:firstLineChars="100" w:firstLine="180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Eastern Afric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B7D0D2" w14:textId="54D043A2" w:rsidR="00767F5E" w:rsidRPr="00C14F75" w:rsidRDefault="00767F5E" w:rsidP="00767F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15 (19.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3D2FFCC" w14:textId="2959CAED" w:rsidR="00767F5E" w:rsidRPr="00C14F75" w:rsidRDefault="00767F5E" w:rsidP="00767F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11887 (45.2)</w:t>
            </w:r>
          </w:p>
        </w:tc>
      </w:tr>
      <w:tr w:rsidR="00767F5E" w:rsidRPr="00C14F75" w14:paraId="37450882" w14:textId="77777777" w:rsidTr="009F385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E5427C" w14:textId="785328AC" w:rsidR="00767F5E" w:rsidRPr="00C14F75" w:rsidRDefault="00767F5E" w:rsidP="00767F5E">
            <w:pPr>
              <w:spacing w:after="0" w:line="240" w:lineRule="auto"/>
              <w:ind w:firstLineChars="100" w:firstLine="180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Middle Afric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347E8B" w14:textId="6E2336E3" w:rsidR="00767F5E" w:rsidRPr="00C14F75" w:rsidRDefault="00767F5E" w:rsidP="00767F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6 (7.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5E758C3" w14:textId="74CAC089" w:rsidR="00767F5E" w:rsidRPr="00C14F75" w:rsidRDefault="00767F5E" w:rsidP="00767F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1340 (5.1)</w:t>
            </w:r>
          </w:p>
        </w:tc>
      </w:tr>
      <w:tr w:rsidR="00BB2643" w:rsidRPr="00C14F75" w14:paraId="70FA4BCB" w14:textId="77777777" w:rsidTr="009F385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27FF8E5" w14:textId="50467143" w:rsidR="00BB2643" w:rsidRPr="00C14F75" w:rsidRDefault="00BB2643" w:rsidP="00767F5E">
            <w:pPr>
              <w:spacing w:after="0" w:line="240" w:lineRule="auto"/>
              <w:ind w:firstLineChars="100" w:firstLine="180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Northern Afric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27C2103" w14:textId="397404E3" w:rsidR="00BB2643" w:rsidRPr="00C14F75" w:rsidRDefault="00BB2643" w:rsidP="00767F5E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F0B564A" w14:textId="32EC415F" w:rsidR="00BB2643" w:rsidRPr="00C14F75" w:rsidRDefault="00BB2643" w:rsidP="00767F5E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-</w:t>
            </w:r>
          </w:p>
        </w:tc>
      </w:tr>
      <w:tr w:rsidR="00767F5E" w:rsidRPr="00C14F75" w14:paraId="4385A30D" w14:textId="77777777" w:rsidTr="009F385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642AA1" w14:textId="217BFC69" w:rsidR="00767F5E" w:rsidRPr="00C14F75" w:rsidRDefault="00767F5E" w:rsidP="00767F5E">
            <w:pPr>
              <w:spacing w:after="0" w:line="240" w:lineRule="auto"/>
              <w:ind w:firstLineChars="100" w:firstLine="180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Southern Afric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C466AA" w14:textId="06BC18E4" w:rsidR="00767F5E" w:rsidRPr="00C14F75" w:rsidRDefault="00767F5E" w:rsidP="00767F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2 (2.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0A34B1E" w14:textId="21492AD4" w:rsidR="00767F5E" w:rsidRPr="00C14F75" w:rsidRDefault="00767F5E" w:rsidP="00767F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4394 (16.7)</w:t>
            </w:r>
          </w:p>
        </w:tc>
      </w:tr>
      <w:tr w:rsidR="00767F5E" w:rsidRPr="00C14F75" w14:paraId="7E0FA3EF" w14:textId="77777777" w:rsidTr="009F385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CD0BF3" w14:textId="40AE3626" w:rsidR="00767F5E" w:rsidRPr="00C14F75" w:rsidRDefault="00767F5E" w:rsidP="00767F5E">
            <w:pPr>
              <w:spacing w:after="0" w:line="240" w:lineRule="auto"/>
              <w:ind w:firstLineChars="100" w:firstLine="180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Western Afric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506E7F" w14:textId="61333BBC" w:rsidR="00767F5E" w:rsidRPr="00C14F75" w:rsidRDefault="00767F5E" w:rsidP="00767F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8 (9.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1ABFCD7" w14:textId="0EFCBF97" w:rsidR="00767F5E" w:rsidRPr="00C14F75" w:rsidRDefault="00767F5E" w:rsidP="00767F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923 (3.5)</w:t>
            </w:r>
          </w:p>
        </w:tc>
      </w:tr>
      <w:tr w:rsidR="00767F5E" w:rsidRPr="00C14F75" w14:paraId="29B0C092" w14:textId="77777777" w:rsidTr="009F385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11143E" w14:textId="3EE42AC5" w:rsidR="00767F5E" w:rsidRPr="00C14F75" w:rsidRDefault="005D5747" w:rsidP="00767F5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The </w:t>
            </w:r>
            <w:r w:rsidR="00767F5E"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America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425148" w14:textId="44E96BA1" w:rsidR="00767F5E" w:rsidRPr="00C14F75" w:rsidRDefault="00767F5E" w:rsidP="00767F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9 (10.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E35314B" w14:textId="114EBCA7" w:rsidR="00767F5E" w:rsidRPr="00C14F75" w:rsidRDefault="00767F5E" w:rsidP="00767F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2745 (10.4)</w:t>
            </w:r>
          </w:p>
        </w:tc>
      </w:tr>
      <w:tr w:rsidR="00BB2643" w:rsidRPr="00C14F75" w14:paraId="706C37CB" w14:textId="77777777" w:rsidTr="009F385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6FDC642" w14:textId="58C32769" w:rsidR="00BB2643" w:rsidRPr="00C14F75" w:rsidRDefault="00BB2643" w:rsidP="00767F5E">
            <w:pPr>
              <w:spacing w:after="0" w:line="240" w:lineRule="auto"/>
              <w:ind w:firstLineChars="100" w:firstLine="180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Caribbea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0AB8381" w14:textId="32260E47" w:rsidR="00BB2643" w:rsidRPr="00C14F75" w:rsidRDefault="00BB2643" w:rsidP="00767F5E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EE0C82C" w14:textId="78FE8F0F" w:rsidR="00BB2643" w:rsidRPr="00C14F75" w:rsidRDefault="00BB2643" w:rsidP="00767F5E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-</w:t>
            </w:r>
          </w:p>
        </w:tc>
      </w:tr>
      <w:tr w:rsidR="00767F5E" w:rsidRPr="00C14F75" w14:paraId="2D7779A0" w14:textId="77777777" w:rsidTr="009F385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D86EF6" w14:textId="42C9CD48" w:rsidR="00767F5E" w:rsidRPr="00C14F75" w:rsidRDefault="00767F5E" w:rsidP="00767F5E">
            <w:pPr>
              <w:spacing w:after="0" w:line="240" w:lineRule="auto"/>
              <w:ind w:firstLineChars="100" w:firstLine="180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Central Americ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25CFFA" w14:textId="563EC35E" w:rsidR="00767F5E" w:rsidRPr="00C14F75" w:rsidRDefault="00767F5E" w:rsidP="00767F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1 (1.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A85FFE" w14:textId="14A8205F" w:rsidR="00767F5E" w:rsidRPr="00C14F75" w:rsidRDefault="00767F5E" w:rsidP="00767F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13 (0)</w:t>
            </w:r>
          </w:p>
        </w:tc>
      </w:tr>
      <w:tr w:rsidR="00767F5E" w:rsidRPr="00C14F75" w14:paraId="08C78D00" w14:textId="77777777" w:rsidTr="009F385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81CD9C" w14:textId="0E994DFA" w:rsidR="00767F5E" w:rsidRPr="00C14F75" w:rsidRDefault="00767F5E" w:rsidP="00767F5E">
            <w:pPr>
              <w:spacing w:after="0" w:line="240" w:lineRule="auto"/>
              <w:ind w:firstLineChars="100" w:firstLine="180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Northern Americ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B9B563" w14:textId="05709009" w:rsidR="00767F5E" w:rsidRPr="00C14F75" w:rsidRDefault="00767F5E" w:rsidP="00767F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7 (8.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8705707" w14:textId="10EE9DDA" w:rsidR="00767F5E" w:rsidRPr="00C14F75" w:rsidRDefault="00767F5E" w:rsidP="00767F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2722 (10.4)</w:t>
            </w:r>
          </w:p>
        </w:tc>
      </w:tr>
      <w:tr w:rsidR="00767F5E" w:rsidRPr="00C14F75" w14:paraId="277E644F" w14:textId="77777777" w:rsidTr="009F385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78EA60" w14:textId="3677DE14" w:rsidR="00767F5E" w:rsidRPr="00C14F75" w:rsidRDefault="00767F5E" w:rsidP="00767F5E">
            <w:pPr>
              <w:spacing w:after="0" w:line="240" w:lineRule="auto"/>
              <w:ind w:firstLineChars="100" w:firstLine="180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South Americ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C4599D" w14:textId="2DB5EFDF" w:rsidR="00767F5E" w:rsidRPr="00C14F75" w:rsidRDefault="00767F5E" w:rsidP="00767F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1 (1.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AEB5B9" w14:textId="2D2A76A8" w:rsidR="00767F5E" w:rsidRPr="00C14F75" w:rsidRDefault="00767F5E" w:rsidP="00767F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10 (0)</w:t>
            </w:r>
          </w:p>
        </w:tc>
      </w:tr>
      <w:tr w:rsidR="00767F5E" w:rsidRPr="00C14F75" w14:paraId="781E4F90" w14:textId="77777777" w:rsidTr="009F385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DAE5F8" w14:textId="5E5D5B22" w:rsidR="00767F5E" w:rsidRPr="00C14F75" w:rsidRDefault="00767F5E" w:rsidP="00767F5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As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B52893" w14:textId="05258DC6" w:rsidR="00767F5E" w:rsidRPr="00C14F75" w:rsidRDefault="00767F5E" w:rsidP="00767F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21 (25.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EE23BD5" w14:textId="5116E94A" w:rsidR="00767F5E" w:rsidRPr="00C14F75" w:rsidRDefault="00767F5E" w:rsidP="00767F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1203 (4.6)</w:t>
            </w:r>
          </w:p>
        </w:tc>
      </w:tr>
      <w:tr w:rsidR="00B347CE" w:rsidRPr="00C14F75" w14:paraId="67C3EA9B" w14:textId="77777777" w:rsidTr="009F385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0B7379D" w14:textId="0D584AF0" w:rsidR="00B347CE" w:rsidRPr="00C14F75" w:rsidRDefault="00B347CE" w:rsidP="00767F5E">
            <w:pPr>
              <w:spacing w:after="0" w:line="240" w:lineRule="auto"/>
              <w:ind w:firstLineChars="100" w:firstLine="180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Central As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FDD3E81" w14:textId="5E1CAD57" w:rsidR="00B347CE" w:rsidRPr="00C14F75" w:rsidRDefault="00B347CE" w:rsidP="00767F5E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5B3A4BE" w14:textId="464E8C91" w:rsidR="00B347CE" w:rsidRPr="00C14F75" w:rsidRDefault="00B347CE" w:rsidP="00767F5E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-</w:t>
            </w:r>
          </w:p>
        </w:tc>
      </w:tr>
      <w:tr w:rsidR="00767F5E" w:rsidRPr="00C14F75" w14:paraId="1C98F3FE" w14:textId="77777777" w:rsidTr="009F385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DF4AD0" w14:textId="057CF681" w:rsidR="00767F5E" w:rsidRPr="00C14F75" w:rsidRDefault="00767F5E" w:rsidP="00767F5E">
            <w:pPr>
              <w:spacing w:after="0" w:line="240" w:lineRule="auto"/>
              <w:ind w:firstLineChars="100" w:firstLine="180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Eastern As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45DF03" w14:textId="4ED669BD" w:rsidR="00767F5E" w:rsidRPr="00C14F75" w:rsidRDefault="00767F5E" w:rsidP="00767F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6 (7.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5893A94" w14:textId="7700A90D" w:rsidR="00767F5E" w:rsidRPr="00C14F75" w:rsidRDefault="00767F5E" w:rsidP="00767F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403 (1.5)</w:t>
            </w:r>
          </w:p>
        </w:tc>
      </w:tr>
      <w:tr w:rsidR="00767F5E" w:rsidRPr="00C14F75" w14:paraId="1C194002" w14:textId="77777777" w:rsidTr="009F385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D521E7" w14:textId="2515FE08" w:rsidR="00767F5E" w:rsidRPr="00C14F75" w:rsidRDefault="00767F5E" w:rsidP="00767F5E">
            <w:pPr>
              <w:spacing w:after="0" w:line="240" w:lineRule="auto"/>
              <w:ind w:firstLineChars="100" w:firstLine="180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South-eastern As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827176" w14:textId="616BDFD8" w:rsidR="00767F5E" w:rsidRPr="00C14F75" w:rsidRDefault="00767F5E" w:rsidP="00767F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8 (9.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8478DD6" w14:textId="6F624A83" w:rsidR="00767F5E" w:rsidRPr="00C14F75" w:rsidRDefault="00767F5E" w:rsidP="00767F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502 (1.9)</w:t>
            </w:r>
          </w:p>
        </w:tc>
      </w:tr>
      <w:tr w:rsidR="00767F5E" w:rsidRPr="00C14F75" w14:paraId="7DA70864" w14:textId="77777777" w:rsidTr="009F385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B94A79" w14:textId="604A3F4B" w:rsidR="00767F5E" w:rsidRPr="00C14F75" w:rsidRDefault="00767F5E" w:rsidP="00767F5E">
            <w:pPr>
              <w:spacing w:after="0" w:line="240" w:lineRule="auto"/>
              <w:ind w:firstLineChars="100" w:firstLine="180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Southern As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6AAAD8" w14:textId="72D7E65A" w:rsidR="00767F5E" w:rsidRPr="00C14F75" w:rsidRDefault="00767F5E" w:rsidP="00767F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2 (2.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12904B9" w14:textId="28D167EC" w:rsidR="00767F5E" w:rsidRPr="00C14F75" w:rsidRDefault="00767F5E" w:rsidP="00767F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53 (0.2)</w:t>
            </w:r>
          </w:p>
        </w:tc>
      </w:tr>
      <w:tr w:rsidR="00767F5E" w:rsidRPr="00C14F75" w14:paraId="68560822" w14:textId="77777777" w:rsidTr="009F385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F9E6B5" w14:textId="2B0ADE87" w:rsidR="00767F5E" w:rsidRPr="00C14F75" w:rsidRDefault="00767F5E" w:rsidP="00767F5E">
            <w:pPr>
              <w:spacing w:after="0" w:line="240" w:lineRule="auto"/>
              <w:ind w:firstLineChars="100" w:firstLine="180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Western As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146355" w14:textId="50ECF50B" w:rsidR="00767F5E" w:rsidRPr="00C14F75" w:rsidRDefault="00767F5E" w:rsidP="00767F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5 (6.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233627C" w14:textId="048C849B" w:rsidR="00767F5E" w:rsidRPr="00C14F75" w:rsidRDefault="00767F5E" w:rsidP="00767F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245 (0.9)</w:t>
            </w:r>
          </w:p>
        </w:tc>
      </w:tr>
      <w:tr w:rsidR="00767F5E" w:rsidRPr="00C14F75" w14:paraId="7FBC7B54" w14:textId="77777777" w:rsidTr="009F385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82FF6E" w14:textId="14D8FF2D" w:rsidR="00767F5E" w:rsidRPr="00C14F75" w:rsidRDefault="00767F5E" w:rsidP="00767F5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Europ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8DFB34" w14:textId="271E9A68" w:rsidR="00767F5E" w:rsidRPr="00C14F75" w:rsidRDefault="00767F5E" w:rsidP="00767F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20 (24.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CEA9E01" w14:textId="1DC7E6CF" w:rsidR="00767F5E" w:rsidRPr="00C14F75" w:rsidRDefault="00767F5E" w:rsidP="00767F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3785 (14.4)</w:t>
            </w:r>
          </w:p>
        </w:tc>
      </w:tr>
      <w:tr w:rsidR="00767F5E" w:rsidRPr="00C14F75" w14:paraId="3585833F" w14:textId="77777777" w:rsidTr="009F385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D4462A" w14:textId="2EF7E7BE" w:rsidR="00767F5E" w:rsidRPr="00C14F75" w:rsidRDefault="00767F5E" w:rsidP="00767F5E">
            <w:pPr>
              <w:spacing w:after="0" w:line="240" w:lineRule="auto"/>
              <w:ind w:firstLineChars="100" w:firstLine="180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Eastern Europ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94B4D0" w14:textId="59E84054" w:rsidR="00767F5E" w:rsidRPr="00C14F75" w:rsidRDefault="00767F5E" w:rsidP="00767F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2 (2.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1E97DA2" w14:textId="18EE4507" w:rsidR="00767F5E" w:rsidRPr="00C14F75" w:rsidRDefault="00767F5E" w:rsidP="00767F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63 (0.2)</w:t>
            </w:r>
          </w:p>
        </w:tc>
      </w:tr>
      <w:tr w:rsidR="00767F5E" w:rsidRPr="00C14F75" w14:paraId="79579577" w14:textId="77777777" w:rsidTr="009F385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08E818" w14:textId="341AF124" w:rsidR="00767F5E" w:rsidRPr="00C14F75" w:rsidRDefault="00767F5E" w:rsidP="00767F5E">
            <w:pPr>
              <w:spacing w:after="0" w:line="240" w:lineRule="auto"/>
              <w:ind w:firstLineChars="100" w:firstLine="180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Northern Europe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BCC341" w14:textId="3E24F591" w:rsidR="00767F5E" w:rsidRPr="00C14F75" w:rsidRDefault="00767F5E" w:rsidP="00767F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5 (6.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29B429E" w14:textId="07DAEF5E" w:rsidR="00767F5E" w:rsidRPr="00C14F75" w:rsidRDefault="00767F5E" w:rsidP="00767F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3177 (12.1)</w:t>
            </w:r>
          </w:p>
        </w:tc>
      </w:tr>
      <w:tr w:rsidR="00767F5E" w:rsidRPr="00C14F75" w14:paraId="61878220" w14:textId="77777777" w:rsidTr="009F385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0DEFEA" w14:textId="65045292" w:rsidR="00767F5E" w:rsidRPr="00C14F75" w:rsidRDefault="00767F5E" w:rsidP="00767F5E">
            <w:pPr>
              <w:spacing w:after="0" w:line="240" w:lineRule="auto"/>
              <w:ind w:firstLineChars="100" w:firstLine="180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Southern Europ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B9BD40" w14:textId="4E5C11A4" w:rsidR="00767F5E" w:rsidRPr="00C14F75" w:rsidRDefault="00767F5E" w:rsidP="00767F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11 (13.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D9E0089" w14:textId="751DAA1C" w:rsidR="00767F5E" w:rsidRPr="00C14F75" w:rsidRDefault="00767F5E" w:rsidP="00767F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496 (1.9)</w:t>
            </w:r>
          </w:p>
        </w:tc>
      </w:tr>
      <w:tr w:rsidR="00767F5E" w:rsidRPr="00C14F75" w14:paraId="199A3168" w14:textId="77777777" w:rsidTr="009F385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97F74B" w14:textId="5D604DFE" w:rsidR="00767F5E" w:rsidRPr="00C14F75" w:rsidRDefault="00767F5E" w:rsidP="00767F5E">
            <w:pPr>
              <w:spacing w:after="0" w:line="240" w:lineRule="auto"/>
              <w:ind w:firstLineChars="100" w:firstLine="180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Western Europ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F6C0C7" w14:textId="6AD53DC5" w:rsidR="00767F5E" w:rsidRPr="00C14F75" w:rsidRDefault="00767F5E" w:rsidP="00767F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2 (2.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B4E658A" w14:textId="0E13E086" w:rsidR="00767F5E" w:rsidRPr="00C14F75" w:rsidRDefault="00767F5E" w:rsidP="00767F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49 (0.2)</w:t>
            </w:r>
          </w:p>
        </w:tc>
      </w:tr>
      <w:tr w:rsidR="00767F5E" w:rsidRPr="00C14F75" w14:paraId="6A5408B6" w14:textId="77777777" w:rsidTr="009F385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662731" w14:textId="35D3891C" w:rsidR="00767F5E" w:rsidRPr="00C14F75" w:rsidRDefault="00767F5E" w:rsidP="00767F5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Ocean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FA566C" w14:textId="1BCF8DF5" w:rsidR="00767F5E" w:rsidRPr="00C14F75" w:rsidRDefault="00767F5E" w:rsidP="00767F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1 (1.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6D23BFC" w14:textId="2B991AF8" w:rsidR="00767F5E" w:rsidRPr="00C14F75" w:rsidRDefault="00767F5E" w:rsidP="00767F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3 (0)</w:t>
            </w:r>
          </w:p>
        </w:tc>
      </w:tr>
      <w:tr w:rsidR="00767F5E" w:rsidRPr="00C14F75" w14:paraId="01050785" w14:textId="77777777" w:rsidTr="009F385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DF29FA" w14:textId="04E3AF2F" w:rsidR="00767F5E" w:rsidRPr="00C14F75" w:rsidRDefault="00767F5E" w:rsidP="00767F5E">
            <w:pPr>
              <w:spacing w:after="0" w:line="240" w:lineRule="auto"/>
              <w:ind w:firstLineChars="100" w:firstLine="180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Australia and New Zealan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5A18F6" w14:textId="5CD2FE6A" w:rsidR="00767F5E" w:rsidRPr="00C14F75" w:rsidRDefault="00767F5E" w:rsidP="00767F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1 (1.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B7C7799" w14:textId="2BAC6EF7" w:rsidR="00767F5E" w:rsidRPr="00C14F75" w:rsidRDefault="00767F5E" w:rsidP="00767F5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3 (0)</w:t>
            </w:r>
          </w:p>
        </w:tc>
      </w:tr>
      <w:tr w:rsidR="00BB2643" w:rsidRPr="00C14F75" w14:paraId="55E2572F" w14:textId="77777777" w:rsidTr="009F385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F22C0FC" w14:textId="02B26FF4" w:rsidR="00BB2643" w:rsidRPr="00C14F75" w:rsidRDefault="00BB2643" w:rsidP="00767F5E">
            <w:pPr>
              <w:spacing w:after="0" w:line="240" w:lineRule="auto"/>
              <w:ind w:firstLineChars="100" w:firstLine="180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Micrones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525E5C" w14:textId="127D87E9" w:rsidR="00BB2643" w:rsidRPr="00C14F75" w:rsidRDefault="00BB2643" w:rsidP="00E73661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9FACEF4" w14:textId="74D3A5D3" w:rsidR="00BB2643" w:rsidRPr="00C14F75" w:rsidRDefault="00BB2643" w:rsidP="00E73661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-</w:t>
            </w:r>
          </w:p>
        </w:tc>
      </w:tr>
      <w:tr w:rsidR="00E73661" w:rsidRPr="00C14F75" w14:paraId="5622E7B5" w14:textId="77777777" w:rsidTr="009F385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5D1F36A" w14:textId="1F9F7726" w:rsidR="00E73661" w:rsidRPr="00C14F75" w:rsidRDefault="00E73661" w:rsidP="00767F5E">
            <w:pPr>
              <w:spacing w:after="0" w:line="240" w:lineRule="auto"/>
              <w:ind w:firstLineChars="100" w:firstLine="180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Melanes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743135" w14:textId="13BA4B57" w:rsidR="00E73661" w:rsidRPr="00C14F75" w:rsidRDefault="00E73661" w:rsidP="00E73661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E906FEF" w14:textId="587AF26F" w:rsidR="00E73661" w:rsidRPr="00C14F75" w:rsidRDefault="00E73661" w:rsidP="00E73661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-</w:t>
            </w:r>
          </w:p>
        </w:tc>
      </w:tr>
      <w:tr w:rsidR="00E73661" w:rsidRPr="00C14F75" w14:paraId="1E5A5EAD" w14:textId="77777777" w:rsidTr="00C14F75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0D7F4A0" w14:textId="3B4ED4D9" w:rsidR="00E73661" w:rsidRPr="00C14F75" w:rsidRDefault="00E73661" w:rsidP="000D22AD">
            <w:pPr>
              <w:spacing w:after="0" w:line="240" w:lineRule="auto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     Polynes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7D068FB" w14:textId="7B3DB8A7" w:rsidR="00E73661" w:rsidRPr="00C14F75" w:rsidRDefault="00E73661" w:rsidP="00E7366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  <w:t>-</w:t>
            </w:r>
          </w:p>
        </w:tc>
        <w:tc>
          <w:tcPr>
            <w:tcW w:w="23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1582A45" w14:textId="0A44D3C5" w:rsidR="00E73661" w:rsidRPr="00C14F75" w:rsidRDefault="00E73661" w:rsidP="00E736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GB"/>
              </w:rPr>
            </w:pPr>
            <w:r w:rsidRPr="00C14F75"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GB"/>
              </w:rPr>
              <w:t>-</w:t>
            </w:r>
          </w:p>
        </w:tc>
      </w:tr>
      <w:tr w:rsidR="00602AA2" w:rsidRPr="00C14F75" w14:paraId="78DFBC36" w14:textId="77777777" w:rsidTr="009F385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86CE081" w14:textId="22C450EC" w:rsidR="00602AA2" w:rsidRPr="00602AA2" w:rsidRDefault="00602AA2" w:rsidP="00602AA2">
            <w:pPr>
              <w:spacing w:after="0" w:line="240" w:lineRule="auto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602AA2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Income group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3ED8A94" w14:textId="77777777" w:rsidR="00602AA2" w:rsidRPr="00602AA2" w:rsidRDefault="00602AA2" w:rsidP="00602AA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AEA482D" w14:textId="77777777" w:rsidR="00602AA2" w:rsidRPr="00602AA2" w:rsidRDefault="00602AA2" w:rsidP="00602A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GB"/>
              </w:rPr>
            </w:pPr>
          </w:p>
        </w:tc>
      </w:tr>
      <w:tr w:rsidR="00602AA2" w:rsidRPr="00C14F75" w14:paraId="7C57FD1B" w14:textId="77777777" w:rsidTr="009F385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8571491" w14:textId="7932AA69" w:rsidR="00602AA2" w:rsidRPr="00602AA2" w:rsidRDefault="00602AA2" w:rsidP="00602AA2">
            <w:pPr>
              <w:spacing w:after="0" w:line="240" w:lineRule="auto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    </w:t>
            </w:r>
            <w:r w:rsidRPr="00602AA2">
              <w:rPr>
                <w:rFonts w:ascii="Calibri" w:hAnsi="Calibri" w:cs="Calibri"/>
                <w:color w:val="000000"/>
                <w:sz w:val="18"/>
                <w:szCs w:val="18"/>
              </w:rPr>
              <w:t>High-income countr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FBCBE10" w14:textId="0CA51F5E" w:rsidR="00602AA2" w:rsidRPr="00602AA2" w:rsidRDefault="00602AA2" w:rsidP="00602AA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val="en-GB" w:eastAsia="en-GB"/>
              </w:rPr>
            </w:pPr>
            <w:r w:rsidRPr="00602AA2">
              <w:rPr>
                <w:rFonts w:ascii="Calibri" w:hAnsi="Calibri" w:cs="Calibri"/>
                <w:color w:val="000000"/>
                <w:sz w:val="18"/>
                <w:szCs w:val="18"/>
              </w:rPr>
              <w:t>37 (45.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6D45F46" w14:textId="35B0FF5D" w:rsidR="00602AA2" w:rsidRPr="00602AA2" w:rsidRDefault="00602AA2" w:rsidP="00602A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GB"/>
              </w:rPr>
            </w:pPr>
            <w:r w:rsidRPr="00602AA2">
              <w:rPr>
                <w:rFonts w:ascii="Calibri" w:hAnsi="Calibri" w:cs="Calibri"/>
                <w:color w:val="000000"/>
                <w:sz w:val="18"/>
                <w:szCs w:val="18"/>
              </w:rPr>
              <w:t>7048 (26.8)</w:t>
            </w:r>
          </w:p>
        </w:tc>
      </w:tr>
      <w:tr w:rsidR="00602AA2" w:rsidRPr="00C14F75" w14:paraId="546806D9" w14:textId="77777777" w:rsidTr="009F385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338C4BD" w14:textId="08ACDAA7" w:rsidR="00602AA2" w:rsidRPr="00602AA2" w:rsidRDefault="00602AA2" w:rsidP="00602AA2">
            <w:pPr>
              <w:spacing w:after="0" w:line="240" w:lineRule="auto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    </w:t>
            </w:r>
            <w:r w:rsidRPr="00602AA2">
              <w:rPr>
                <w:rFonts w:ascii="Calibri" w:hAnsi="Calibri" w:cs="Calibri"/>
                <w:color w:val="000000"/>
                <w:sz w:val="18"/>
                <w:szCs w:val="18"/>
              </w:rPr>
              <w:t>Lower- and middle-income countr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3E06FF0" w14:textId="00DA5FDB" w:rsidR="00602AA2" w:rsidRPr="00602AA2" w:rsidRDefault="00602AA2" w:rsidP="00602AA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val="en-GB" w:eastAsia="en-GB"/>
              </w:rPr>
            </w:pPr>
            <w:r w:rsidRPr="00602AA2">
              <w:rPr>
                <w:rFonts w:ascii="Calibri" w:hAnsi="Calibri" w:cs="Calibri"/>
                <w:color w:val="000000"/>
                <w:sz w:val="18"/>
                <w:szCs w:val="18"/>
              </w:rPr>
              <w:t>45 (54.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4330588" w14:textId="549C06D6" w:rsidR="00602AA2" w:rsidRPr="00602AA2" w:rsidRDefault="00602AA2" w:rsidP="00602AA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GB"/>
              </w:rPr>
            </w:pPr>
            <w:r w:rsidRPr="00602AA2">
              <w:rPr>
                <w:rFonts w:ascii="Calibri" w:hAnsi="Calibri" w:cs="Calibri"/>
                <w:color w:val="000000"/>
                <w:sz w:val="18"/>
                <w:szCs w:val="18"/>
              </w:rPr>
              <w:t>19229 (73.2)</w:t>
            </w:r>
          </w:p>
        </w:tc>
      </w:tr>
      <w:tr w:rsidR="000D22AD" w:rsidRPr="00C14F75" w14:paraId="6155BE2C" w14:textId="77777777" w:rsidTr="009F385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FE321D" w14:textId="648F529E" w:rsidR="000D22AD" w:rsidRPr="00C14F75" w:rsidRDefault="000D22AD" w:rsidP="000D22A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Settin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D5503E" w14:textId="77777777" w:rsidR="000D22AD" w:rsidRPr="00C14F75" w:rsidRDefault="000D22AD" w:rsidP="000D22A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47400F6" w14:textId="77777777" w:rsidR="000D22AD" w:rsidRPr="00C14F75" w:rsidRDefault="000D22AD" w:rsidP="000D22AD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GB"/>
              </w:rPr>
            </w:pPr>
          </w:p>
        </w:tc>
      </w:tr>
      <w:tr w:rsidR="00BD6874" w:rsidRPr="00C14F75" w14:paraId="75937148" w14:textId="77777777" w:rsidTr="009F385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6D91E6" w14:textId="5941F71E" w:rsidR="00BD6874" w:rsidRPr="00C14F75" w:rsidRDefault="00BD6874" w:rsidP="00BD6874">
            <w:pPr>
              <w:spacing w:after="0" w:line="240" w:lineRule="auto"/>
              <w:ind w:firstLineChars="100" w:firstLine="180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Community-base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82FE51" w14:textId="18945E54" w:rsidR="00BD6874" w:rsidRPr="00C14F75" w:rsidRDefault="00BD6874" w:rsidP="00BD687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1 (1.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3635A7E" w14:textId="131E68DF" w:rsidR="00BD6874" w:rsidRPr="00C14F75" w:rsidRDefault="00BD6874" w:rsidP="00BD687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36 (0.1)</w:t>
            </w:r>
          </w:p>
        </w:tc>
      </w:tr>
      <w:tr w:rsidR="00BD6874" w:rsidRPr="00C14F75" w14:paraId="5BFA99FE" w14:textId="77777777" w:rsidTr="009F385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6DCB5F" w14:textId="052FFA6C" w:rsidR="00BD6874" w:rsidRPr="00C14F75" w:rsidRDefault="00BD6874" w:rsidP="00BD6874">
            <w:pPr>
              <w:spacing w:after="0" w:line="240" w:lineRule="auto"/>
              <w:ind w:firstLineChars="100" w:firstLine="180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Hospital-base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1FCADC" w14:textId="43723026" w:rsidR="00BD6874" w:rsidRPr="00C14F75" w:rsidRDefault="00BD6874" w:rsidP="00BD687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71 (86.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5B6417A" w14:textId="10A9F015" w:rsidR="00BD6874" w:rsidRPr="00C14F75" w:rsidRDefault="00BD6874" w:rsidP="00BD687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15659 (59.6)</w:t>
            </w:r>
          </w:p>
        </w:tc>
      </w:tr>
      <w:tr w:rsidR="00BD6874" w:rsidRPr="00C14F75" w14:paraId="14F29727" w14:textId="77777777" w:rsidTr="009F385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F299B6" w14:textId="4E0E6F13" w:rsidR="00BD6874" w:rsidRPr="00C14F75" w:rsidRDefault="00BD6874" w:rsidP="00BD6874">
            <w:pPr>
              <w:spacing w:after="0" w:line="240" w:lineRule="auto"/>
              <w:ind w:firstLineChars="100" w:firstLine="180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Laboratory-based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FFBF4B" w14:textId="09E3F56B" w:rsidR="00BD6874" w:rsidRPr="00C14F75" w:rsidRDefault="00BD6874" w:rsidP="00BD687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6 (7.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E5A9AD5" w14:textId="626C0A87" w:rsidR="00BD6874" w:rsidRPr="00C14F75" w:rsidRDefault="00BD6874" w:rsidP="00BD687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4862 (18.5)</w:t>
            </w:r>
          </w:p>
        </w:tc>
      </w:tr>
      <w:tr w:rsidR="00BD6874" w:rsidRPr="00C14F75" w14:paraId="104B597D" w14:textId="77777777" w:rsidTr="009F385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9D685E" w14:textId="68222A35" w:rsidR="00BD6874" w:rsidRPr="00C14F75" w:rsidRDefault="00BD6874" w:rsidP="00BD6874">
            <w:pPr>
              <w:spacing w:after="0" w:line="240" w:lineRule="auto"/>
              <w:ind w:firstLineChars="100" w:firstLine="180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National surveillanc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B9B6A3" w14:textId="5D3E393B" w:rsidR="00BD6874" w:rsidRPr="00C14F75" w:rsidRDefault="00BD6874" w:rsidP="00BD687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3 (3.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DA078E8" w14:textId="65DCC005" w:rsidR="00BD6874" w:rsidRPr="00C14F75" w:rsidRDefault="00BD6874" w:rsidP="00BD687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5041 (19.2)</w:t>
            </w:r>
          </w:p>
        </w:tc>
      </w:tr>
      <w:tr w:rsidR="00BD6874" w:rsidRPr="00C14F75" w14:paraId="27BB5D74" w14:textId="77777777" w:rsidTr="009F385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B4D7F8" w14:textId="0731E429" w:rsidR="00BD6874" w:rsidRPr="00C14F75" w:rsidRDefault="00BD6874" w:rsidP="00BD6874">
            <w:pPr>
              <w:spacing w:after="0" w:line="240" w:lineRule="auto"/>
              <w:ind w:firstLineChars="100" w:firstLine="180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Combine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CE0A79" w14:textId="55162396" w:rsidR="00BD6874" w:rsidRPr="00C14F75" w:rsidRDefault="00BD6874" w:rsidP="00BD687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1 (1.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C74CBCC" w14:textId="60BF7DFE" w:rsidR="00BD6874" w:rsidRPr="00C14F75" w:rsidRDefault="00BD6874" w:rsidP="00BD687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682 (2.6)</w:t>
            </w:r>
          </w:p>
        </w:tc>
      </w:tr>
      <w:tr w:rsidR="000D22AD" w:rsidRPr="00C14F75" w14:paraId="750D7AFD" w14:textId="77777777" w:rsidTr="009F385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FCE6DB" w14:textId="11C4A156" w:rsidR="000D22AD" w:rsidRPr="00C14F75" w:rsidRDefault="000D22AD" w:rsidP="000D22A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Age group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3156D8" w14:textId="77777777" w:rsidR="000D22AD" w:rsidRPr="00C14F75" w:rsidRDefault="000D22AD" w:rsidP="000D22A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DD7CE7" w14:textId="77777777" w:rsidR="000D22AD" w:rsidRPr="00C14F75" w:rsidRDefault="000D22AD" w:rsidP="000D22AD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GB" w:eastAsia="en-GB"/>
              </w:rPr>
            </w:pPr>
          </w:p>
        </w:tc>
      </w:tr>
      <w:tr w:rsidR="007531A6" w:rsidRPr="00C14F75" w14:paraId="1063E9CD" w14:textId="77777777" w:rsidTr="009F385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342A48" w14:textId="7D2DE90E" w:rsidR="007531A6" w:rsidRPr="00C14F75" w:rsidRDefault="007531A6" w:rsidP="007531A6">
            <w:pPr>
              <w:spacing w:after="0" w:line="240" w:lineRule="auto"/>
              <w:ind w:firstLineChars="100" w:firstLine="180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Adults onl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46D50F" w14:textId="320D520C" w:rsidR="007531A6" w:rsidRPr="00C14F75" w:rsidRDefault="007531A6" w:rsidP="007531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13 (15.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689689" w14:textId="2C6C6A58" w:rsidR="007531A6" w:rsidRPr="00C14F75" w:rsidRDefault="007531A6" w:rsidP="007531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459 (1.8)</w:t>
            </w:r>
          </w:p>
        </w:tc>
      </w:tr>
      <w:tr w:rsidR="007531A6" w:rsidRPr="00C14F75" w14:paraId="17C80B3E" w14:textId="77777777" w:rsidTr="009F385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0D23C1" w14:textId="6C376909" w:rsidR="007531A6" w:rsidRPr="00C14F75" w:rsidRDefault="007531A6" w:rsidP="007531A6">
            <w:pPr>
              <w:spacing w:after="0" w:line="240" w:lineRule="auto"/>
              <w:ind w:firstLineChars="100" w:firstLine="180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Children onl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218B7C" w14:textId="46CB62B4" w:rsidR="007531A6" w:rsidRPr="00C14F75" w:rsidRDefault="007531A6" w:rsidP="007531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33 (40.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F1153A" w14:textId="504A4D89" w:rsidR="007531A6" w:rsidRPr="00C14F75" w:rsidRDefault="007531A6" w:rsidP="007531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3242 (12.3)</w:t>
            </w:r>
          </w:p>
        </w:tc>
      </w:tr>
      <w:tr w:rsidR="007531A6" w:rsidRPr="00C14F75" w14:paraId="141EF9E9" w14:textId="77777777" w:rsidTr="009F385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6413B3" w14:textId="2A028D38" w:rsidR="007531A6" w:rsidRPr="00C14F75" w:rsidRDefault="007531A6" w:rsidP="007531A6">
            <w:pPr>
              <w:spacing w:after="0" w:line="240" w:lineRule="auto"/>
              <w:ind w:firstLineChars="100" w:firstLine="180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Mixed ag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54B37C" w14:textId="289AC8F3" w:rsidR="007531A6" w:rsidRPr="00C14F75" w:rsidRDefault="007531A6" w:rsidP="007531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36 (43.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7686D2" w14:textId="6CF71BB6" w:rsidR="007531A6" w:rsidRPr="00C14F75" w:rsidRDefault="007531A6" w:rsidP="007531A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en-GB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22579 (58.9</w:t>
            </w:r>
            <w:r w:rsidR="00B7427A"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)</w:t>
            </w:r>
          </w:p>
        </w:tc>
      </w:tr>
      <w:tr w:rsidR="00D21BE8" w:rsidRPr="00C14F75" w14:paraId="3B886942" w14:textId="77777777" w:rsidTr="009F385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456CB2F" w14:textId="46BEA862" w:rsidR="00D21BE8" w:rsidRPr="00D21BE8" w:rsidRDefault="00D21BE8" w:rsidP="00D21BE8">
            <w:pPr>
              <w:spacing w:after="0" w:line="240" w:lineRule="auto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D21BE8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Sterile site culture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0BD875E" w14:textId="77777777" w:rsidR="00D21BE8" w:rsidRPr="00D21BE8" w:rsidRDefault="00D21BE8" w:rsidP="00D21BE8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1FEEAF4" w14:textId="77777777" w:rsidR="00D21BE8" w:rsidRPr="00C14F75" w:rsidRDefault="00D21BE8" w:rsidP="00D21BE8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</w:tr>
      <w:tr w:rsidR="00D21BE8" w:rsidRPr="00C14F75" w14:paraId="14A2BBA6" w14:textId="77777777" w:rsidTr="009F385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F92A1E4" w14:textId="2FA4A632" w:rsidR="00D21BE8" w:rsidRPr="00D21BE8" w:rsidRDefault="00D21BE8" w:rsidP="00D21BE8">
            <w:pPr>
              <w:spacing w:after="0" w:line="240" w:lineRule="auto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    </w:t>
            </w:r>
            <w:r w:rsidRPr="00D21BE8">
              <w:rPr>
                <w:rFonts w:ascii="Calibri" w:hAnsi="Calibri" w:cs="Calibri"/>
                <w:color w:val="000000"/>
                <w:sz w:val="18"/>
                <w:szCs w:val="18"/>
              </w:rPr>
              <w:t>Bloo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59973F" w14:textId="53BC6D89" w:rsidR="00D21BE8" w:rsidRPr="00D21BE8" w:rsidRDefault="00D21BE8" w:rsidP="00D21BE8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D21BE8">
              <w:rPr>
                <w:rFonts w:ascii="Calibri" w:hAnsi="Calibri" w:cs="Calibri"/>
                <w:color w:val="000000"/>
                <w:sz w:val="18"/>
                <w:szCs w:val="18"/>
              </w:rPr>
              <w:t>80 (97.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30C298C" w14:textId="16140762" w:rsidR="00D21BE8" w:rsidRPr="00C14F75" w:rsidRDefault="00D21BE8" w:rsidP="00D21BE8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-</w:t>
            </w:r>
          </w:p>
        </w:tc>
      </w:tr>
      <w:tr w:rsidR="00D21BE8" w:rsidRPr="00C14F75" w14:paraId="6742FDE2" w14:textId="77777777" w:rsidTr="009F385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A805515" w14:textId="3CF322C3" w:rsidR="00D21BE8" w:rsidRPr="00D21BE8" w:rsidRDefault="00D21BE8" w:rsidP="00D21BE8">
            <w:pPr>
              <w:spacing w:after="0" w:line="240" w:lineRule="auto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    </w:t>
            </w:r>
            <w:r w:rsidRPr="00D21BE8">
              <w:rPr>
                <w:rFonts w:ascii="Calibri" w:hAnsi="Calibri" w:cs="Calibri"/>
                <w:color w:val="000000"/>
                <w:sz w:val="18"/>
                <w:szCs w:val="18"/>
              </w:rPr>
              <w:t>Bone marrow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84CD7B3" w14:textId="1A4E5640" w:rsidR="00D21BE8" w:rsidRPr="00D21BE8" w:rsidRDefault="00D21BE8" w:rsidP="00D21BE8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D21BE8">
              <w:rPr>
                <w:rFonts w:ascii="Calibri" w:hAnsi="Calibri" w:cs="Calibri"/>
                <w:color w:val="000000"/>
                <w:sz w:val="18"/>
                <w:szCs w:val="18"/>
              </w:rPr>
              <w:t>1 (1.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6FBDC65" w14:textId="196C077B" w:rsidR="00D21BE8" w:rsidRPr="00C14F75" w:rsidRDefault="00D21BE8" w:rsidP="00D21BE8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-</w:t>
            </w:r>
          </w:p>
        </w:tc>
      </w:tr>
      <w:tr w:rsidR="00D21BE8" w:rsidRPr="00C14F75" w14:paraId="37BAAB8B" w14:textId="77777777" w:rsidTr="009F385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63BEEFD" w14:textId="36E4B467" w:rsidR="00D21BE8" w:rsidRPr="00D21BE8" w:rsidRDefault="00D21BE8" w:rsidP="00D21BE8">
            <w:pPr>
              <w:spacing w:after="0" w:line="240" w:lineRule="auto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    </w:t>
            </w:r>
            <w:r w:rsidRPr="00D21BE8">
              <w:rPr>
                <w:rFonts w:ascii="Calibri" w:hAnsi="Calibri" w:cs="Calibri"/>
                <w:color w:val="000000"/>
                <w:sz w:val="18"/>
                <w:szCs w:val="18"/>
              </w:rPr>
              <w:t>Cerebrospinal flui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44C4DAE" w14:textId="69DB069E" w:rsidR="00D21BE8" w:rsidRPr="00D21BE8" w:rsidRDefault="00D21BE8" w:rsidP="00D21BE8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D21BE8">
              <w:rPr>
                <w:rFonts w:ascii="Calibri" w:hAnsi="Calibri" w:cs="Calibri"/>
                <w:color w:val="000000"/>
                <w:sz w:val="18"/>
                <w:szCs w:val="18"/>
              </w:rPr>
              <w:t>11 (13.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E4CEA06" w14:textId="6067BB18" w:rsidR="00D21BE8" w:rsidRPr="00C14F75" w:rsidRDefault="00D21BE8" w:rsidP="00D21BE8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-</w:t>
            </w:r>
          </w:p>
        </w:tc>
      </w:tr>
      <w:tr w:rsidR="00F5463C" w:rsidRPr="00C14F75" w14:paraId="423D306D" w14:textId="77777777" w:rsidTr="009F385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01867D6" w14:textId="2D97EC6C" w:rsidR="00F5463C" w:rsidRDefault="00F5463C" w:rsidP="00D21BE8">
            <w:pPr>
              <w:spacing w:after="0" w:line="240" w:lineRule="auto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    Deep tissu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35456E1" w14:textId="6C2C16AA" w:rsidR="00F5463C" w:rsidRPr="00D21BE8" w:rsidRDefault="00F5463C" w:rsidP="00D21BE8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5 (6.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595E348" w14:textId="77777777" w:rsidR="00F5463C" w:rsidRDefault="00F5463C" w:rsidP="00D21BE8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</w:tr>
      <w:tr w:rsidR="00D21BE8" w:rsidRPr="00C14F75" w14:paraId="2ED24D79" w14:textId="77777777" w:rsidTr="009F385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EDF0F5E" w14:textId="14349362" w:rsidR="00D21BE8" w:rsidRPr="00D21BE8" w:rsidRDefault="00D21BE8" w:rsidP="00D21BE8">
            <w:pPr>
              <w:spacing w:after="0" w:line="240" w:lineRule="auto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    </w:t>
            </w:r>
            <w:r w:rsidRPr="00D21BE8">
              <w:rPr>
                <w:rFonts w:ascii="Calibri" w:hAnsi="Calibri" w:cs="Calibri"/>
                <w:color w:val="000000"/>
                <w:sz w:val="18"/>
                <w:szCs w:val="18"/>
              </w:rPr>
              <w:t>Pleural flui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E5D4013" w14:textId="30C7546F" w:rsidR="00D21BE8" w:rsidRPr="00D21BE8" w:rsidRDefault="00D21BE8" w:rsidP="00D21BE8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D21BE8">
              <w:rPr>
                <w:rFonts w:ascii="Calibri" w:hAnsi="Calibri" w:cs="Calibri"/>
                <w:color w:val="000000"/>
                <w:sz w:val="18"/>
                <w:szCs w:val="18"/>
              </w:rPr>
              <w:t>2 (2.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A6FD1D8" w14:textId="06817784" w:rsidR="00D21BE8" w:rsidRPr="00C14F75" w:rsidRDefault="00D21BE8" w:rsidP="00D21BE8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-</w:t>
            </w:r>
          </w:p>
        </w:tc>
      </w:tr>
      <w:tr w:rsidR="00D21BE8" w:rsidRPr="00C14F75" w14:paraId="006A0389" w14:textId="77777777" w:rsidTr="009F385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7CC35B0" w14:textId="132CD7CD" w:rsidR="00D21BE8" w:rsidRPr="00D21BE8" w:rsidRDefault="00D21BE8" w:rsidP="00D21BE8">
            <w:pPr>
              <w:spacing w:after="0" w:line="240" w:lineRule="auto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    </w:t>
            </w:r>
            <w:r w:rsidRPr="00D21BE8">
              <w:rPr>
                <w:rFonts w:ascii="Calibri" w:hAnsi="Calibri" w:cs="Calibri"/>
                <w:color w:val="000000"/>
                <w:sz w:val="18"/>
                <w:szCs w:val="18"/>
              </w:rPr>
              <w:t>Synovial flui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03445BA" w14:textId="7357C3B9" w:rsidR="00D21BE8" w:rsidRPr="00D21BE8" w:rsidRDefault="00D21BE8" w:rsidP="00D21BE8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D21BE8">
              <w:rPr>
                <w:rFonts w:ascii="Calibri" w:hAnsi="Calibri" w:cs="Calibri"/>
                <w:color w:val="000000"/>
                <w:sz w:val="18"/>
                <w:szCs w:val="18"/>
              </w:rPr>
              <w:t>7 (8.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063D187" w14:textId="2FD2B6BB" w:rsidR="00D21BE8" w:rsidRPr="00C14F75" w:rsidRDefault="00D21BE8" w:rsidP="00D21BE8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-</w:t>
            </w:r>
          </w:p>
        </w:tc>
      </w:tr>
      <w:tr w:rsidR="00D21BE8" w:rsidRPr="00C14F75" w14:paraId="58F6DE54" w14:textId="77777777" w:rsidTr="009F385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B53DE67" w14:textId="6E20A6CD" w:rsidR="00D21BE8" w:rsidRPr="00D21BE8" w:rsidRDefault="00D21BE8" w:rsidP="00D21BE8">
            <w:pPr>
              <w:spacing w:after="0" w:line="240" w:lineRule="auto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    </w:t>
            </w:r>
            <w:r w:rsidRPr="00D21BE8">
              <w:rPr>
                <w:rFonts w:ascii="Calibri" w:hAnsi="Calibri" w:cs="Calibri"/>
                <w:color w:val="000000"/>
                <w:sz w:val="18"/>
                <w:szCs w:val="18"/>
              </w:rPr>
              <w:t>Other normally sterile sites</w:t>
            </w:r>
            <w:r>
              <w:rPr>
                <w:rFonts w:ascii="Calibri" w:hAnsi="Calibri" w:cs="Calibri"/>
                <w:color w:val="000000"/>
                <w:sz w:val="18"/>
                <w:szCs w:val="18"/>
              </w:rPr>
              <w:t>*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B87C871" w14:textId="5D790FAA" w:rsidR="00D21BE8" w:rsidRPr="00D21BE8" w:rsidRDefault="00D21BE8" w:rsidP="00D21BE8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D21BE8">
              <w:rPr>
                <w:rFonts w:ascii="Calibri" w:hAnsi="Calibri" w:cs="Calibri"/>
                <w:color w:val="000000"/>
                <w:sz w:val="18"/>
                <w:szCs w:val="18"/>
              </w:rPr>
              <w:t>10 (12.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3218BA4" w14:textId="41B8EB1E" w:rsidR="00D21BE8" w:rsidRPr="00C14F75" w:rsidRDefault="00D21BE8" w:rsidP="00D21BE8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-</w:t>
            </w:r>
          </w:p>
        </w:tc>
      </w:tr>
      <w:tr w:rsidR="00BE26B6" w:rsidRPr="00C14F75" w14:paraId="72086CFA" w14:textId="77777777" w:rsidTr="009F385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28B0DF4" w14:textId="3025AEC6" w:rsidR="00BE26B6" w:rsidRPr="00C14F75" w:rsidRDefault="00BE26B6" w:rsidP="00BE26B6">
            <w:pPr>
              <w:spacing w:after="0" w:line="240" w:lineRule="auto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C14F75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Methods serovar typin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BA3226E" w14:textId="77777777" w:rsidR="00BE26B6" w:rsidRPr="00C14F75" w:rsidRDefault="00BE26B6" w:rsidP="00BE26B6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C6CB92A" w14:textId="676C0CE4" w:rsidR="00BE26B6" w:rsidRPr="00C14F75" w:rsidRDefault="00BE26B6" w:rsidP="00BE26B6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</w:tr>
      <w:tr w:rsidR="00BE26B6" w:rsidRPr="00C14F75" w14:paraId="25182E68" w14:textId="77777777" w:rsidTr="009F385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7800B2" w14:textId="55B12AC9" w:rsidR="00BE26B6" w:rsidRPr="00C14F75" w:rsidRDefault="00AC3822" w:rsidP="00BE26B6">
            <w:pPr>
              <w:spacing w:after="0" w:line="240" w:lineRule="auto"/>
              <w:ind w:firstLineChars="100" w:firstLine="180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A</w:t>
            </w:r>
            <w:r w:rsidR="00BE26B6"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gglutination test</w:t>
            </w:r>
            <w:r w:rsidR="002C559D"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in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1BF9A35" w14:textId="43535BD5" w:rsidR="00BE26B6" w:rsidRPr="00C14F75" w:rsidRDefault="00AC3822" w:rsidP="00BE26B6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4</w:t>
            </w:r>
            <w:r w:rsidR="00BE26B6"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9 (</w:t>
            </w: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59</w:t>
            </w:r>
            <w:r w:rsidR="00BE26B6"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.</w:t>
            </w: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7</w:t>
            </w:r>
            <w:r w:rsidR="00BE26B6"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E8BD287" w14:textId="373776FF" w:rsidR="00BE26B6" w:rsidRPr="00C14F75" w:rsidRDefault="00BE26B6" w:rsidP="00BE26B6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</w:tr>
      <w:tr w:rsidR="00BE26B6" w:rsidRPr="00C14F75" w14:paraId="5BE5FAF9" w14:textId="77777777" w:rsidTr="009F385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426638A" w14:textId="115B7C58" w:rsidR="00BE26B6" w:rsidRPr="00C14F75" w:rsidRDefault="00BE26B6" w:rsidP="00BE26B6">
            <w:pPr>
              <w:spacing w:after="0" w:line="240" w:lineRule="auto"/>
              <w:ind w:firstLineChars="100" w:firstLine="180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Combination of </w:t>
            </w:r>
            <w:r w:rsidR="003A79A1"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method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FC58BA2" w14:textId="53AC1755" w:rsidR="00BE26B6" w:rsidRPr="00C14F75" w:rsidRDefault="00BE26B6" w:rsidP="00BE26B6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5 (6.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88AB246" w14:textId="65DCEB40" w:rsidR="00BE26B6" w:rsidRPr="00C14F75" w:rsidRDefault="00BE26B6" w:rsidP="00BE26B6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</w:tr>
      <w:tr w:rsidR="00BE26B6" w:rsidRPr="00C14F75" w14:paraId="7CD68436" w14:textId="77777777" w:rsidTr="009F385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4ECA730" w14:textId="7C5AB86D" w:rsidR="00BE26B6" w:rsidRPr="00C14F75" w:rsidRDefault="000C1953" w:rsidP="000C1953">
            <w:pPr>
              <w:spacing w:after="0" w:line="240" w:lineRule="auto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C14F75">
              <w:rPr>
                <w:sz w:val="18"/>
                <w:szCs w:val="18"/>
              </w:rPr>
              <w:t xml:space="preserve">    Multilocus sequence typin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5D6BE24" w14:textId="2860AB0D" w:rsidR="00BE26B6" w:rsidRPr="00C14F75" w:rsidRDefault="00BE26B6" w:rsidP="00BE26B6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1 (1.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A4965E3" w14:textId="6739F58D" w:rsidR="00BE26B6" w:rsidRPr="00C14F75" w:rsidRDefault="00BE26B6" w:rsidP="00BE26B6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</w:tr>
      <w:tr w:rsidR="00BE26B6" w:rsidRPr="00C14F75" w14:paraId="43CB382B" w14:textId="77777777" w:rsidTr="009F385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4155CA0" w14:textId="437BBE5E" w:rsidR="00BE26B6" w:rsidRPr="00C14F75" w:rsidRDefault="00BE26B6" w:rsidP="00BE26B6">
            <w:pPr>
              <w:spacing w:after="0" w:line="240" w:lineRule="auto"/>
              <w:ind w:firstLineChars="100" w:firstLine="180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Unclea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28F24FE" w14:textId="7D42EDAB" w:rsidR="00BE26B6" w:rsidRPr="00C14F75" w:rsidRDefault="00BE26B6" w:rsidP="00BE26B6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C14F75">
              <w:rPr>
                <w:rFonts w:ascii="Calibri" w:hAnsi="Calibri" w:cs="Calibri"/>
                <w:color w:val="000000"/>
                <w:sz w:val="18"/>
                <w:szCs w:val="18"/>
              </w:rPr>
              <w:t>27 (32.9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88AE6F6" w14:textId="2689BB44" w:rsidR="00BE26B6" w:rsidRPr="00C14F75" w:rsidRDefault="00BE26B6" w:rsidP="00BE26B6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</w:tr>
    </w:tbl>
    <w:p w14:paraId="333FB259" w14:textId="193D9561" w:rsidR="003A79A1" w:rsidRDefault="00FF68BC">
      <w:r>
        <w:t xml:space="preserve">Supplementary Table S4: </w:t>
      </w:r>
      <w:r w:rsidR="00F5463C">
        <w:t>IQR, interquartile range; UN, united nations</w:t>
      </w:r>
    </w:p>
    <w:p w14:paraId="15325134" w14:textId="57A6A325" w:rsidR="00B143A8" w:rsidRDefault="00D21BE8" w:rsidP="00D21BE8">
      <w:pPr>
        <w:sectPr w:rsidR="00B143A8" w:rsidSect="00702918">
          <w:pgSz w:w="11906" w:h="16838"/>
          <w:pgMar w:top="720" w:right="720" w:bottom="720" w:left="720" w:header="708" w:footer="708" w:gutter="0"/>
          <w:cols w:space="708"/>
          <w:docGrid w:linePitch="360"/>
        </w:sectPr>
      </w:pPr>
      <w:r>
        <w:t>*Other normally sterile sites include bile, b</w:t>
      </w:r>
      <w:r w:rsidRPr="00D21BE8">
        <w:t>ronchoalveolar lavage</w:t>
      </w:r>
      <w:r>
        <w:t>, normally sterile body site undefined, peritoneal fluid, subdural fluid, urine collected with catheter, wound secretion or pus.</w:t>
      </w:r>
    </w:p>
    <w:p w14:paraId="1F1F9A2F" w14:textId="0C4FE7EB" w:rsidR="00B70203" w:rsidRDefault="00284894" w:rsidP="0042017B">
      <w:pPr>
        <w:pStyle w:val="Heading2"/>
      </w:pPr>
      <w:bookmarkStart w:id="5" w:name="_Hlk146018469"/>
      <w:r>
        <w:t>Supplementa</w:t>
      </w:r>
      <w:r w:rsidR="00B9288E">
        <w:t>ry Table S</w:t>
      </w:r>
      <w:r w:rsidR="00210D01">
        <w:t>5</w:t>
      </w:r>
      <w:r w:rsidR="00692894">
        <w:t xml:space="preserve"> - </w:t>
      </w:r>
      <w:r w:rsidR="00E219A8" w:rsidRPr="00D5376B">
        <w:t xml:space="preserve">The proportion of non-typhoidal </w:t>
      </w:r>
      <w:r w:rsidR="00E219A8" w:rsidRPr="00D5376B">
        <w:rPr>
          <w:i/>
          <w:iCs/>
        </w:rPr>
        <w:t>Salmonella enterica</w:t>
      </w:r>
      <w:r w:rsidR="00E219A8" w:rsidRPr="00D5376B">
        <w:t xml:space="preserve"> isolates by </w:t>
      </w:r>
      <w:r w:rsidR="00CA2F9D">
        <w:t xml:space="preserve">serogroup </w:t>
      </w:r>
      <w:r w:rsidR="00E219A8" w:rsidRPr="00D5376B">
        <w:t xml:space="preserve">for all </w:t>
      </w:r>
      <w:r w:rsidR="00CA2F9D">
        <w:t xml:space="preserve">serogrouped </w:t>
      </w:r>
      <w:r w:rsidR="00E219A8" w:rsidRPr="00D5376B">
        <w:t xml:space="preserve">isolates identified in the global systematic review on prevalence of serogroups and serovars of non-typhoidal </w:t>
      </w:r>
      <w:r w:rsidR="00E219A8" w:rsidRPr="00D5376B">
        <w:rPr>
          <w:i/>
          <w:iCs/>
        </w:rPr>
        <w:t>Salmonella enterica</w:t>
      </w:r>
      <w:r w:rsidR="00E219A8" w:rsidRPr="00D5376B">
        <w:t xml:space="preserve"> from normally sterile sites, 1941 to 2019 (2</w:t>
      </w:r>
      <w:r w:rsidR="00CA2F9D">
        <w:t>4</w:t>
      </w:r>
      <w:r w:rsidR="00E219A8" w:rsidRPr="00D5376B">
        <w:t>,2</w:t>
      </w:r>
      <w:r w:rsidR="00CA2F9D">
        <w:t>53</w:t>
      </w:r>
      <w:r w:rsidR="00E219A8" w:rsidRPr="00D5376B">
        <w:t xml:space="preserve"> isolates)</w:t>
      </w:r>
    </w:p>
    <w:bookmarkEnd w:id="5"/>
    <w:p w14:paraId="5D6DD6C3" w14:textId="3D15D102" w:rsidR="00C73C2B" w:rsidRDefault="00C73C2B" w:rsidP="00C73C2B"/>
    <w:tbl>
      <w:tblPr>
        <w:tblW w:w="0" w:type="auto"/>
        <w:tblLook w:val="04A0" w:firstRow="1" w:lastRow="0" w:firstColumn="1" w:lastColumn="0" w:noHBand="0" w:noVBand="1"/>
      </w:tblPr>
      <w:tblGrid>
        <w:gridCol w:w="2211"/>
        <w:gridCol w:w="1866"/>
        <w:gridCol w:w="1785"/>
      </w:tblGrid>
      <w:tr w:rsidR="00CA2F9D" w:rsidRPr="00C73C2B" w14:paraId="75CACAC0" w14:textId="77777777" w:rsidTr="00CA2F9D">
        <w:trPr>
          <w:trHeight w:val="300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36401D9" w14:textId="0EDBA73E" w:rsidR="00CA2F9D" w:rsidRPr="00C73C2B" w:rsidRDefault="00CA2F9D" w:rsidP="00C73C2B">
            <w:pPr>
              <w:spacing w:after="0" w:line="240" w:lineRule="auto"/>
              <w:rPr>
                <w:rFonts w:ascii="Calibri" w:eastAsia="Times New Roman" w:hAnsi="Calibri" w:cs="Calibri"/>
                <w:b/>
                <w:color w:val="000000"/>
                <w:lang w:eastAsia="en-NZ"/>
              </w:rPr>
            </w:pPr>
            <w:r>
              <w:rPr>
                <w:rFonts w:ascii="Calibri" w:eastAsia="Times New Roman" w:hAnsi="Calibri" w:cs="Calibri"/>
                <w:b/>
                <w:i/>
                <w:color w:val="000000"/>
                <w:lang w:eastAsia="en-NZ"/>
              </w:rPr>
              <w:t>Salmonella s</w:t>
            </w:r>
            <w:r w:rsidRPr="00C73C2B">
              <w:rPr>
                <w:rFonts w:ascii="Calibri" w:eastAsia="Times New Roman" w:hAnsi="Calibri" w:cs="Calibri"/>
                <w:b/>
                <w:color w:val="000000"/>
                <w:lang w:eastAsia="en-NZ"/>
              </w:rPr>
              <w:t>erogroup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6181AD9" w14:textId="77777777" w:rsidR="00CA2F9D" w:rsidRPr="00C73C2B" w:rsidRDefault="00CA2F9D" w:rsidP="00C73C2B">
            <w:pPr>
              <w:spacing w:after="0" w:line="240" w:lineRule="auto"/>
              <w:rPr>
                <w:rFonts w:ascii="Calibri" w:eastAsia="Times New Roman" w:hAnsi="Calibri" w:cs="Calibri"/>
                <w:b/>
                <w:color w:val="000000"/>
                <w:lang w:eastAsia="en-NZ"/>
              </w:rPr>
            </w:pPr>
            <w:r w:rsidRPr="00C73C2B">
              <w:rPr>
                <w:rFonts w:ascii="Calibri" w:eastAsia="Times New Roman" w:hAnsi="Calibri" w:cs="Calibri"/>
                <w:b/>
                <w:color w:val="000000"/>
                <w:lang w:eastAsia="en-NZ"/>
              </w:rPr>
              <w:t>N isolates (% of serogrouped isolates)</w:t>
            </w:r>
          </w:p>
        </w:tc>
      </w:tr>
      <w:tr w:rsidR="00CA2F9D" w:rsidRPr="00C73C2B" w14:paraId="764988B8" w14:textId="77777777" w:rsidTr="00CA2F9D">
        <w:trPr>
          <w:trHeight w:val="300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D1125F" w14:textId="578B145C" w:rsidR="00CA2F9D" w:rsidRPr="00C73C2B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>
              <w:rPr>
                <w:rFonts w:ascii="Calibri" w:hAnsi="Calibri" w:cs="Calibri"/>
                <w:color w:val="000000"/>
              </w:rPr>
              <w:t xml:space="preserve"> O:4 (B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BAB2A3" w14:textId="3DFE063C" w:rsidR="00CA2F9D" w:rsidRPr="00C73C2B" w:rsidRDefault="00CA2F9D" w:rsidP="00CA2F9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>
              <w:rPr>
                <w:rFonts w:ascii="Calibri" w:hAnsi="Calibri" w:cs="Calibri"/>
                <w:color w:val="000000"/>
              </w:rPr>
              <w:t>1534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04B2BB" w14:textId="3A3B154D" w:rsidR="00CA2F9D" w:rsidRPr="00C73C2B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>
              <w:rPr>
                <w:rFonts w:ascii="Calibri" w:hAnsi="Calibri" w:cs="Calibri"/>
                <w:color w:val="000000"/>
              </w:rPr>
              <w:t>(63.3)</w:t>
            </w:r>
          </w:p>
        </w:tc>
      </w:tr>
      <w:tr w:rsidR="00CA2F9D" w:rsidRPr="00C73C2B" w14:paraId="43E0AA83" w14:textId="77777777" w:rsidTr="00CA2F9D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0F0469" w14:textId="62D8F920" w:rsidR="00CA2F9D" w:rsidRPr="00C73C2B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>
              <w:rPr>
                <w:rFonts w:ascii="Calibri" w:hAnsi="Calibri" w:cs="Calibri"/>
                <w:color w:val="000000"/>
              </w:rPr>
              <w:t xml:space="preserve"> O:9 (D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291CDE" w14:textId="22AED379" w:rsidR="00CA2F9D" w:rsidRPr="00C73C2B" w:rsidRDefault="00CA2F9D" w:rsidP="00CA2F9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>
              <w:rPr>
                <w:rFonts w:ascii="Calibri" w:hAnsi="Calibri" w:cs="Calibri"/>
                <w:color w:val="000000"/>
              </w:rPr>
              <w:t>738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C38C0E" w14:textId="12F4D8DE" w:rsidR="00CA2F9D" w:rsidRPr="00C73C2B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>
              <w:rPr>
                <w:rFonts w:ascii="Calibri" w:hAnsi="Calibri" w:cs="Calibri"/>
                <w:color w:val="000000"/>
              </w:rPr>
              <w:t>(30.5)</w:t>
            </w:r>
          </w:p>
        </w:tc>
      </w:tr>
      <w:tr w:rsidR="00CA2F9D" w:rsidRPr="00C73C2B" w14:paraId="2C648DE3" w14:textId="77777777" w:rsidTr="00CA2F9D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FA2AA0" w14:textId="45B6E071" w:rsidR="00CA2F9D" w:rsidRPr="00C73C2B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>
              <w:rPr>
                <w:rFonts w:ascii="Calibri" w:hAnsi="Calibri" w:cs="Calibri"/>
                <w:color w:val="000000"/>
              </w:rPr>
              <w:t xml:space="preserve"> O:7 (C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41F718" w14:textId="3F5ED33E" w:rsidR="00CA2F9D" w:rsidRPr="00C73C2B" w:rsidRDefault="00CA2F9D" w:rsidP="00CA2F9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>
              <w:rPr>
                <w:rFonts w:ascii="Calibri" w:hAnsi="Calibri" w:cs="Calibri"/>
                <w:color w:val="000000"/>
              </w:rPr>
              <w:t>106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E5BBDA" w14:textId="1D2A57B4" w:rsidR="00CA2F9D" w:rsidRPr="00C73C2B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>
              <w:rPr>
                <w:rFonts w:ascii="Calibri" w:hAnsi="Calibri" w:cs="Calibri"/>
                <w:color w:val="000000"/>
              </w:rPr>
              <w:t>(4.4)</w:t>
            </w:r>
          </w:p>
        </w:tc>
      </w:tr>
      <w:tr w:rsidR="00CA2F9D" w:rsidRPr="00C73C2B" w14:paraId="7480280E" w14:textId="77777777" w:rsidTr="000B6E7C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8A40253" w14:textId="6D1170EF" w:rsidR="00CA2F9D" w:rsidRPr="00C73C2B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>
              <w:rPr>
                <w:rFonts w:ascii="Calibri" w:hAnsi="Calibri" w:cs="Calibri"/>
                <w:color w:val="000000"/>
              </w:rPr>
              <w:t xml:space="preserve"> O:8 (C2-C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FA0138" w14:textId="4DC074D3" w:rsidR="00CA2F9D" w:rsidRPr="00C73C2B" w:rsidRDefault="00CA2F9D" w:rsidP="00CA2F9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>
              <w:rPr>
                <w:rFonts w:ascii="Calibri" w:hAnsi="Calibri" w:cs="Calibri"/>
                <w:color w:val="000000"/>
              </w:rPr>
              <w:t>2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68E75A" w14:textId="6DE0BE16" w:rsidR="00CA2F9D" w:rsidRPr="00C73C2B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>
              <w:rPr>
                <w:rFonts w:ascii="Calibri" w:hAnsi="Calibri" w:cs="Calibri"/>
                <w:color w:val="000000"/>
              </w:rPr>
              <w:t>(1)</w:t>
            </w:r>
          </w:p>
        </w:tc>
      </w:tr>
      <w:tr w:rsidR="00CA2F9D" w:rsidRPr="00C73C2B" w14:paraId="09656AF2" w14:textId="77777777" w:rsidTr="00CA2F9D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8DA269" w14:textId="40AE4CC4" w:rsidR="00CA2F9D" w:rsidRPr="00C73C2B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>
              <w:rPr>
                <w:rFonts w:ascii="Calibri" w:hAnsi="Calibri" w:cs="Calibri"/>
                <w:color w:val="000000"/>
              </w:rPr>
              <w:t xml:space="preserve"> O:13 (G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9C83C4" w14:textId="6921550B" w:rsidR="00CA2F9D" w:rsidRPr="00C73C2B" w:rsidRDefault="00CA2F9D" w:rsidP="00CA2F9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>
              <w:rPr>
                <w:rFonts w:ascii="Calibri" w:hAnsi="Calibri" w:cs="Calibri"/>
                <w:color w:val="000000"/>
              </w:rPr>
              <w:t>1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F998BD" w14:textId="4B03C7F3" w:rsidR="00CA2F9D" w:rsidRPr="00C73C2B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>
              <w:rPr>
                <w:rFonts w:ascii="Calibri" w:hAnsi="Calibri" w:cs="Calibri"/>
                <w:color w:val="000000"/>
              </w:rPr>
              <w:t>(0.4)</w:t>
            </w:r>
          </w:p>
        </w:tc>
      </w:tr>
      <w:tr w:rsidR="00CA2F9D" w:rsidRPr="00C73C2B" w14:paraId="27627976" w14:textId="77777777" w:rsidTr="00CA2F9D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C4890E" w14:textId="2DE0823C" w:rsidR="00CA2F9D" w:rsidRPr="00C73C2B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>
              <w:rPr>
                <w:rFonts w:ascii="Calibri" w:hAnsi="Calibri" w:cs="Calibri"/>
                <w:color w:val="000000"/>
              </w:rPr>
              <w:t xml:space="preserve"> O:3,10 (E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CA87F9" w14:textId="725E35F9" w:rsidR="00CA2F9D" w:rsidRPr="00C73C2B" w:rsidRDefault="00CA2F9D" w:rsidP="00CA2F9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>
              <w:rPr>
                <w:rFonts w:ascii="Calibri" w:hAnsi="Calibri" w:cs="Calibri"/>
                <w:color w:val="000000"/>
              </w:rPr>
              <w:t>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9334EF" w14:textId="774FC848" w:rsidR="00CA2F9D" w:rsidRPr="00C73C2B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>
              <w:rPr>
                <w:rFonts w:ascii="Calibri" w:hAnsi="Calibri" w:cs="Calibri"/>
                <w:color w:val="000000"/>
              </w:rPr>
              <w:t>(0.2)</w:t>
            </w:r>
          </w:p>
        </w:tc>
      </w:tr>
      <w:tr w:rsidR="00CA2F9D" w:rsidRPr="00C73C2B" w14:paraId="4CDEE9DE" w14:textId="77777777" w:rsidTr="00CA2F9D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DA6608" w14:textId="54C27C0B" w:rsidR="00CA2F9D" w:rsidRPr="00C73C2B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>
              <w:rPr>
                <w:rFonts w:ascii="Calibri" w:hAnsi="Calibri" w:cs="Calibri"/>
                <w:color w:val="000000"/>
              </w:rPr>
              <w:t xml:space="preserve"> O:1,3,19 (E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89034B" w14:textId="3C650419" w:rsidR="00CA2F9D" w:rsidRPr="00C73C2B" w:rsidRDefault="00CA2F9D" w:rsidP="00CA2F9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>
              <w:rPr>
                <w:rFonts w:ascii="Calibri" w:hAnsi="Calibri" w:cs="Calibri"/>
                <w:color w:val="000000"/>
              </w:rPr>
              <w:t>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A31810" w14:textId="432471EA" w:rsidR="00CA2F9D" w:rsidRPr="00C73C2B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>
              <w:rPr>
                <w:rFonts w:ascii="Calibri" w:hAnsi="Calibri" w:cs="Calibri"/>
                <w:color w:val="000000"/>
              </w:rPr>
              <w:t>(0.1)</w:t>
            </w:r>
          </w:p>
        </w:tc>
      </w:tr>
      <w:tr w:rsidR="00CA2F9D" w:rsidRPr="00C73C2B" w14:paraId="698A0E1B" w14:textId="77777777" w:rsidTr="00CA2F9D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BEC224" w14:textId="5E821424" w:rsidR="00CA2F9D" w:rsidRPr="00C73C2B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>
              <w:rPr>
                <w:rFonts w:ascii="Calibri" w:hAnsi="Calibri" w:cs="Calibri"/>
                <w:color w:val="000000"/>
              </w:rPr>
              <w:t xml:space="preserve"> O:30 (N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2AA66A" w14:textId="53AA2C56" w:rsidR="00CA2F9D" w:rsidRPr="00C73C2B" w:rsidRDefault="00CA2F9D" w:rsidP="00CA2F9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>
              <w:rPr>
                <w:rFonts w:ascii="Calibri" w:hAnsi="Calibri" w:cs="Calibri"/>
                <w:color w:val="000000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4A1164" w14:textId="084C5B22" w:rsidR="00CA2F9D" w:rsidRPr="00C73C2B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>
              <w:rPr>
                <w:rFonts w:ascii="Calibri" w:hAnsi="Calibri" w:cs="Calibri"/>
                <w:color w:val="000000"/>
              </w:rPr>
              <w:t>(0.1)</w:t>
            </w:r>
          </w:p>
        </w:tc>
      </w:tr>
      <w:tr w:rsidR="00CA2F9D" w:rsidRPr="00C73C2B" w14:paraId="37470A0C" w14:textId="77777777" w:rsidTr="00CA2F9D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4C0769" w14:textId="0CE50035" w:rsidR="00CA2F9D" w:rsidRPr="00C73C2B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>
              <w:rPr>
                <w:rFonts w:ascii="Calibri" w:hAnsi="Calibri" w:cs="Calibri"/>
                <w:color w:val="000000"/>
              </w:rPr>
              <w:t xml:space="preserve"> O:11 (F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C52CAC" w14:textId="321B4A24" w:rsidR="00CA2F9D" w:rsidRPr="00C73C2B" w:rsidRDefault="00CA2F9D" w:rsidP="00CA2F9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>
              <w:rPr>
                <w:rFonts w:ascii="Calibri" w:hAnsi="Calibri" w:cs="Calibri"/>
                <w:color w:val="000000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E4E58D" w14:textId="5F3ACDEA" w:rsidR="00CA2F9D" w:rsidRPr="00C73C2B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>
              <w:rPr>
                <w:rFonts w:ascii="Calibri" w:hAnsi="Calibri" w:cs="Calibri"/>
                <w:color w:val="000000"/>
              </w:rPr>
              <w:t>(0)</w:t>
            </w:r>
          </w:p>
        </w:tc>
      </w:tr>
      <w:tr w:rsidR="00CA2F9D" w:rsidRPr="00C73C2B" w14:paraId="6C20D84A" w14:textId="77777777" w:rsidTr="00CA2F9D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592E33" w14:textId="0FDF8459" w:rsidR="00CA2F9D" w:rsidRPr="00C73C2B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>
              <w:rPr>
                <w:rFonts w:ascii="Calibri" w:hAnsi="Calibri" w:cs="Calibri"/>
                <w:color w:val="000000"/>
              </w:rPr>
              <w:t xml:space="preserve"> O:18 (K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4E2B13" w14:textId="5FCEA576" w:rsidR="00CA2F9D" w:rsidRPr="00C73C2B" w:rsidRDefault="00CA2F9D" w:rsidP="00CA2F9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EBC63D" w14:textId="3E2ADB96" w:rsidR="00CA2F9D" w:rsidRPr="00C73C2B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>
              <w:rPr>
                <w:rFonts w:ascii="Calibri" w:hAnsi="Calibri" w:cs="Calibri"/>
                <w:color w:val="000000"/>
              </w:rPr>
              <w:t>(0)</w:t>
            </w:r>
          </w:p>
        </w:tc>
      </w:tr>
      <w:tr w:rsidR="00CA2F9D" w:rsidRPr="00C73C2B" w14:paraId="2F6404D1" w14:textId="77777777" w:rsidTr="00CA2F9D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168FAF" w14:textId="37493E15" w:rsidR="00CA2F9D" w:rsidRPr="00C73C2B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>
              <w:rPr>
                <w:rFonts w:ascii="Calibri" w:hAnsi="Calibri" w:cs="Calibri"/>
                <w:color w:val="000000"/>
              </w:rPr>
              <w:t xml:space="preserve"> O:40 (R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930FB4" w14:textId="6EF7CD0E" w:rsidR="00CA2F9D" w:rsidRPr="00C73C2B" w:rsidRDefault="00CA2F9D" w:rsidP="00CA2F9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32228B" w14:textId="0AFEA51C" w:rsidR="00CA2F9D" w:rsidRPr="00C73C2B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>
              <w:rPr>
                <w:rFonts w:ascii="Calibri" w:hAnsi="Calibri" w:cs="Calibri"/>
                <w:color w:val="000000"/>
              </w:rPr>
              <w:t>(0)</w:t>
            </w:r>
          </w:p>
        </w:tc>
      </w:tr>
      <w:tr w:rsidR="00CA2F9D" w:rsidRPr="00C73C2B" w14:paraId="68C48C04" w14:textId="77777777" w:rsidTr="000B6E7C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1982FE" w14:textId="4639ED16" w:rsidR="00CA2F9D" w:rsidRPr="00C73C2B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>
              <w:rPr>
                <w:rFonts w:ascii="Calibri" w:hAnsi="Calibri" w:cs="Calibri"/>
                <w:color w:val="000000"/>
              </w:rPr>
              <w:t xml:space="preserve"> O:16 (I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C3258A" w14:textId="254726C3" w:rsidR="00CA2F9D" w:rsidRPr="00C73C2B" w:rsidRDefault="00CA2F9D" w:rsidP="00CA2F9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922C91" w14:textId="302CA2C9" w:rsidR="00CA2F9D" w:rsidRPr="00C73C2B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>
              <w:rPr>
                <w:rFonts w:ascii="Calibri" w:hAnsi="Calibri" w:cs="Calibri"/>
                <w:color w:val="000000"/>
              </w:rPr>
              <w:t>(0)</w:t>
            </w:r>
          </w:p>
        </w:tc>
      </w:tr>
      <w:tr w:rsidR="00CA2F9D" w:rsidRPr="00C73C2B" w14:paraId="7B3700E5" w14:textId="77777777" w:rsidTr="00CA2F9D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3C7162" w14:textId="2C57FAB6" w:rsidR="00CA2F9D" w:rsidRPr="00C73C2B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>
              <w:rPr>
                <w:rFonts w:ascii="Calibri" w:hAnsi="Calibri" w:cs="Calibri"/>
                <w:color w:val="000000"/>
              </w:rPr>
              <w:t xml:space="preserve"> O:21 (L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D6A713" w14:textId="5C2343A0" w:rsidR="00CA2F9D" w:rsidRPr="00C73C2B" w:rsidRDefault="00CA2F9D" w:rsidP="00CA2F9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C0EC52" w14:textId="7F6D1185" w:rsidR="00CA2F9D" w:rsidRPr="00C73C2B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>
              <w:rPr>
                <w:rFonts w:ascii="Calibri" w:hAnsi="Calibri" w:cs="Calibri"/>
                <w:color w:val="000000"/>
              </w:rPr>
              <w:t>(0)</w:t>
            </w:r>
          </w:p>
        </w:tc>
      </w:tr>
      <w:tr w:rsidR="00CA2F9D" w:rsidRPr="00C73C2B" w14:paraId="33C5E3EC" w14:textId="77777777" w:rsidTr="00CA2F9D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2A3BBE" w14:textId="247B617F" w:rsidR="00CA2F9D" w:rsidRPr="00C73C2B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>
              <w:rPr>
                <w:rFonts w:ascii="Calibri" w:hAnsi="Calibri" w:cs="Calibri"/>
                <w:color w:val="000000"/>
              </w:rPr>
              <w:t xml:space="preserve"> O:28 (M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42A6E3" w14:textId="5FB21D0F" w:rsidR="00CA2F9D" w:rsidRPr="00C73C2B" w:rsidRDefault="00CA2F9D" w:rsidP="00CA2F9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3D03C2" w14:textId="1C273D38" w:rsidR="00CA2F9D" w:rsidRPr="00C73C2B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>
              <w:rPr>
                <w:rFonts w:ascii="Calibri" w:hAnsi="Calibri" w:cs="Calibri"/>
                <w:color w:val="000000"/>
              </w:rPr>
              <w:t>(0)</w:t>
            </w:r>
          </w:p>
        </w:tc>
      </w:tr>
      <w:tr w:rsidR="00CA2F9D" w:rsidRPr="00C73C2B" w14:paraId="08CB0133" w14:textId="77777777" w:rsidTr="00CA2F9D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C5A249" w14:textId="75156553" w:rsidR="00CA2F9D" w:rsidRPr="00C73C2B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>
              <w:rPr>
                <w:rFonts w:ascii="Calibri" w:hAnsi="Calibri" w:cs="Calibri"/>
                <w:color w:val="000000"/>
              </w:rPr>
              <w:t xml:space="preserve"> O:35 (O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EFA449" w14:textId="4CAC04F2" w:rsidR="00CA2F9D" w:rsidRPr="00C73C2B" w:rsidRDefault="00CA2F9D" w:rsidP="00CA2F9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B21B37" w14:textId="2B145312" w:rsidR="00CA2F9D" w:rsidRPr="00C73C2B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>
              <w:rPr>
                <w:rFonts w:ascii="Calibri" w:hAnsi="Calibri" w:cs="Calibri"/>
                <w:color w:val="000000"/>
              </w:rPr>
              <w:t>(0)</w:t>
            </w:r>
          </w:p>
        </w:tc>
      </w:tr>
      <w:tr w:rsidR="00CA2F9D" w:rsidRPr="00C73C2B" w14:paraId="32572640" w14:textId="77777777" w:rsidTr="00CA2F9D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F9AA70" w14:textId="74B70641" w:rsidR="00CA2F9D" w:rsidRPr="00C73C2B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>
              <w:rPr>
                <w:rFonts w:ascii="Calibri" w:hAnsi="Calibri" w:cs="Calibri"/>
                <w:color w:val="000000"/>
              </w:rPr>
              <w:t xml:space="preserve"> O:2 (A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0C6B44" w14:textId="10F1B36A" w:rsidR="00CA2F9D" w:rsidRPr="00C73C2B" w:rsidRDefault="00CA2F9D" w:rsidP="00CA2F9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443FFB" w14:textId="7FA00396" w:rsidR="00CA2F9D" w:rsidRPr="00C73C2B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>
              <w:rPr>
                <w:rFonts w:ascii="Calibri" w:hAnsi="Calibri" w:cs="Calibri"/>
                <w:color w:val="000000"/>
              </w:rPr>
              <w:t>(0)</w:t>
            </w:r>
          </w:p>
        </w:tc>
      </w:tr>
      <w:tr w:rsidR="00CA2F9D" w:rsidRPr="00C73C2B" w14:paraId="6B82FE63" w14:textId="77777777" w:rsidTr="00CA2F9D">
        <w:trPr>
          <w:trHeight w:val="300"/>
        </w:trPr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632337" w14:textId="01768081" w:rsidR="00CA2F9D" w:rsidRPr="00C73C2B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>
              <w:rPr>
                <w:rFonts w:ascii="Calibri" w:hAnsi="Calibri" w:cs="Calibri"/>
                <w:color w:val="000000"/>
              </w:rPr>
              <w:t xml:space="preserve"> O:38 (P)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4AE2A3" w14:textId="58606FD2" w:rsidR="00CA2F9D" w:rsidRPr="00C73C2B" w:rsidRDefault="00CA2F9D" w:rsidP="00CA2F9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AEF1E6" w14:textId="513671DC" w:rsidR="00CA2F9D" w:rsidRPr="00C73C2B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>
              <w:rPr>
                <w:rFonts w:ascii="Calibri" w:hAnsi="Calibri" w:cs="Calibri"/>
                <w:color w:val="000000"/>
              </w:rPr>
              <w:t>(0)</w:t>
            </w:r>
          </w:p>
        </w:tc>
      </w:tr>
      <w:tr w:rsidR="00CA2F9D" w:rsidRPr="00C73C2B" w14:paraId="219B9C80" w14:textId="77777777" w:rsidTr="00CA2F9D">
        <w:trPr>
          <w:trHeight w:val="300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B66034B" w14:textId="791245D7" w:rsidR="00CA2F9D" w:rsidRPr="00C73C2B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>
              <w:rPr>
                <w:rFonts w:ascii="Calibri" w:hAnsi="Calibri" w:cs="Calibri"/>
                <w:color w:val="000000"/>
              </w:rPr>
              <w:t xml:space="preserve"> O:9,46 (D2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3991A4E" w14:textId="38B4A6B9" w:rsidR="00CA2F9D" w:rsidRPr="00C73C2B" w:rsidRDefault="00CA2F9D" w:rsidP="00CA2F9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7ECC704" w14:textId="0B00DC06" w:rsidR="00CA2F9D" w:rsidRPr="00C73C2B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>
              <w:rPr>
                <w:rFonts w:ascii="Calibri" w:hAnsi="Calibri" w:cs="Calibri"/>
                <w:color w:val="000000"/>
              </w:rPr>
              <w:t>(0)</w:t>
            </w:r>
          </w:p>
        </w:tc>
      </w:tr>
    </w:tbl>
    <w:p w14:paraId="09001751" w14:textId="77777777" w:rsidR="00C73C2B" w:rsidRDefault="00C73C2B" w:rsidP="00C73C2B"/>
    <w:p w14:paraId="54CC4F94" w14:textId="77777777" w:rsidR="00C73C2B" w:rsidRPr="00C73C2B" w:rsidRDefault="00C73C2B" w:rsidP="00C73C2B"/>
    <w:p w14:paraId="5E1E575F" w14:textId="77777777" w:rsidR="00702918" w:rsidRDefault="00702918" w:rsidP="00B70203">
      <w:pPr>
        <w:sectPr w:rsidR="00702918" w:rsidSect="00B143A8">
          <w:pgSz w:w="16838" w:h="11906" w:orient="landscape"/>
          <w:pgMar w:top="720" w:right="720" w:bottom="720" w:left="720" w:header="708" w:footer="708" w:gutter="0"/>
          <w:cols w:space="708"/>
          <w:docGrid w:linePitch="360"/>
        </w:sectPr>
      </w:pPr>
    </w:p>
    <w:p w14:paraId="08C6132F" w14:textId="2CA5B3BF" w:rsidR="00B70203" w:rsidRDefault="00284894" w:rsidP="00B70203">
      <w:pPr>
        <w:pStyle w:val="Heading2"/>
      </w:pPr>
      <w:bookmarkStart w:id="6" w:name="_Hlk146018447"/>
      <w:r>
        <w:t>Supplementa</w:t>
      </w:r>
      <w:r w:rsidR="00B9288E">
        <w:t>ry Table S</w:t>
      </w:r>
      <w:r w:rsidR="00210D01">
        <w:t>6</w:t>
      </w:r>
      <w:r w:rsidR="00B70203">
        <w:t xml:space="preserve"> – </w:t>
      </w:r>
      <w:r w:rsidR="00CA2F9D">
        <w:t xml:space="preserve">The proportion of </w:t>
      </w:r>
      <w:r w:rsidR="00CA2F9D" w:rsidRPr="00D5376B">
        <w:t xml:space="preserve">non-typhoidal </w:t>
      </w:r>
      <w:r w:rsidR="00CA2F9D" w:rsidRPr="00D5376B">
        <w:rPr>
          <w:i/>
          <w:iCs/>
        </w:rPr>
        <w:t>Salmonella enterica</w:t>
      </w:r>
      <w:r w:rsidR="00CA2F9D" w:rsidRPr="00D5376B">
        <w:t xml:space="preserve"> isolates </w:t>
      </w:r>
      <w:r w:rsidR="00CA2F9D">
        <w:t xml:space="preserve">of serotyped isolates </w:t>
      </w:r>
      <w:r w:rsidR="00E219A8" w:rsidRPr="00E219A8">
        <w:t>in the global systematic review on prevalence of serogroups and serovars of non-typhoidal Salmonella enterica isolated from normally sterile sites, 1941 to 2019 (2</w:t>
      </w:r>
      <w:r w:rsidR="00CA2F9D">
        <w:t>3</w:t>
      </w:r>
      <w:r w:rsidR="00E219A8" w:rsidRPr="00E219A8">
        <w:t>,</w:t>
      </w:r>
      <w:r w:rsidR="00CA2F9D">
        <w:t>9</w:t>
      </w:r>
      <w:r w:rsidR="00E54ABB">
        <w:t>71</w:t>
      </w:r>
      <w:r w:rsidR="00E219A8" w:rsidRPr="00E219A8">
        <w:t xml:space="preserve"> isolates)</w:t>
      </w:r>
    </w:p>
    <w:tbl>
      <w:tblPr>
        <w:tblW w:w="5240" w:type="dxa"/>
        <w:tblLook w:val="04A0" w:firstRow="1" w:lastRow="0" w:firstColumn="1" w:lastColumn="0" w:noHBand="0" w:noVBand="1"/>
      </w:tblPr>
      <w:tblGrid>
        <w:gridCol w:w="2620"/>
        <w:gridCol w:w="2620"/>
      </w:tblGrid>
      <w:tr w:rsidR="00CA2F9D" w:rsidRPr="00CA2F9D" w14:paraId="0D760E78" w14:textId="77777777" w:rsidTr="00CA2F9D">
        <w:trPr>
          <w:trHeight w:val="315"/>
        </w:trPr>
        <w:tc>
          <w:tcPr>
            <w:tcW w:w="262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bookmarkEnd w:id="6"/>
          <w:p w14:paraId="40315141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18"/>
                <w:szCs w:val="18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18"/>
                <w:szCs w:val="18"/>
                <w:lang w:eastAsia="en-NZ"/>
              </w:rPr>
              <w:t>Salmonella</w:t>
            </w:r>
            <w:r w:rsidRPr="00CA2F9D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en-NZ"/>
              </w:rPr>
              <w:t xml:space="preserve"> serovar</w:t>
            </w:r>
          </w:p>
        </w:tc>
        <w:tc>
          <w:tcPr>
            <w:tcW w:w="262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071323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eastAsia="en-NZ"/>
              </w:rPr>
              <w:t>N (%) of serotyped isolates)</w:t>
            </w:r>
          </w:p>
        </w:tc>
      </w:tr>
      <w:tr w:rsidR="00CA2F9D" w:rsidRPr="00CA2F9D" w14:paraId="237E81BA" w14:textId="77777777" w:rsidTr="00CA2F9D">
        <w:trPr>
          <w:trHeight w:val="645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15C287" w14:textId="2A2B1C6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Typhimurium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D4599C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14314 (59.7%)</w:t>
            </w:r>
          </w:p>
        </w:tc>
      </w:tr>
      <w:tr w:rsidR="00CA2F9D" w:rsidRPr="00CA2F9D" w14:paraId="75E3BBD9" w14:textId="77777777" w:rsidTr="00CA2F9D">
        <w:trPr>
          <w:trHeight w:val="315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437E0F" w14:textId="52ED7688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Enteritidis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47D5DA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6561 (27.4%)</w:t>
            </w:r>
          </w:p>
        </w:tc>
      </w:tr>
      <w:tr w:rsidR="00CA2F9D" w:rsidRPr="00CA2F9D" w14:paraId="7760D7EA" w14:textId="77777777" w:rsidTr="00CA2F9D">
        <w:trPr>
          <w:trHeight w:val="315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AA61C1" w14:textId="7AE91472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Dublin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75057F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524 (2.2%)</w:t>
            </w:r>
          </w:p>
        </w:tc>
      </w:tr>
      <w:tr w:rsidR="00CA2F9D" w:rsidRPr="00CA2F9D" w14:paraId="4CEB5E51" w14:textId="77777777" w:rsidTr="00CA2F9D">
        <w:trPr>
          <w:trHeight w:val="315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4812BC" w14:textId="5AC25FD6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Heidelberg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039156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473 (2%)</w:t>
            </w:r>
          </w:p>
        </w:tc>
      </w:tr>
      <w:tr w:rsidR="00CA2F9D" w:rsidRPr="00CA2F9D" w14:paraId="2728862E" w14:textId="77777777" w:rsidTr="00CA2F9D">
        <w:trPr>
          <w:trHeight w:val="315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8E2D9A" w14:textId="6DE3697C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Choleraesuis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786786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225 (0.9%)</w:t>
            </w:r>
          </w:p>
        </w:tc>
      </w:tr>
      <w:tr w:rsidR="00CA2F9D" w:rsidRPr="00CA2F9D" w14:paraId="407705F0" w14:textId="77777777" w:rsidTr="00CA2F9D">
        <w:trPr>
          <w:trHeight w:val="315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B047FC" w14:textId="4852A498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Virchow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C66E01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218 (0.9%)</w:t>
            </w:r>
          </w:p>
        </w:tc>
      </w:tr>
      <w:tr w:rsidR="00CA2F9D" w:rsidRPr="00CA2F9D" w14:paraId="0894DF17" w14:textId="77777777" w:rsidTr="00CA2F9D">
        <w:trPr>
          <w:trHeight w:val="315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2B9F7B" w14:textId="25814073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Isangi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91FC9C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176 (0.7%)</w:t>
            </w:r>
          </w:p>
        </w:tc>
      </w:tr>
      <w:tr w:rsidR="00CA2F9D" w:rsidRPr="00CA2F9D" w14:paraId="2631A08F" w14:textId="77777777" w:rsidTr="00CA2F9D">
        <w:trPr>
          <w:trHeight w:val="315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3F36EB" w14:textId="6A923E76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Oranienburg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2AACBC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138 (0.6%)</w:t>
            </w:r>
          </w:p>
        </w:tc>
      </w:tr>
      <w:tr w:rsidR="00CA2F9D" w:rsidRPr="00CA2F9D" w14:paraId="64B0509B" w14:textId="77777777" w:rsidTr="00CA2F9D">
        <w:trPr>
          <w:trHeight w:val="315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E955E1" w14:textId="07732809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Newport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9080F8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121 (0.5%)</w:t>
            </w:r>
          </w:p>
        </w:tc>
      </w:tr>
      <w:tr w:rsidR="00CA2F9D" w:rsidRPr="00CA2F9D" w14:paraId="537CEC5F" w14:textId="77777777" w:rsidTr="00CA2F9D">
        <w:trPr>
          <w:trHeight w:val="315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113215" w14:textId="67D39BB6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Poona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BB3F6C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95 (0.4%)</w:t>
            </w:r>
          </w:p>
        </w:tc>
      </w:tr>
      <w:tr w:rsidR="00CA2F9D" w:rsidRPr="00CA2F9D" w14:paraId="14E6F0DC" w14:textId="77777777" w:rsidTr="00CA2F9D">
        <w:trPr>
          <w:trHeight w:val="315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84E60E" w14:textId="3C098908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Montevideo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7A965A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88 (0.4%)</w:t>
            </w:r>
          </w:p>
        </w:tc>
      </w:tr>
      <w:tr w:rsidR="00CA2F9D" w:rsidRPr="00CA2F9D" w14:paraId="0C53D700" w14:textId="77777777" w:rsidTr="00CA2F9D">
        <w:trPr>
          <w:trHeight w:val="315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B2EC8E" w14:textId="54DAD1AB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Panama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29EC1D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82 (0.3%)</w:t>
            </w:r>
          </w:p>
        </w:tc>
      </w:tr>
      <w:tr w:rsidR="00CA2F9D" w:rsidRPr="00CA2F9D" w14:paraId="1A2A2437" w14:textId="77777777" w:rsidTr="00CA2F9D">
        <w:trPr>
          <w:trHeight w:val="315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6BD2E6" w14:textId="69AA7E30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Infantis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86885D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79 (0.3%)</w:t>
            </w:r>
          </w:p>
        </w:tc>
      </w:tr>
      <w:tr w:rsidR="00CA2F9D" w:rsidRPr="00CA2F9D" w14:paraId="68491F6E" w14:textId="77777777" w:rsidTr="00CA2F9D">
        <w:trPr>
          <w:trHeight w:val="315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BC0FF2" w14:textId="4CB7D4F3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Java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BC9913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75 (0.3%)</w:t>
            </w:r>
          </w:p>
        </w:tc>
      </w:tr>
      <w:tr w:rsidR="00CA2F9D" w:rsidRPr="00CA2F9D" w14:paraId="3AE18539" w14:textId="77777777" w:rsidTr="00CA2F9D">
        <w:trPr>
          <w:trHeight w:val="315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479B45" w14:textId="43713C21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Saintpaul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1C9DE0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71 (0.3%)</w:t>
            </w:r>
          </w:p>
        </w:tc>
      </w:tr>
      <w:tr w:rsidR="00CA2F9D" w:rsidRPr="00CA2F9D" w14:paraId="695F96B3" w14:textId="77777777" w:rsidTr="00CA2F9D">
        <w:trPr>
          <w:trHeight w:val="315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C0B64B" w14:textId="6A1C8D43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Javiana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1E4C3E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69 (0.3%)</w:t>
            </w:r>
          </w:p>
        </w:tc>
      </w:tr>
      <w:tr w:rsidR="00CA2F9D" w:rsidRPr="00CA2F9D" w14:paraId="723D74AD" w14:textId="77777777" w:rsidTr="00CA2F9D">
        <w:trPr>
          <w:trHeight w:val="315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25495E" w14:textId="646423EC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Schwarzengrund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7C43B0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59 (0.2%)</w:t>
            </w:r>
          </w:p>
        </w:tc>
      </w:tr>
      <w:tr w:rsidR="00CA2F9D" w:rsidRPr="00CA2F9D" w14:paraId="7DBAEB51" w14:textId="77777777" w:rsidTr="00CA2F9D">
        <w:trPr>
          <w:trHeight w:val="315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B20476" w14:textId="70C2F3BE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Stanley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620732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58 (0.2%)</w:t>
            </w:r>
          </w:p>
        </w:tc>
      </w:tr>
      <w:tr w:rsidR="00CA2F9D" w:rsidRPr="00CA2F9D" w14:paraId="601918FF" w14:textId="77777777" w:rsidTr="00CA2F9D">
        <w:trPr>
          <w:trHeight w:val="315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E280AF" w14:textId="020DA628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Corvallis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6F6F99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35 (0.1%)</w:t>
            </w:r>
          </w:p>
        </w:tc>
      </w:tr>
      <w:tr w:rsidR="00CA2F9D" w:rsidRPr="00CA2F9D" w14:paraId="6BA92BDB" w14:textId="77777777" w:rsidTr="00CA2F9D">
        <w:trPr>
          <w:trHeight w:val="315"/>
        </w:trPr>
        <w:tc>
          <w:tcPr>
            <w:tcW w:w="262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E0D55D" w14:textId="60ABEFD2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Hadar</w:t>
            </w:r>
          </w:p>
        </w:tc>
        <w:tc>
          <w:tcPr>
            <w:tcW w:w="262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662BBF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33 (0.1%)</w:t>
            </w:r>
          </w:p>
        </w:tc>
      </w:tr>
      <w:tr w:rsidR="00CA2F9D" w:rsidRPr="00CA2F9D" w14:paraId="0999639F" w14:textId="77777777" w:rsidTr="00CA2F9D">
        <w:trPr>
          <w:trHeight w:val="300"/>
        </w:trPr>
        <w:tc>
          <w:tcPr>
            <w:tcW w:w="262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0458EF" w14:textId="3F1C3A56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Brandenburg</w:t>
            </w:r>
          </w:p>
        </w:tc>
        <w:tc>
          <w:tcPr>
            <w:tcW w:w="262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D4A3B6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33 (0.1%)</w:t>
            </w:r>
          </w:p>
        </w:tc>
      </w:tr>
      <w:tr w:rsidR="00CA2F9D" w:rsidRPr="00CA2F9D" w14:paraId="276B48A8" w14:textId="77777777" w:rsidTr="00CA2F9D">
        <w:trPr>
          <w:trHeight w:val="300"/>
        </w:trPr>
        <w:tc>
          <w:tcPr>
            <w:tcW w:w="262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8F90D1" w14:textId="38F6C711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Sandiego</w:t>
            </w:r>
          </w:p>
        </w:tc>
        <w:tc>
          <w:tcPr>
            <w:tcW w:w="262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B39BC3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31 (0.1%)</w:t>
            </w:r>
          </w:p>
        </w:tc>
      </w:tr>
      <w:tr w:rsidR="00CA2F9D" w:rsidRPr="00CA2F9D" w14:paraId="5C6F7046" w14:textId="77777777" w:rsidTr="00CA2F9D">
        <w:trPr>
          <w:trHeight w:val="315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CF0D14" w14:textId="6E3F9823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Agona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358D02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29 (0.1%)</w:t>
            </w:r>
          </w:p>
        </w:tc>
      </w:tr>
      <w:tr w:rsidR="00CA2F9D" w:rsidRPr="00CA2F9D" w14:paraId="738D126D" w14:textId="77777777" w:rsidTr="00CA2F9D">
        <w:trPr>
          <w:trHeight w:val="315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3312A9" w14:textId="18BC6310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Bovismorbificans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5FA014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27 (0.1%)</w:t>
            </w:r>
          </w:p>
        </w:tc>
      </w:tr>
      <w:tr w:rsidR="00CA2F9D" w:rsidRPr="00CA2F9D" w14:paraId="2A8E15AA" w14:textId="77777777" w:rsidTr="00CA2F9D">
        <w:trPr>
          <w:trHeight w:val="315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08E6C6" w14:textId="0E312978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Braenderup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89E11F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23 (0.1%)</w:t>
            </w:r>
          </w:p>
        </w:tc>
      </w:tr>
      <w:tr w:rsidR="00CA2F9D" w:rsidRPr="00CA2F9D" w14:paraId="6F6A0016" w14:textId="77777777" w:rsidTr="00CA2F9D">
        <w:trPr>
          <w:trHeight w:val="315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E1E577" w14:textId="0F108D1B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Chester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2CBD61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21 (0.1%)</w:t>
            </w:r>
          </w:p>
        </w:tc>
      </w:tr>
      <w:tr w:rsidR="00CA2F9D" w:rsidRPr="00CA2F9D" w14:paraId="317EB74A" w14:textId="77777777" w:rsidTr="00CA2F9D">
        <w:trPr>
          <w:trHeight w:val="315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9241A1" w14:textId="0901F43E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Berta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EC9E39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17 (0.1%)</w:t>
            </w:r>
          </w:p>
        </w:tc>
      </w:tr>
      <w:tr w:rsidR="00CA2F9D" w:rsidRPr="00CA2F9D" w14:paraId="0DAC0C3A" w14:textId="77777777" w:rsidTr="00CA2F9D">
        <w:trPr>
          <w:trHeight w:val="315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4A6FC4" w14:textId="2B03A12D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Thompson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AEA2E4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17 (0.1%)</w:t>
            </w:r>
          </w:p>
        </w:tc>
      </w:tr>
      <w:tr w:rsidR="00CA2F9D" w:rsidRPr="00CA2F9D" w14:paraId="2EF4121D" w14:textId="77777777" w:rsidTr="00CA2F9D">
        <w:trPr>
          <w:trHeight w:val="315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5DC93E" w14:textId="454B0D18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Colindale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FDFD87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16 (0.1%)</w:t>
            </w:r>
          </w:p>
        </w:tc>
      </w:tr>
      <w:tr w:rsidR="00CA2F9D" w:rsidRPr="00CA2F9D" w14:paraId="330C57C3" w14:textId="77777777" w:rsidTr="00CA2F9D">
        <w:trPr>
          <w:trHeight w:val="315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67B5DB" w14:textId="6B423213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Bareilly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B86BCC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15 (0.1%)</w:t>
            </w:r>
          </w:p>
        </w:tc>
      </w:tr>
      <w:tr w:rsidR="00CA2F9D" w:rsidRPr="00CA2F9D" w14:paraId="2AC7F0F4" w14:textId="77777777" w:rsidTr="00CA2F9D">
        <w:trPr>
          <w:trHeight w:val="315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8FA7FB" w14:textId="6587F35E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Krefeld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2C47B6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15 (0.1%)</w:t>
            </w:r>
          </w:p>
        </w:tc>
      </w:tr>
      <w:tr w:rsidR="00CA2F9D" w:rsidRPr="00CA2F9D" w14:paraId="076C4A9C" w14:textId="77777777" w:rsidTr="00CA2F9D">
        <w:trPr>
          <w:trHeight w:val="315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738054" w14:textId="2B904FB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Urbana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0EFF7E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13 (0.1%)</w:t>
            </w:r>
          </w:p>
        </w:tc>
      </w:tr>
      <w:tr w:rsidR="00CA2F9D" w:rsidRPr="00CA2F9D" w14:paraId="0C051688" w14:textId="77777777" w:rsidTr="00CA2F9D">
        <w:trPr>
          <w:trHeight w:val="315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77013C" w14:textId="5A4EEEE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Muenchen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774E56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12 (0.1%)</w:t>
            </w:r>
          </w:p>
        </w:tc>
      </w:tr>
      <w:tr w:rsidR="00CA2F9D" w:rsidRPr="00CA2F9D" w14:paraId="57346C56" w14:textId="77777777" w:rsidTr="00CA2F9D">
        <w:trPr>
          <w:trHeight w:val="315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3E185A" w14:textId="21300270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Muenster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391054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12 (0%)</w:t>
            </w:r>
          </w:p>
        </w:tc>
      </w:tr>
      <w:tr w:rsidR="00CA2F9D" w:rsidRPr="00CA2F9D" w14:paraId="1803502F" w14:textId="77777777" w:rsidTr="00CA2F9D">
        <w:trPr>
          <w:trHeight w:val="315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2D08F8" w14:textId="49DA5974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Ohio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BDD0E3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11 (0%)</w:t>
            </w:r>
          </w:p>
        </w:tc>
      </w:tr>
      <w:tr w:rsidR="00CA2F9D" w:rsidRPr="00CA2F9D" w14:paraId="60DF619C" w14:textId="77777777" w:rsidTr="00CA2F9D">
        <w:trPr>
          <w:trHeight w:val="315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27EBFF" w14:textId="58A69E04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Derby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957611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11 (0%)</w:t>
            </w:r>
          </w:p>
        </w:tc>
      </w:tr>
      <w:tr w:rsidR="00CA2F9D" w:rsidRPr="00CA2F9D" w14:paraId="7DB86FC4" w14:textId="77777777" w:rsidTr="00CA2F9D">
        <w:trPr>
          <w:trHeight w:val="315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B08C0A" w14:textId="0B08E85B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Anatum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F94AD4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11 (0%)</w:t>
            </w:r>
          </w:p>
        </w:tc>
      </w:tr>
      <w:tr w:rsidR="00CA2F9D" w:rsidRPr="00CA2F9D" w14:paraId="78022963" w14:textId="77777777" w:rsidTr="00CA2F9D">
        <w:trPr>
          <w:trHeight w:val="315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A4C0B8" w14:textId="6FC6A9EC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Reading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8218E6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10 (0%)</w:t>
            </w:r>
          </w:p>
        </w:tc>
      </w:tr>
      <w:tr w:rsidR="00CA2F9D" w:rsidRPr="00CA2F9D" w14:paraId="1CA6CCCF" w14:textId="77777777" w:rsidTr="00CA2F9D">
        <w:trPr>
          <w:trHeight w:val="315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FAA24B" w14:textId="3371ABC9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Bredeney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30DD4D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9 (0%)</w:t>
            </w:r>
          </w:p>
        </w:tc>
      </w:tr>
      <w:tr w:rsidR="00CA2F9D" w:rsidRPr="00CA2F9D" w14:paraId="28B7B607" w14:textId="77777777" w:rsidTr="00CA2F9D">
        <w:trPr>
          <w:trHeight w:val="315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0BE229" w14:textId="2AD80AF9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Mbandaka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F02B3D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8 (0%)</w:t>
            </w:r>
          </w:p>
        </w:tc>
      </w:tr>
      <w:tr w:rsidR="00CA2F9D" w:rsidRPr="00CA2F9D" w14:paraId="48FBF053" w14:textId="77777777" w:rsidTr="00CA2F9D">
        <w:trPr>
          <w:trHeight w:val="315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CEEF7B" w14:textId="3D29BAD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Tennessee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C5F95B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7 (0%)</w:t>
            </w:r>
          </w:p>
        </w:tc>
      </w:tr>
      <w:tr w:rsidR="00CA2F9D" w:rsidRPr="00CA2F9D" w14:paraId="7B6410D5" w14:textId="77777777" w:rsidTr="00CA2F9D">
        <w:trPr>
          <w:trHeight w:val="315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3F78F2" w14:textId="04F18F6B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Rubislaw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0F98C2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6 (0%)</w:t>
            </w:r>
          </w:p>
        </w:tc>
      </w:tr>
      <w:tr w:rsidR="00CA2F9D" w:rsidRPr="00CA2F9D" w14:paraId="5CC88434" w14:textId="77777777" w:rsidTr="00CA2F9D">
        <w:trPr>
          <w:trHeight w:val="30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E6AAB9" w14:textId="4217B005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Senftenberg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30520C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6 (0%)</w:t>
            </w:r>
          </w:p>
        </w:tc>
      </w:tr>
      <w:tr w:rsidR="00CA2F9D" w:rsidRPr="00CA2F9D" w14:paraId="0C5FEABD" w14:textId="77777777" w:rsidTr="00CA2F9D">
        <w:trPr>
          <w:trHeight w:val="30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84A3AC" w14:textId="21C899D8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Uganda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87BCB9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6 (0%)</w:t>
            </w:r>
          </w:p>
        </w:tc>
      </w:tr>
      <w:tr w:rsidR="00CA2F9D" w:rsidRPr="00CA2F9D" w14:paraId="63B2D677" w14:textId="77777777" w:rsidTr="00CA2F9D">
        <w:trPr>
          <w:trHeight w:val="30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BD0CDB" w14:textId="27C2A7C5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Cerro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A3103E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5 (0%)</w:t>
            </w:r>
          </w:p>
        </w:tc>
      </w:tr>
      <w:tr w:rsidR="00CA2F9D" w:rsidRPr="00CA2F9D" w14:paraId="384AA883" w14:textId="77777777" w:rsidTr="00CA2F9D">
        <w:trPr>
          <w:trHeight w:val="30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DA790E" w14:textId="71AB0229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Copenhagen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630884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5 (0%)</w:t>
            </w:r>
          </w:p>
        </w:tc>
      </w:tr>
      <w:tr w:rsidR="00CA2F9D" w:rsidRPr="00CA2F9D" w14:paraId="78186196" w14:textId="77777777" w:rsidTr="00CA2F9D">
        <w:trPr>
          <w:trHeight w:val="30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2F8D79" w14:textId="487ED7AE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Kentucky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53134D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5 (0%)</w:t>
            </w:r>
          </w:p>
        </w:tc>
      </w:tr>
      <w:tr w:rsidR="00CA2F9D" w:rsidRPr="00CA2F9D" w14:paraId="6B71B910" w14:textId="77777777" w:rsidTr="00CA2F9D">
        <w:trPr>
          <w:trHeight w:val="30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64B7FE" w14:textId="4525008F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Mississippi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F378E4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4 (0%)</w:t>
            </w:r>
          </w:p>
        </w:tc>
      </w:tr>
      <w:tr w:rsidR="00CA2F9D" w:rsidRPr="00CA2F9D" w14:paraId="38B97FA9" w14:textId="77777777" w:rsidTr="00CA2F9D">
        <w:trPr>
          <w:trHeight w:val="30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D58CC8" w14:textId="37933954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Johannesburg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8692C6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4 (0%)</w:t>
            </w:r>
          </w:p>
        </w:tc>
      </w:tr>
      <w:tr w:rsidR="00CA2F9D" w:rsidRPr="00CA2F9D" w14:paraId="606696DA" w14:textId="77777777" w:rsidTr="00CA2F9D">
        <w:trPr>
          <w:trHeight w:val="30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63460B" w14:textId="260B1B04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Give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82F10E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4 (0%)</w:t>
            </w:r>
          </w:p>
        </w:tc>
      </w:tr>
      <w:tr w:rsidR="00CA2F9D" w:rsidRPr="00CA2F9D" w14:paraId="49ADC146" w14:textId="77777777" w:rsidTr="00CA2F9D">
        <w:trPr>
          <w:trHeight w:val="30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B61132" w14:textId="13183795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Livingstone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BE8980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4 (0%)</w:t>
            </w:r>
          </w:p>
        </w:tc>
      </w:tr>
      <w:tr w:rsidR="00CA2F9D" w:rsidRPr="00CA2F9D" w14:paraId="4EB4C5A7" w14:textId="77777777" w:rsidTr="00CA2F9D">
        <w:trPr>
          <w:trHeight w:val="30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DC891A" w14:textId="2318FB6A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Litchfield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8468CA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4 (0%)</w:t>
            </w:r>
          </w:p>
        </w:tc>
      </w:tr>
      <w:tr w:rsidR="00CA2F9D" w:rsidRPr="00CA2F9D" w14:paraId="2EC8ECE0" w14:textId="77777777" w:rsidTr="00CA2F9D">
        <w:trPr>
          <w:trHeight w:val="30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0F8152" w14:textId="1071D266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Hartford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E0DE9C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3 (0%)</w:t>
            </w:r>
          </w:p>
        </w:tc>
      </w:tr>
      <w:tr w:rsidR="00CA2F9D" w:rsidRPr="00CA2F9D" w14:paraId="7FA8A7C3" w14:textId="77777777" w:rsidTr="00CA2F9D">
        <w:trPr>
          <w:trHeight w:val="30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341DEC" w14:textId="79A15211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Blockley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6CCAB1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3 (0%)</w:t>
            </w:r>
          </w:p>
        </w:tc>
      </w:tr>
      <w:tr w:rsidR="00CA2F9D" w:rsidRPr="00CA2F9D" w14:paraId="56E89EAB" w14:textId="77777777" w:rsidTr="00CA2F9D">
        <w:trPr>
          <w:trHeight w:val="30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38DE47" w14:textId="3CD64D2A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Gaminara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B3F5C7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3 (0%)</w:t>
            </w:r>
          </w:p>
        </w:tc>
      </w:tr>
      <w:tr w:rsidR="00CA2F9D" w:rsidRPr="00CA2F9D" w14:paraId="1E78B622" w14:textId="77777777" w:rsidTr="00CA2F9D">
        <w:trPr>
          <w:trHeight w:val="30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1BFBFC" w14:textId="045B08D2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Aviana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9EC1AD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3 (0%)</w:t>
            </w:r>
          </w:p>
        </w:tc>
      </w:tr>
      <w:tr w:rsidR="00CA2F9D" w:rsidRPr="00CA2F9D" w14:paraId="753CB2C1" w14:textId="77777777" w:rsidTr="00CA2F9D">
        <w:trPr>
          <w:trHeight w:val="30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EFF73E" w14:textId="336E1B7C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Blegdam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ECC489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3 (0%)</w:t>
            </w:r>
          </w:p>
        </w:tc>
      </w:tr>
      <w:tr w:rsidR="00CA2F9D" w:rsidRPr="00CA2F9D" w14:paraId="17CAC666" w14:textId="77777777" w:rsidTr="00CA2F9D">
        <w:trPr>
          <w:trHeight w:val="30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A28109" w14:textId="22212A8E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Haifa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3D17E6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3 (0%)</w:t>
            </w:r>
          </w:p>
        </w:tc>
      </w:tr>
      <w:tr w:rsidR="00CA2F9D" w:rsidRPr="00CA2F9D" w14:paraId="6F8137EE" w14:textId="77777777" w:rsidTr="00CA2F9D">
        <w:trPr>
          <w:trHeight w:val="30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29E37C" w14:textId="6D6A6080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Minnesota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09013C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3 (0%)</w:t>
            </w:r>
          </w:p>
        </w:tc>
      </w:tr>
      <w:tr w:rsidR="00CA2F9D" w:rsidRPr="00CA2F9D" w14:paraId="0C4F2373" w14:textId="77777777" w:rsidTr="00CA2F9D">
        <w:trPr>
          <w:trHeight w:val="30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4B9D32" w14:textId="25050351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Kiambu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DA6B32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3 (0%)</w:t>
            </w:r>
          </w:p>
        </w:tc>
      </w:tr>
      <w:tr w:rsidR="00CA2F9D" w:rsidRPr="00CA2F9D" w14:paraId="7BB751B2" w14:textId="77777777" w:rsidTr="00CA2F9D">
        <w:trPr>
          <w:trHeight w:val="30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0FB4CA" w14:textId="4C5CF4CB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Adelaide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978433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3 (0%)</w:t>
            </w:r>
          </w:p>
        </w:tc>
      </w:tr>
      <w:tr w:rsidR="00CA2F9D" w:rsidRPr="00CA2F9D" w14:paraId="1FA30EC6" w14:textId="77777777" w:rsidTr="00CA2F9D">
        <w:trPr>
          <w:trHeight w:val="30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C60A35" w14:textId="2527FCB2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Bardo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826680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2 (0%)</w:t>
            </w:r>
          </w:p>
        </w:tc>
      </w:tr>
      <w:tr w:rsidR="00CA2F9D" w:rsidRPr="00CA2F9D" w14:paraId="0E69FED3" w14:textId="77777777" w:rsidTr="00CA2F9D">
        <w:trPr>
          <w:trHeight w:val="30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7A8657" w14:textId="0A15F031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Abony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808B39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2 (0%)</w:t>
            </w:r>
          </w:p>
        </w:tc>
      </w:tr>
      <w:tr w:rsidR="00CA2F9D" w:rsidRPr="00CA2F9D" w14:paraId="13308109" w14:textId="77777777" w:rsidTr="00CA2F9D">
        <w:trPr>
          <w:trHeight w:val="30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619489" w14:textId="06AC2BC5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Albany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8C01DF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2 (0%)</w:t>
            </w:r>
          </w:p>
        </w:tc>
      </w:tr>
      <w:tr w:rsidR="00CA2F9D" w:rsidRPr="00CA2F9D" w14:paraId="2EAF7C0C" w14:textId="77777777" w:rsidTr="00CA2F9D">
        <w:trPr>
          <w:trHeight w:val="30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D2F283" w14:textId="1617DF3D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Irumu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AE66EE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2 (0%)</w:t>
            </w:r>
          </w:p>
        </w:tc>
      </w:tr>
      <w:tr w:rsidR="00CA2F9D" w:rsidRPr="00CA2F9D" w14:paraId="47D532E2" w14:textId="77777777" w:rsidTr="00CA2F9D">
        <w:trPr>
          <w:trHeight w:val="30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36AC0F" w14:textId="2CDBE341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Kedougou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736ACE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2 (0%)</w:t>
            </w:r>
          </w:p>
        </w:tc>
      </w:tr>
      <w:tr w:rsidR="00CA2F9D" w:rsidRPr="00CA2F9D" w14:paraId="74C4F3E3" w14:textId="77777777" w:rsidTr="00CA2F9D">
        <w:trPr>
          <w:trHeight w:val="30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0DDDF8" w14:textId="0AAA0205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Kisangani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095315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2 (0%)</w:t>
            </w:r>
          </w:p>
        </w:tc>
      </w:tr>
      <w:tr w:rsidR="00CA2F9D" w:rsidRPr="00CA2F9D" w14:paraId="46C822F2" w14:textId="77777777" w:rsidTr="00CA2F9D">
        <w:trPr>
          <w:trHeight w:val="30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CD5290" w14:textId="371C1F48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Napoli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524F8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2 (0%)</w:t>
            </w:r>
          </w:p>
        </w:tc>
      </w:tr>
      <w:tr w:rsidR="00CA2F9D" w:rsidRPr="00CA2F9D" w14:paraId="5D977913" w14:textId="77777777" w:rsidTr="00CA2F9D">
        <w:trPr>
          <w:trHeight w:val="30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F18A7D" w14:textId="4CE8E01A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Telelkebir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5A9873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2 (0%)</w:t>
            </w:r>
          </w:p>
        </w:tc>
      </w:tr>
      <w:tr w:rsidR="00CA2F9D" w:rsidRPr="00CA2F9D" w14:paraId="272B4F2F" w14:textId="77777777" w:rsidTr="00CA2F9D">
        <w:trPr>
          <w:trHeight w:val="30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0CAD24" w14:textId="1CEA2236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Tshiongwe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5AEC62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2 (0%)</w:t>
            </w:r>
          </w:p>
        </w:tc>
      </w:tr>
      <w:tr w:rsidR="00CA2F9D" w:rsidRPr="00CA2F9D" w14:paraId="1D29992B" w14:textId="77777777" w:rsidTr="00CA2F9D">
        <w:trPr>
          <w:trHeight w:val="30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8980E9" w14:textId="5D2F2025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Weltevreden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234563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2 (0%)</w:t>
            </w:r>
          </w:p>
        </w:tc>
      </w:tr>
      <w:tr w:rsidR="00CA2F9D" w:rsidRPr="00CA2F9D" w14:paraId="47B7345C" w14:textId="77777777" w:rsidTr="00CA2F9D">
        <w:trPr>
          <w:trHeight w:val="30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E5D4EB" w14:textId="73F123EC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Miami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263475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2 (0%)</w:t>
            </w:r>
          </w:p>
        </w:tc>
      </w:tr>
      <w:tr w:rsidR="00CA2F9D" w:rsidRPr="00CA2F9D" w14:paraId="6EB32AA7" w14:textId="77777777" w:rsidTr="00CA2F9D">
        <w:trPr>
          <w:trHeight w:val="30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608EAD" w14:textId="04FC17F0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Manhattan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4E7A35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1 (0%)</w:t>
            </w:r>
          </w:p>
        </w:tc>
      </w:tr>
      <w:tr w:rsidR="00CA2F9D" w:rsidRPr="00CA2F9D" w14:paraId="5E2721A4" w14:textId="77777777" w:rsidTr="00CA2F9D">
        <w:trPr>
          <w:trHeight w:val="30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783BFB" w14:textId="562F07C3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Agama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A1FB01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1 (0%)</w:t>
            </w:r>
          </w:p>
        </w:tc>
      </w:tr>
      <w:tr w:rsidR="00CA2F9D" w:rsidRPr="00CA2F9D" w14:paraId="4CB912EA" w14:textId="77777777" w:rsidTr="00CA2F9D">
        <w:trPr>
          <w:trHeight w:val="30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4266F9" w14:textId="654998CE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Amsterdam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75227D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1 (0%)</w:t>
            </w:r>
          </w:p>
        </w:tc>
      </w:tr>
      <w:tr w:rsidR="00CA2F9D" w:rsidRPr="00CA2F9D" w14:paraId="129F7269" w14:textId="77777777" w:rsidTr="00CA2F9D">
        <w:trPr>
          <w:trHeight w:val="30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177E6F" w14:textId="5378164A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Brancaster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5A69F3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1 (0%)</w:t>
            </w:r>
          </w:p>
        </w:tc>
      </w:tr>
      <w:tr w:rsidR="00CA2F9D" w:rsidRPr="00CA2F9D" w14:paraId="621A9254" w14:textId="77777777" w:rsidTr="00CA2F9D">
        <w:trPr>
          <w:trHeight w:val="30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F4E58A" w14:textId="40FBED99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Chandans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1685E0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1 (0%)</w:t>
            </w:r>
          </w:p>
        </w:tc>
      </w:tr>
      <w:tr w:rsidR="00CA2F9D" w:rsidRPr="00CA2F9D" w14:paraId="256FBF54" w14:textId="77777777" w:rsidTr="00CA2F9D">
        <w:trPr>
          <w:trHeight w:val="30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6C83F2" w14:textId="1BD6E2D2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Coeln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0EB62D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1 (0%)</w:t>
            </w:r>
          </w:p>
        </w:tc>
      </w:tr>
      <w:tr w:rsidR="00CA2F9D" w:rsidRPr="00CA2F9D" w14:paraId="539F8346" w14:textId="77777777" w:rsidTr="00CA2F9D">
        <w:trPr>
          <w:trHeight w:val="30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0BD155" w14:textId="1DC85CC5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Freetown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6A7F39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1 (0%)</w:t>
            </w:r>
          </w:p>
        </w:tc>
      </w:tr>
      <w:tr w:rsidR="00CA2F9D" w:rsidRPr="00CA2F9D" w14:paraId="269665C7" w14:textId="77777777" w:rsidTr="00CA2F9D">
        <w:trPr>
          <w:trHeight w:val="30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7BFEE8" w14:textId="2A9BBA2C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Galiema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EEC208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1 (0%)</w:t>
            </w:r>
          </w:p>
        </w:tc>
      </w:tr>
      <w:tr w:rsidR="00CA2F9D" w:rsidRPr="00CA2F9D" w14:paraId="08A63C31" w14:textId="77777777" w:rsidTr="00CA2F9D">
        <w:trPr>
          <w:trHeight w:val="30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CB57F6" w14:textId="33420433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Hato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FA5BF2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1 (0%)</w:t>
            </w:r>
          </w:p>
        </w:tc>
      </w:tr>
      <w:tr w:rsidR="00CA2F9D" w:rsidRPr="00CA2F9D" w14:paraId="5924D707" w14:textId="77777777" w:rsidTr="00CA2F9D">
        <w:trPr>
          <w:trHeight w:val="30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5FDF37" w14:textId="06A7E6AE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Havana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0342C2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1 (0%)</w:t>
            </w:r>
          </w:p>
        </w:tc>
      </w:tr>
      <w:tr w:rsidR="00CA2F9D" w:rsidRPr="00CA2F9D" w14:paraId="67C819E4" w14:textId="77777777" w:rsidTr="00CA2F9D">
        <w:trPr>
          <w:trHeight w:val="30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5A1D7A" w14:textId="724965FE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Hvittingfoss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29CDC7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1 (0%)</w:t>
            </w:r>
          </w:p>
        </w:tc>
      </w:tr>
      <w:tr w:rsidR="00CA2F9D" w:rsidRPr="00CA2F9D" w14:paraId="7E6786D9" w14:textId="77777777" w:rsidTr="00CA2F9D">
        <w:trPr>
          <w:trHeight w:val="30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962E6D" w14:textId="04DAB7BD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Kaapstad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7FC2F8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1 (0%)</w:t>
            </w:r>
          </w:p>
        </w:tc>
      </w:tr>
      <w:tr w:rsidR="00CA2F9D" w:rsidRPr="00CA2F9D" w14:paraId="6F7CADD4" w14:textId="77777777" w:rsidTr="00CA2F9D">
        <w:trPr>
          <w:trHeight w:val="30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AD331B" w14:textId="55C787E1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Kibusi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8E91CF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1 (0%)</w:t>
            </w:r>
          </w:p>
        </w:tc>
      </w:tr>
      <w:tr w:rsidR="00CA2F9D" w:rsidRPr="00CA2F9D" w14:paraId="04B5F31E" w14:textId="77777777" w:rsidTr="00CA2F9D">
        <w:trPr>
          <w:trHeight w:val="30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2592FB" w14:textId="62B4A1BF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Kottbus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846F7D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1 (0%)</w:t>
            </w:r>
          </w:p>
        </w:tc>
      </w:tr>
      <w:tr w:rsidR="00CA2F9D" w:rsidRPr="00CA2F9D" w14:paraId="56263240" w14:textId="77777777" w:rsidTr="00CA2F9D">
        <w:trPr>
          <w:trHeight w:val="30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3C7E2B" w14:textId="46AE0284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London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C12145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1 (0%)</w:t>
            </w:r>
          </w:p>
        </w:tc>
      </w:tr>
      <w:tr w:rsidR="00CA2F9D" w:rsidRPr="00CA2F9D" w14:paraId="4E4B8CE4" w14:textId="77777777" w:rsidTr="00CA2F9D">
        <w:trPr>
          <w:trHeight w:val="30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62A775" w14:textId="1CA34B89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Matopeni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BEDDB0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1 (0%)</w:t>
            </w:r>
          </w:p>
        </w:tc>
      </w:tr>
      <w:tr w:rsidR="00CA2F9D" w:rsidRPr="00CA2F9D" w14:paraId="13A260A5" w14:textId="77777777" w:rsidTr="00CA2F9D">
        <w:trPr>
          <w:trHeight w:val="30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68ECA8" w14:textId="3F95887B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Oakland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4BBD1A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1 (0%)</w:t>
            </w:r>
          </w:p>
        </w:tc>
      </w:tr>
      <w:tr w:rsidR="00CA2F9D" w:rsidRPr="00CA2F9D" w14:paraId="29955858" w14:textId="77777777" w:rsidTr="00CA2F9D">
        <w:trPr>
          <w:trHeight w:val="30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625762" w14:textId="66A1BBFC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Othmarschen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BF2257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1 (0%)</w:t>
            </w:r>
          </w:p>
        </w:tc>
      </w:tr>
      <w:tr w:rsidR="00CA2F9D" w:rsidRPr="00CA2F9D" w14:paraId="379FCB67" w14:textId="77777777" w:rsidTr="00CA2F9D">
        <w:trPr>
          <w:trHeight w:val="30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B01CE" w14:textId="65B5A290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Rissen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3133DF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1 (0%)</w:t>
            </w:r>
          </w:p>
        </w:tc>
      </w:tr>
      <w:tr w:rsidR="00CA2F9D" w:rsidRPr="00CA2F9D" w14:paraId="6C72A5A4" w14:textId="77777777" w:rsidTr="00CA2F9D">
        <w:trPr>
          <w:trHeight w:val="30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4AFCA6" w14:textId="042A5D5C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Senegal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CB11B2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1 (0%)</w:t>
            </w:r>
          </w:p>
        </w:tc>
      </w:tr>
      <w:tr w:rsidR="00CA2F9D" w:rsidRPr="00CA2F9D" w14:paraId="2DD76F7B" w14:textId="77777777" w:rsidTr="00CA2F9D">
        <w:trPr>
          <w:trHeight w:val="30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496577" w14:textId="684C4D3D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Stanleyville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C63475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1 (0%)</w:t>
            </w:r>
          </w:p>
        </w:tc>
      </w:tr>
      <w:tr w:rsidR="00CA2F9D" w:rsidRPr="00CA2F9D" w14:paraId="17865AA4" w14:textId="77777777" w:rsidTr="00CA2F9D">
        <w:trPr>
          <w:trHeight w:val="30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DC88A4" w14:textId="523C0D8D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Telaviv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72D5F0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1 (0%)</w:t>
            </w:r>
          </w:p>
        </w:tc>
      </w:tr>
      <w:tr w:rsidR="00CA2F9D" w:rsidRPr="00CA2F9D" w14:paraId="1C7EE588" w14:textId="77777777" w:rsidTr="00CA2F9D">
        <w:trPr>
          <w:trHeight w:val="30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500233" w14:textId="64E0C5BE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Umbilo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710FFB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1 (0%)</w:t>
            </w:r>
          </w:p>
        </w:tc>
      </w:tr>
      <w:tr w:rsidR="00CA2F9D" w:rsidRPr="00CA2F9D" w14:paraId="708BB18C" w14:textId="77777777" w:rsidTr="00CA2F9D">
        <w:trPr>
          <w:trHeight w:val="30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38419C" w14:textId="1E0EFCF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Vitiki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39E825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1 (0%)</w:t>
            </w:r>
          </w:p>
        </w:tc>
      </w:tr>
      <w:tr w:rsidR="00CA2F9D" w:rsidRPr="00CA2F9D" w14:paraId="16A09970" w14:textId="77777777" w:rsidTr="00CA2F9D">
        <w:trPr>
          <w:trHeight w:val="30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274D75" w14:textId="400B5BA2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 Wien</w:t>
            </w:r>
          </w:p>
        </w:tc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D35640" w14:textId="77777777" w:rsidR="00CA2F9D" w:rsidRPr="00CA2F9D" w:rsidRDefault="00CA2F9D" w:rsidP="00CA2F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NZ"/>
              </w:rPr>
            </w:pPr>
            <w:r w:rsidRPr="00CA2F9D">
              <w:rPr>
                <w:rFonts w:ascii="Calibri" w:eastAsia="Times New Roman" w:hAnsi="Calibri" w:cs="Calibri"/>
                <w:color w:val="000000"/>
                <w:lang w:eastAsia="en-NZ"/>
              </w:rPr>
              <w:t>1 (0%)</w:t>
            </w:r>
          </w:p>
        </w:tc>
      </w:tr>
    </w:tbl>
    <w:p w14:paraId="0EBAF6BD" w14:textId="77777777" w:rsidR="008A2527" w:rsidRDefault="008A2527" w:rsidP="00383C60"/>
    <w:p w14:paraId="3232454B" w14:textId="77777777" w:rsidR="008A2527" w:rsidRDefault="008A2527">
      <w:r>
        <w:br w:type="page"/>
      </w:r>
    </w:p>
    <w:p w14:paraId="36EFE025" w14:textId="7E5EDFFD" w:rsidR="008A2527" w:rsidRPr="008A2527" w:rsidRDefault="008A2527" w:rsidP="008A2527">
      <w:pPr>
        <w:pStyle w:val="Heading2"/>
      </w:pPr>
      <w:bookmarkStart w:id="7" w:name="_Hlk146617235"/>
      <w:r>
        <w:t xml:space="preserve">Supplementary Table S7 – </w:t>
      </w:r>
      <w:r w:rsidRPr="008A2527">
        <w:t xml:space="preserve">The proportion of non-typhoidal </w:t>
      </w:r>
      <w:r w:rsidRPr="008A2527">
        <w:rPr>
          <w:i/>
        </w:rPr>
        <w:t xml:space="preserve">Salmonella enterica </w:t>
      </w:r>
      <w:r w:rsidRPr="008A2527">
        <w:t>serogroups and serovars by HIV infection status of participants, isolated from normally sterile sites, global, 1941-2019 (10 articles)</w:t>
      </w:r>
    </w:p>
    <w:bookmarkEnd w:id="7"/>
    <w:p w14:paraId="2B76BEEA" w14:textId="77777777" w:rsidR="008A2527" w:rsidRPr="008A2527" w:rsidRDefault="008A2527" w:rsidP="008A2527"/>
    <w:tbl>
      <w:tblPr>
        <w:tblW w:w="6740" w:type="dxa"/>
        <w:tblLook w:val="04A0" w:firstRow="1" w:lastRow="0" w:firstColumn="1" w:lastColumn="0" w:noHBand="0" w:noVBand="1"/>
      </w:tblPr>
      <w:tblGrid>
        <w:gridCol w:w="1740"/>
        <w:gridCol w:w="1680"/>
        <w:gridCol w:w="1660"/>
        <w:gridCol w:w="1660"/>
      </w:tblGrid>
      <w:tr w:rsidR="008A2527" w:rsidRPr="008A2527" w14:paraId="6B3AFF25" w14:textId="087D3956" w:rsidTr="008A2527">
        <w:trPr>
          <w:trHeight w:val="300"/>
        </w:trPr>
        <w:tc>
          <w:tcPr>
            <w:tcW w:w="17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586D7D3" w14:textId="77777777" w:rsidR="008A2527" w:rsidRPr="008A2527" w:rsidRDefault="008A2527" w:rsidP="008A2527">
            <w:pPr>
              <w:rPr>
                <w:b/>
              </w:rPr>
            </w:pPr>
          </w:p>
        </w:tc>
        <w:tc>
          <w:tcPr>
            <w:tcW w:w="16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11271B3" w14:textId="77777777" w:rsidR="008A2527" w:rsidRPr="008A2527" w:rsidRDefault="008A2527" w:rsidP="008A2527">
            <w:pPr>
              <w:rPr>
                <w:b/>
              </w:rPr>
            </w:pPr>
            <w:r w:rsidRPr="008A2527">
              <w:rPr>
                <w:b/>
              </w:rPr>
              <w:t xml:space="preserve">HIV-infected participants </w:t>
            </w:r>
          </w:p>
          <w:p w14:paraId="5BA0B4C5" w14:textId="795908BD" w:rsidR="008A2527" w:rsidRPr="008A2527" w:rsidRDefault="008A2527" w:rsidP="008A2527">
            <w:pPr>
              <w:rPr>
                <w:b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82D419D" w14:textId="175087DC" w:rsidR="008A2527" w:rsidRPr="008A2527" w:rsidRDefault="008A2527" w:rsidP="008A2527">
            <w:pPr>
              <w:rPr>
                <w:b/>
              </w:rPr>
            </w:pPr>
            <w:r w:rsidRPr="008A2527">
              <w:rPr>
                <w:b/>
              </w:rPr>
              <w:t>HIV-uninfected participants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70D4AAB" w14:textId="412C2844" w:rsidR="008A2527" w:rsidRPr="008A2527" w:rsidRDefault="008A2527" w:rsidP="008A2527">
            <w:pPr>
              <w:rPr>
                <w:b/>
              </w:rPr>
            </w:pPr>
            <w:r>
              <w:rPr>
                <w:b/>
              </w:rPr>
              <w:t>P-value of Chi-square test</w:t>
            </w:r>
          </w:p>
        </w:tc>
      </w:tr>
      <w:tr w:rsidR="008A2527" w:rsidRPr="008A2527" w14:paraId="729769BC" w14:textId="7713135A" w:rsidTr="008A2527">
        <w:trPr>
          <w:trHeight w:val="300"/>
        </w:trPr>
        <w:tc>
          <w:tcPr>
            <w:tcW w:w="17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15B29D9" w14:textId="77777777" w:rsidR="008A2527" w:rsidRPr="008A2527" w:rsidRDefault="008A2527" w:rsidP="008A2527">
            <w:pPr>
              <w:rPr>
                <w:b/>
              </w:rPr>
            </w:pPr>
          </w:p>
        </w:tc>
        <w:tc>
          <w:tcPr>
            <w:tcW w:w="16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16149F7" w14:textId="77777777" w:rsidR="008A2527" w:rsidRPr="008A2527" w:rsidRDefault="008A2527" w:rsidP="008A2527">
            <w:pPr>
              <w:rPr>
                <w:b/>
              </w:rPr>
            </w:pPr>
            <w:r w:rsidRPr="008A2527">
              <w:rPr>
                <w:b/>
              </w:rPr>
              <w:t>n (%)</w:t>
            </w:r>
          </w:p>
        </w:tc>
        <w:tc>
          <w:tcPr>
            <w:tcW w:w="16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C5F644A" w14:textId="77777777" w:rsidR="008A2527" w:rsidRPr="008A2527" w:rsidRDefault="008A2527" w:rsidP="008A2527">
            <w:pPr>
              <w:rPr>
                <w:b/>
              </w:rPr>
            </w:pPr>
            <w:r w:rsidRPr="008A2527">
              <w:rPr>
                <w:b/>
              </w:rPr>
              <w:t>n (%)</w:t>
            </w:r>
          </w:p>
        </w:tc>
        <w:tc>
          <w:tcPr>
            <w:tcW w:w="16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1DA60E7" w14:textId="77777777" w:rsidR="008A2527" w:rsidRPr="008A2527" w:rsidRDefault="008A2527" w:rsidP="008A2527">
            <w:pPr>
              <w:rPr>
                <w:b/>
              </w:rPr>
            </w:pPr>
          </w:p>
        </w:tc>
      </w:tr>
      <w:tr w:rsidR="008A2527" w:rsidRPr="008A2527" w14:paraId="120C2B1D" w14:textId="7668C0DF" w:rsidTr="008A2527">
        <w:trPr>
          <w:trHeight w:val="300"/>
        </w:trPr>
        <w:tc>
          <w:tcPr>
            <w:tcW w:w="17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5C03F11" w14:textId="77777777" w:rsidR="008A2527" w:rsidRPr="008A2527" w:rsidRDefault="008A2527" w:rsidP="008A2527">
            <w:r w:rsidRPr="008A2527">
              <w:rPr>
                <w:b/>
              </w:rPr>
              <w:t>Serogroup</w:t>
            </w:r>
          </w:p>
        </w:tc>
        <w:tc>
          <w:tcPr>
            <w:tcW w:w="16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2B404D10" w14:textId="6D4DEA0A" w:rsidR="008A2527" w:rsidRPr="008A2527" w:rsidRDefault="008A2527" w:rsidP="008A2527">
            <w:pPr>
              <w:rPr>
                <w:bCs/>
              </w:rPr>
            </w:pPr>
            <w:r w:rsidRPr="008A2527">
              <w:rPr>
                <w:bCs/>
              </w:rPr>
              <w:t>n=1</w:t>
            </w:r>
            <w:r>
              <w:rPr>
                <w:bCs/>
              </w:rPr>
              <w:t>,</w:t>
            </w:r>
            <w:r w:rsidRPr="008A2527">
              <w:rPr>
                <w:bCs/>
              </w:rPr>
              <w:t>743</w:t>
            </w:r>
          </w:p>
        </w:tc>
        <w:tc>
          <w:tcPr>
            <w:tcW w:w="16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CD92924" w14:textId="454DDE7E" w:rsidR="008A2527" w:rsidRPr="008A2527" w:rsidRDefault="008A2527" w:rsidP="008A2527">
            <w:pPr>
              <w:rPr>
                <w:bCs/>
              </w:rPr>
            </w:pPr>
            <w:r w:rsidRPr="008A2527">
              <w:rPr>
                <w:bCs/>
              </w:rPr>
              <w:t>n=257</w:t>
            </w:r>
          </w:p>
        </w:tc>
        <w:tc>
          <w:tcPr>
            <w:tcW w:w="16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BBC10EB" w14:textId="77777777" w:rsidR="008A2527" w:rsidRPr="008A2527" w:rsidRDefault="008A2527" w:rsidP="008A2527">
            <w:pPr>
              <w:rPr>
                <w:bCs/>
              </w:rPr>
            </w:pPr>
          </w:p>
        </w:tc>
      </w:tr>
      <w:tr w:rsidR="008A2527" w:rsidRPr="008A2527" w14:paraId="35E4D1D9" w14:textId="35ABC7AB" w:rsidTr="008A2527">
        <w:trPr>
          <w:trHeight w:val="300"/>
        </w:trPr>
        <w:tc>
          <w:tcPr>
            <w:tcW w:w="17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DEB3A0" w14:textId="77777777" w:rsidR="008A2527" w:rsidRPr="008A2527" w:rsidRDefault="008A2527" w:rsidP="008A2527">
            <w:r w:rsidRPr="008A2527">
              <w:t>O:4</w:t>
            </w:r>
          </w:p>
        </w:tc>
        <w:tc>
          <w:tcPr>
            <w:tcW w:w="16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9DF4E4" w14:textId="77777777" w:rsidR="008A2527" w:rsidRPr="008A2527" w:rsidRDefault="008A2527" w:rsidP="008A2527">
            <w:r w:rsidRPr="008A2527">
              <w:t>1174 (67.4)</w:t>
            </w:r>
          </w:p>
        </w:tc>
        <w:tc>
          <w:tcPr>
            <w:tcW w:w="16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C89ABC" w14:textId="77777777" w:rsidR="008A2527" w:rsidRPr="008A2527" w:rsidRDefault="008A2527" w:rsidP="008A2527">
            <w:r w:rsidRPr="008A2527">
              <w:t>89 (34.6)</w:t>
            </w:r>
          </w:p>
        </w:tc>
        <w:tc>
          <w:tcPr>
            <w:tcW w:w="166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A17AC50" w14:textId="4F6D03A2" w:rsidR="008A2527" w:rsidRPr="008A2527" w:rsidRDefault="008A2527" w:rsidP="008A2527">
            <w:r>
              <w:t>&lt;0.01</w:t>
            </w:r>
          </w:p>
        </w:tc>
      </w:tr>
      <w:tr w:rsidR="008A2527" w:rsidRPr="008A2527" w14:paraId="62EB12B7" w14:textId="0C3331B3" w:rsidTr="008A2527">
        <w:trPr>
          <w:trHeight w:val="300"/>
        </w:trPr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534A79" w14:textId="77777777" w:rsidR="008A2527" w:rsidRPr="008A2527" w:rsidRDefault="008A2527" w:rsidP="008A2527">
            <w:r w:rsidRPr="008A2527">
              <w:t>O:9</w:t>
            </w: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5CD939" w14:textId="77777777" w:rsidR="008A2527" w:rsidRPr="008A2527" w:rsidRDefault="008A2527" w:rsidP="008A2527">
            <w:r w:rsidRPr="008A2527">
              <w:t>559 (32.1)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0654AB" w14:textId="77777777" w:rsidR="008A2527" w:rsidRPr="008A2527" w:rsidRDefault="008A2527" w:rsidP="008A2527">
            <w:r w:rsidRPr="008A2527">
              <w:t>157 (61.1)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14:paraId="23064D23" w14:textId="04A0CCD8" w:rsidR="008A2527" w:rsidRPr="008A2527" w:rsidRDefault="008A2527" w:rsidP="008A2527">
            <w:r>
              <w:t>&lt;0.01</w:t>
            </w:r>
          </w:p>
        </w:tc>
      </w:tr>
      <w:tr w:rsidR="008A2527" w:rsidRPr="008A2527" w14:paraId="642A677C" w14:textId="3D8603E3" w:rsidTr="008A2527">
        <w:trPr>
          <w:trHeight w:val="300"/>
        </w:trPr>
        <w:tc>
          <w:tcPr>
            <w:tcW w:w="17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F39D437" w14:textId="77777777" w:rsidR="008A2527" w:rsidRPr="008A2527" w:rsidRDefault="008A2527" w:rsidP="008A2527">
            <w:r w:rsidRPr="008A2527">
              <w:t>Other</w:t>
            </w:r>
          </w:p>
        </w:tc>
        <w:tc>
          <w:tcPr>
            <w:tcW w:w="16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88F24BD" w14:textId="77777777" w:rsidR="008A2527" w:rsidRPr="008A2527" w:rsidRDefault="008A2527" w:rsidP="008A2527">
            <w:r w:rsidRPr="008A2527">
              <w:t>10 (0.6)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68129B9" w14:textId="77015700" w:rsidR="008A2527" w:rsidRPr="008A2527" w:rsidRDefault="008A2527" w:rsidP="008A2527">
            <w:r w:rsidRPr="008A2527">
              <w:t>11 (</w:t>
            </w:r>
            <w:r w:rsidR="000D4F9A">
              <w:t>4</w:t>
            </w:r>
            <w:r w:rsidRPr="008A2527">
              <w:t>.</w:t>
            </w:r>
            <w:r w:rsidR="000D4F9A">
              <w:t>3</w:t>
            </w:r>
            <w:r w:rsidRPr="008A2527">
              <w:t>)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94FDFA6" w14:textId="749C8712" w:rsidR="008A2527" w:rsidRPr="008A2527" w:rsidRDefault="000D4F9A" w:rsidP="008A2527">
            <w:r>
              <w:t>&lt;0.01</w:t>
            </w:r>
          </w:p>
        </w:tc>
      </w:tr>
      <w:tr w:rsidR="008A2527" w:rsidRPr="008A2527" w14:paraId="6BF33805" w14:textId="2A856B87" w:rsidTr="008A2527">
        <w:trPr>
          <w:trHeight w:val="300"/>
        </w:trPr>
        <w:tc>
          <w:tcPr>
            <w:tcW w:w="17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9D0F29D" w14:textId="77777777" w:rsidR="008A2527" w:rsidRPr="008A2527" w:rsidRDefault="008A2527" w:rsidP="008A2527">
            <w:r w:rsidRPr="008A2527">
              <w:t> </w:t>
            </w:r>
          </w:p>
        </w:tc>
        <w:tc>
          <w:tcPr>
            <w:tcW w:w="16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FF84075" w14:textId="77777777" w:rsidR="008A2527" w:rsidRPr="008A2527" w:rsidRDefault="008A2527" w:rsidP="008A2527">
            <w:r w:rsidRPr="008A2527">
              <w:t> 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1CDB706" w14:textId="77777777" w:rsidR="008A2527" w:rsidRPr="008A2527" w:rsidRDefault="008A2527" w:rsidP="008A2527">
            <w:r w:rsidRPr="008A2527">
              <w:t> 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B7AD3BD" w14:textId="77777777" w:rsidR="008A2527" w:rsidRPr="008A2527" w:rsidRDefault="008A2527" w:rsidP="008A2527"/>
        </w:tc>
      </w:tr>
      <w:tr w:rsidR="008A2527" w:rsidRPr="008A2527" w14:paraId="4D348DAC" w14:textId="42802807" w:rsidTr="008A2527">
        <w:trPr>
          <w:trHeight w:val="300"/>
        </w:trPr>
        <w:tc>
          <w:tcPr>
            <w:tcW w:w="17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CB905A9" w14:textId="77777777" w:rsidR="008A2527" w:rsidRPr="008A2527" w:rsidRDefault="008A2527" w:rsidP="008A2527">
            <w:pPr>
              <w:rPr>
                <w:b/>
              </w:rPr>
            </w:pPr>
            <w:r w:rsidRPr="008A2527">
              <w:rPr>
                <w:b/>
              </w:rPr>
              <w:t>Serovar</w:t>
            </w:r>
          </w:p>
        </w:tc>
        <w:tc>
          <w:tcPr>
            <w:tcW w:w="16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1B0953" w14:textId="14169E05" w:rsidR="008A2527" w:rsidRPr="008A2527" w:rsidRDefault="008A2527" w:rsidP="008A2527">
            <w:r w:rsidRPr="008A2527">
              <w:t>n=1</w:t>
            </w:r>
            <w:r w:rsidR="000D4F9A">
              <w:t>,</w:t>
            </w:r>
            <w:r w:rsidRPr="008A2527">
              <w:t>743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5418267" w14:textId="77777777" w:rsidR="008A2527" w:rsidRPr="008A2527" w:rsidRDefault="008A2527" w:rsidP="008A2527">
            <w:r w:rsidRPr="008A2527">
              <w:t>n=258*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98C6EE9" w14:textId="77777777" w:rsidR="008A2527" w:rsidRPr="008A2527" w:rsidRDefault="008A2527" w:rsidP="008A2527"/>
        </w:tc>
      </w:tr>
      <w:tr w:rsidR="008A2527" w:rsidRPr="008A2527" w14:paraId="1B97F5E0" w14:textId="6475215E" w:rsidTr="008A2527">
        <w:trPr>
          <w:trHeight w:val="300"/>
        </w:trPr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2BDAAB" w14:textId="77777777" w:rsidR="008A2527" w:rsidRPr="008A2527" w:rsidRDefault="008A2527" w:rsidP="008A2527">
            <w:r w:rsidRPr="008A2527">
              <w:rPr>
                <w:i/>
              </w:rPr>
              <w:t>S.</w:t>
            </w:r>
            <w:r w:rsidRPr="008A2527">
              <w:t xml:space="preserve"> Typhimurium</w:t>
            </w: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70D47F" w14:textId="77777777" w:rsidR="008A2527" w:rsidRPr="008A2527" w:rsidRDefault="008A2527" w:rsidP="008A2527">
            <w:r w:rsidRPr="008A2527">
              <w:t>1174 (67.4)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94E812" w14:textId="77777777" w:rsidR="008A2527" w:rsidRPr="008A2527" w:rsidRDefault="008A2527" w:rsidP="008A2527">
            <w:r w:rsidRPr="008A2527">
              <w:t>88 (34.1)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14:paraId="7C8DEC89" w14:textId="261DBE67" w:rsidR="008A2527" w:rsidRPr="008A2527" w:rsidRDefault="000D4F9A" w:rsidP="008A2527">
            <w:r>
              <w:t>&lt;0.01</w:t>
            </w:r>
          </w:p>
        </w:tc>
      </w:tr>
      <w:tr w:rsidR="008A2527" w:rsidRPr="008A2527" w14:paraId="2BCC6750" w14:textId="42D5A366" w:rsidTr="008A2527">
        <w:trPr>
          <w:trHeight w:val="300"/>
        </w:trPr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C04541" w14:textId="77777777" w:rsidR="008A2527" w:rsidRPr="008A2527" w:rsidRDefault="008A2527" w:rsidP="008A2527">
            <w:r w:rsidRPr="008A2527">
              <w:rPr>
                <w:i/>
              </w:rPr>
              <w:t>S.</w:t>
            </w:r>
            <w:r w:rsidRPr="008A2527">
              <w:t xml:space="preserve"> Enteritidis</w:t>
            </w: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2D8EE6" w14:textId="77777777" w:rsidR="008A2527" w:rsidRPr="008A2527" w:rsidRDefault="008A2527" w:rsidP="008A2527">
            <w:r w:rsidRPr="008A2527">
              <w:t>493 (28.3)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D007EA" w14:textId="77777777" w:rsidR="008A2527" w:rsidRPr="008A2527" w:rsidRDefault="008A2527" w:rsidP="008A2527">
            <w:r w:rsidRPr="008A2527">
              <w:t>147 (57.0)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14:paraId="18EA67E8" w14:textId="13DAE657" w:rsidR="008A2527" w:rsidRPr="008A2527" w:rsidRDefault="000D4F9A" w:rsidP="008A2527">
            <w:r>
              <w:t>&lt;0.01</w:t>
            </w:r>
          </w:p>
        </w:tc>
      </w:tr>
      <w:tr w:rsidR="008A2527" w:rsidRPr="008A2527" w14:paraId="1F679E46" w14:textId="25797AFE" w:rsidTr="008A2527">
        <w:trPr>
          <w:trHeight w:val="300"/>
        </w:trPr>
        <w:tc>
          <w:tcPr>
            <w:tcW w:w="17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BA43097" w14:textId="77777777" w:rsidR="008A2527" w:rsidRPr="008A2527" w:rsidRDefault="008A2527" w:rsidP="008A2527">
            <w:r w:rsidRPr="008A2527">
              <w:t>Other</w:t>
            </w:r>
          </w:p>
        </w:tc>
        <w:tc>
          <w:tcPr>
            <w:tcW w:w="16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4E90A77" w14:textId="77777777" w:rsidR="008A2527" w:rsidRPr="008A2527" w:rsidRDefault="008A2527" w:rsidP="008A2527">
            <w:r w:rsidRPr="008A2527">
              <w:t>76 (4.4)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B434981" w14:textId="77777777" w:rsidR="008A2527" w:rsidRPr="008A2527" w:rsidRDefault="008A2527" w:rsidP="008A2527">
            <w:r w:rsidRPr="008A2527">
              <w:t>23 (8.9)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07027A9" w14:textId="31D35953" w:rsidR="008A2527" w:rsidRPr="008A2527" w:rsidRDefault="000D4F9A" w:rsidP="008A2527">
            <w:r>
              <w:t>&lt;0.01</w:t>
            </w:r>
          </w:p>
        </w:tc>
      </w:tr>
    </w:tbl>
    <w:p w14:paraId="652FB70C" w14:textId="77777777" w:rsidR="008A2527" w:rsidRPr="008A2527" w:rsidRDefault="008A2527" w:rsidP="008A2527"/>
    <w:p w14:paraId="648B7247" w14:textId="77777777" w:rsidR="008A2527" w:rsidRDefault="008A2527" w:rsidP="008A2527">
      <w:r w:rsidRPr="008A2527">
        <w:t>*1 isolate was serotyped, but not serogrouped (</w:t>
      </w:r>
      <w:r w:rsidRPr="008A2527">
        <w:rPr>
          <w:i/>
        </w:rPr>
        <w:t>S.</w:t>
      </w:r>
      <w:r w:rsidRPr="008A2527">
        <w:t xml:space="preserve"> Vitiki)</w:t>
      </w:r>
    </w:p>
    <w:p w14:paraId="7E5361E6" w14:textId="77777777" w:rsidR="00FF68BC" w:rsidRDefault="00FF68BC">
      <w:r>
        <w:br w:type="page"/>
      </w:r>
    </w:p>
    <w:p w14:paraId="4CB1F848" w14:textId="1CD8BAF7" w:rsidR="00453CC9" w:rsidRDefault="00453CC9" w:rsidP="00453CC9">
      <w:pPr>
        <w:pStyle w:val="Heading2"/>
      </w:pPr>
      <w:r w:rsidRPr="00453CC9">
        <w:t>Supplementa</w:t>
      </w:r>
      <w:r w:rsidR="00B9288E">
        <w:t>ry</w:t>
      </w:r>
      <w:r w:rsidRPr="00453CC9">
        <w:t xml:space="preserve"> Figure </w:t>
      </w:r>
      <w:r w:rsidR="00B9288E">
        <w:t>S</w:t>
      </w:r>
      <w:r w:rsidRPr="00453CC9">
        <w:t>1</w:t>
      </w:r>
      <w:r w:rsidRPr="00D5376B">
        <w:t xml:space="preserve"> </w:t>
      </w:r>
      <w:r>
        <w:t xml:space="preserve">– PRISMA flowchart of study selection process for the global systematic review on prevalence of serogroups and serovars of non-typhoidal </w:t>
      </w:r>
      <w:r>
        <w:rPr>
          <w:i/>
          <w:iCs/>
        </w:rPr>
        <w:t>Salmonella</w:t>
      </w:r>
      <w:r>
        <w:t xml:space="preserve"> </w:t>
      </w:r>
      <w:r w:rsidRPr="00026914">
        <w:rPr>
          <w:i/>
          <w:iCs/>
        </w:rPr>
        <w:t>enterica</w:t>
      </w:r>
      <w:r>
        <w:t xml:space="preserve"> from normally sterile sites, 1941 to 2019</w:t>
      </w:r>
    </w:p>
    <w:p w14:paraId="628EAF8E" w14:textId="0168D402" w:rsidR="00453CC9" w:rsidRDefault="00FF68BC" w:rsidP="00453CC9">
      <w:pPr>
        <w:spacing w:line="360" w:lineRule="auto"/>
      </w:pPr>
      <w:r w:rsidRPr="00453CC9">
        <w:t>Supplementa</w:t>
      </w:r>
      <w:r>
        <w:t>ry</w:t>
      </w:r>
      <w:r w:rsidRPr="00453CC9">
        <w:t xml:space="preserve"> Figure </w:t>
      </w:r>
      <w:r>
        <w:t>S</w:t>
      </w:r>
      <w:r w:rsidRPr="00453CC9">
        <w:t>1</w:t>
      </w:r>
      <w:r w:rsidR="00453CC9">
        <w:t xml:space="preserve">: </w:t>
      </w:r>
      <w:r w:rsidR="00453CC9" w:rsidRPr="000A646A">
        <w:t>*Multiple reason</w:t>
      </w:r>
      <w:r w:rsidR="00453CC9">
        <w:t>s</w:t>
      </w:r>
      <w:r w:rsidR="00453CC9" w:rsidRPr="000A646A">
        <w:t xml:space="preserve"> for exclusion possible</w:t>
      </w:r>
    </w:p>
    <w:p w14:paraId="7B1E18FF" w14:textId="0EBA2ADB" w:rsidR="00453CC9" w:rsidRDefault="002C6FD9">
      <w:pPr>
        <w:rPr>
          <w:rFonts w:asciiTheme="majorHAnsi" w:eastAsiaTheme="majorEastAsia" w:hAnsiTheme="majorHAnsi" w:cstheme="majorBidi"/>
          <w:color w:val="2F5496" w:themeColor="accent1" w:themeShade="BF"/>
          <w:sz w:val="26"/>
          <w:szCs w:val="26"/>
        </w:rPr>
      </w:pPr>
      <w:r>
        <w:rPr>
          <w:noProof/>
        </w:rPr>
        <w:object w:dxaOrig="8926" w:dyaOrig="12631" w14:anchorId="170AC983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alt="" style="width:445.5pt;height:632.25pt;mso-width-percent:0;mso-height-percent:0;mso-width-percent:0;mso-height-percent:0" o:ole="">
            <v:imagedata r:id="rId12" o:title=""/>
          </v:shape>
          <o:OLEObject Type="Embed" ProgID="Acrobat.Document.11" ShapeID="_x0000_i1025" DrawAspect="Content" ObjectID="_1759070441" r:id="rId13"/>
        </w:object>
      </w:r>
      <w:r w:rsidR="00453CC9">
        <w:br w:type="page"/>
      </w:r>
    </w:p>
    <w:p w14:paraId="4CBDC764" w14:textId="53CC6AD1" w:rsidR="006678AD" w:rsidRDefault="006678AD" w:rsidP="006678AD">
      <w:pPr>
        <w:pStyle w:val="Heading2"/>
        <w:rPr>
          <w:i/>
        </w:rPr>
      </w:pPr>
      <w:r>
        <w:t>Supplementa</w:t>
      </w:r>
      <w:r w:rsidR="00B9288E">
        <w:t>ry</w:t>
      </w:r>
      <w:r>
        <w:t xml:space="preserve"> Figure </w:t>
      </w:r>
      <w:r w:rsidR="00B9288E">
        <w:t>S</w:t>
      </w:r>
      <w:r w:rsidR="00453CC9">
        <w:t>2</w:t>
      </w:r>
      <w:r>
        <w:t xml:space="preserve"> - </w:t>
      </w:r>
      <w:r w:rsidRPr="00D5376B">
        <w:t xml:space="preserve">Global distribution of number of articles per country identified in the global systematic review on prevalence of serogroups and serovars of non-typhoidal </w:t>
      </w:r>
      <w:r w:rsidRPr="00D5376B">
        <w:rPr>
          <w:i/>
          <w:iCs/>
        </w:rPr>
        <w:t>Salmonella enterica</w:t>
      </w:r>
      <w:r w:rsidRPr="00D5376B">
        <w:t xml:space="preserve"> isolated from normally sterile sites, 1941 to 2019</w:t>
      </w:r>
      <w:r>
        <w:t xml:space="preserve"> (82 articles)</w:t>
      </w:r>
    </w:p>
    <w:p w14:paraId="27971B07" w14:textId="77777777" w:rsidR="006678AD" w:rsidRPr="003A79A1" w:rsidRDefault="006678AD" w:rsidP="006678AD"/>
    <w:p w14:paraId="71C273AA" w14:textId="717F2495" w:rsidR="00702918" w:rsidRDefault="0084516E">
      <w:pPr>
        <w:rPr>
          <w:rFonts w:asciiTheme="majorHAnsi" w:eastAsiaTheme="majorEastAsia" w:hAnsiTheme="majorHAnsi" w:cstheme="majorBidi"/>
          <w:color w:val="2F5496" w:themeColor="accent1" w:themeShade="BF"/>
          <w:sz w:val="26"/>
          <w:szCs w:val="26"/>
        </w:rPr>
      </w:pPr>
      <w:r>
        <w:rPr>
          <w:noProof/>
          <w:lang w:val="en-IN" w:eastAsia="en-IN"/>
        </w:rPr>
        <w:drawing>
          <wp:inline distT="0" distB="0" distL="0" distR="0" wp14:anchorId="5032EC4E" wp14:editId="6482302D">
            <wp:extent cx="6642100" cy="4343400"/>
            <wp:effectExtent l="0" t="0" r="0" b="0"/>
            <wp:docPr id="2016112815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42100" cy="4343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702918">
        <w:br w:type="page"/>
      </w:r>
    </w:p>
    <w:p w14:paraId="443937D0" w14:textId="5E8F0611" w:rsidR="006678AD" w:rsidRDefault="006678AD" w:rsidP="006678AD">
      <w:pPr>
        <w:pStyle w:val="Heading2"/>
      </w:pPr>
      <w:r>
        <w:t>Supplementa</w:t>
      </w:r>
      <w:r w:rsidR="00B9288E">
        <w:t>ry</w:t>
      </w:r>
      <w:r>
        <w:t xml:space="preserve"> Figure </w:t>
      </w:r>
      <w:r w:rsidR="00B9288E">
        <w:t>S</w:t>
      </w:r>
      <w:r w:rsidR="00453CC9">
        <w:t>3</w:t>
      </w:r>
      <w:r>
        <w:t xml:space="preserve"> – </w:t>
      </w:r>
      <w:r w:rsidRPr="00D5376B">
        <w:t xml:space="preserve">Bias assessment of the global systematic review on prevalence of serogroups and serovars of non-typhoidal </w:t>
      </w:r>
      <w:r w:rsidRPr="00D5376B">
        <w:rPr>
          <w:i/>
          <w:iCs/>
        </w:rPr>
        <w:t>Salmonella enterica</w:t>
      </w:r>
      <w:r w:rsidRPr="00E219A8">
        <w:t xml:space="preserve"> isolated</w:t>
      </w:r>
      <w:r w:rsidRPr="00D5376B">
        <w:t xml:space="preserve"> from normally sterile sites, 1941 to 2019 (82 articles)</w:t>
      </w:r>
    </w:p>
    <w:p w14:paraId="37F9AF1B" w14:textId="15893938" w:rsidR="006678AD" w:rsidRDefault="0084516E">
      <w:pPr>
        <w:rPr>
          <w:rFonts w:asciiTheme="majorHAnsi" w:eastAsiaTheme="majorEastAsia" w:hAnsiTheme="majorHAnsi" w:cstheme="majorBidi"/>
          <w:color w:val="2F5496" w:themeColor="accent1" w:themeShade="BF"/>
          <w:sz w:val="26"/>
          <w:szCs w:val="26"/>
        </w:rPr>
      </w:pPr>
      <w:r w:rsidRPr="0084516E">
        <w:rPr>
          <w:rFonts w:asciiTheme="majorHAnsi" w:eastAsiaTheme="majorEastAsia" w:hAnsiTheme="majorHAnsi" w:cstheme="majorBidi"/>
          <w:noProof/>
          <w:color w:val="2F5496" w:themeColor="accent1" w:themeShade="BF"/>
          <w:sz w:val="26"/>
          <w:szCs w:val="26"/>
          <w:vertAlign w:val="subscript"/>
          <w:lang w:val="en-IN" w:eastAsia="en-IN"/>
        </w:rPr>
        <w:drawing>
          <wp:inline distT="0" distB="0" distL="0" distR="0" wp14:anchorId="09AC2F34" wp14:editId="33246025">
            <wp:extent cx="6642100" cy="3314700"/>
            <wp:effectExtent l="0" t="0" r="0" b="0"/>
            <wp:docPr id="2112360842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42100" cy="3314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84FC890" w14:textId="77777777" w:rsidR="00F301AB" w:rsidRDefault="00F301AB">
      <w:r>
        <w:br w:type="page"/>
      </w:r>
    </w:p>
    <w:p w14:paraId="5BB4EF1D" w14:textId="3DE54493" w:rsidR="00702918" w:rsidRPr="00F40145" w:rsidRDefault="00F301AB" w:rsidP="00F40145">
      <w:pPr>
        <w:pStyle w:val="Heading2"/>
      </w:pPr>
      <w:r w:rsidRPr="00F40145">
        <w:rPr>
          <w:rStyle w:val="Heading1Char"/>
          <w:sz w:val="26"/>
          <w:szCs w:val="26"/>
        </w:rPr>
        <w:t>Supplementa</w:t>
      </w:r>
      <w:r w:rsidR="00B9288E">
        <w:rPr>
          <w:rStyle w:val="Heading1Char"/>
          <w:sz w:val="26"/>
          <w:szCs w:val="26"/>
        </w:rPr>
        <w:t>ry</w:t>
      </w:r>
      <w:r w:rsidRPr="00F40145">
        <w:rPr>
          <w:rStyle w:val="Heading1Char"/>
          <w:sz w:val="26"/>
          <w:szCs w:val="26"/>
        </w:rPr>
        <w:t xml:space="preserve"> Figure </w:t>
      </w:r>
      <w:r w:rsidR="00B9288E">
        <w:rPr>
          <w:rStyle w:val="Heading1Char"/>
          <w:sz w:val="26"/>
          <w:szCs w:val="26"/>
        </w:rPr>
        <w:t>S</w:t>
      </w:r>
      <w:r w:rsidRPr="00F40145">
        <w:rPr>
          <w:rStyle w:val="Heading1Char"/>
          <w:sz w:val="26"/>
          <w:szCs w:val="26"/>
        </w:rPr>
        <w:t>4</w:t>
      </w:r>
      <w:r w:rsidRPr="00F40145">
        <w:t xml:space="preserve"> - Global distribution of serogrouped isolates by serogroup by decade, global systematic review on prevalence of serogroups and serovars of non-typhoidal Salmonella enterica isolated from normally sterile sites, 1941 to 2019 (82 articles, 24,25</w:t>
      </w:r>
      <w:r w:rsidR="00F82ECA">
        <w:t>3</w:t>
      </w:r>
      <w:r w:rsidRPr="00F40145">
        <w:t xml:space="preserve"> isolates)</w:t>
      </w:r>
    </w:p>
    <w:p w14:paraId="18E58646" w14:textId="77777777" w:rsidR="00B143A8" w:rsidRDefault="00B143A8" w:rsidP="00C3466F"/>
    <w:p w14:paraId="384E714F" w14:textId="6B7B65F3" w:rsidR="0084516E" w:rsidRDefault="0084516E" w:rsidP="00C3466F">
      <w:pPr>
        <w:sectPr w:rsidR="0084516E" w:rsidSect="00702918">
          <w:footerReference w:type="default" r:id="rId16"/>
          <w:pgSz w:w="11906" w:h="16838"/>
          <w:pgMar w:top="720" w:right="720" w:bottom="720" w:left="720" w:header="708" w:footer="708" w:gutter="0"/>
          <w:cols w:space="708"/>
          <w:docGrid w:linePitch="360"/>
        </w:sectPr>
      </w:pPr>
      <w:r>
        <w:rPr>
          <w:noProof/>
          <w:lang w:val="en-IN" w:eastAsia="en-IN"/>
        </w:rPr>
        <w:drawing>
          <wp:inline distT="0" distB="0" distL="0" distR="0" wp14:anchorId="1E76604C" wp14:editId="005C2EC8">
            <wp:extent cx="6642100" cy="3314700"/>
            <wp:effectExtent l="0" t="0" r="0" b="0"/>
            <wp:docPr id="866882613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42100" cy="3314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25AC464" w14:textId="3A05783A" w:rsidR="005708D4" w:rsidRDefault="005708D4" w:rsidP="005708D4">
      <w:pPr>
        <w:pStyle w:val="Heading2"/>
      </w:pPr>
      <w:r>
        <w:t>Supplementa</w:t>
      </w:r>
      <w:r w:rsidR="00B9288E">
        <w:t>ry</w:t>
      </w:r>
      <w:r>
        <w:t xml:space="preserve"> Figure </w:t>
      </w:r>
      <w:r w:rsidR="00B9288E">
        <w:t>S</w:t>
      </w:r>
      <w:r w:rsidR="00F301AB">
        <w:t>5</w:t>
      </w:r>
      <w:r>
        <w:t xml:space="preserve"> -</w:t>
      </w:r>
      <w:r w:rsidRPr="00E219A8">
        <w:t xml:space="preserve"> </w:t>
      </w:r>
      <w:r>
        <w:t xml:space="preserve">Prevalence of non-typhoidal </w:t>
      </w:r>
      <w:r w:rsidRPr="00CA59A8">
        <w:rPr>
          <w:i/>
          <w:iCs/>
        </w:rPr>
        <w:t>Salmonella enterica</w:t>
      </w:r>
      <w:r>
        <w:rPr>
          <w:i/>
          <w:iCs/>
        </w:rPr>
        <w:t xml:space="preserve"> </w:t>
      </w:r>
      <w:r>
        <w:t>serogroups</w:t>
      </w:r>
      <w:r w:rsidR="0011233A">
        <w:t xml:space="preserve"> from normally steriles</w:t>
      </w:r>
      <w:r>
        <w:t xml:space="preserve">, by UN region, 1941-2019 (82 articles, </w:t>
      </w:r>
      <w:r w:rsidRPr="00AE508D">
        <w:t>2</w:t>
      </w:r>
      <w:r>
        <w:t>4</w:t>
      </w:r>
      <w:r w:rsidRPr="00AE508D">
        <w:t>,</w:t>
      </w:r>
      <w:r>
        <w:t>25</w:t>
      </w:r>
      <w:r w:rsidR="00F82ECA">
        <w:t>3</w:t>
      </w:r>
      <w:r w:rsidRPr="00AE508D">
        <w:t xml:space="preserve"> </w:t>
      </w:r>
      <w:r>
        <w:t>isolates)</w:t>
      </w:r>
    </w:p>
    <w:p w14:paraId="4A2D9931" w14:textId="1DC1CBC8" w:rsidR="005708D4" w:rsidRDefault="00FF68BC" w:rsidP="00702918">
      <w:r>
        <w:t xml:space="preserve">Legend Supplementary Figure S5: </w:t>
      </w:r>
      <w:r w:rsidR="00702918">
        <w:t>*Other serogroups with &lt;10 cases.</w:t>
      </w:r>
    </w:p>
    <w:p w14:paraId="6D8AFE87" w14:textId="64DD722B" w:rsidR="0084516E" w:rsidRDefault="0084516E" w:rsidP="00702918">
      <w:r>
        <w:rPr>
          <w:noProof/>
          <w:lang w:val="en-IN" w:eastAsia="en-IN"/>
        </w:rPr>
        <w:drawing>
          <wp:inline distT="0" distB="0" distL="0" distR="0" wp14:anchorId="04111C67" wp14:editId="21877698">
            <wp:extent cx="6642100" cy="3505200"/>
            <wp:effectExtent l="0" t="0" r="0" b="0"/>
            <wp:docPr id="426727706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42100" cy="3505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5431A4B" w14:textId="77777777" w:rsidR="00702918" w:rsidRDefault="00702918">
      <w:pPr>
        <w:rPr>
          <w:rFonts w:asciiTheme="majorHAnsi" w:eastAsiaTheme="majorEastAsia" w:hAnsiTheme="majorHAnsi" w:cstheme="majorBidi"/>
          <w:color w:val="2F5496" w:themeColor="accent1" w:themeShade="BF"/>
          <w:sz w:val="26"/>
          <w:szCs w:val="26"/>
        </w:rPr>
      </w:pPr>
      <w:r>
        <w:br w:type="page"/>
      </w:r>
    </w:p>
    <w:p w14:paraId="1B09AB90" w14:textId="0410FDCD" w:rsidR="00935314" w:rsidRDefault="0057678A" w:rsidP="00CD18F5">
      <w:pPr>
        <w:pStyle w:val="Heading2"/>
      </w:pPr>
      <w:r>
        <w:t>Supplementa</w:t>
      </w:r>
      <w:r w:rsidR="00B9288E">
        <w:t>ry</w:t>
      </w:r>
      <w:r>
        <w:t xml:space="preserve"> Figure </w:t>
      </w:r>
      <w:r w:rsidR="00B9288E">
        <w:t>S</w:t>
      </w:r>
      <w:r w:rsidR="00F301AB">
        <w:t>6</w:t>
      </w:r>
      <w:r w:rsidR="00210D01">
        <w:t xml:space="preserve"> -</w:t>
      </w:r>
      <w:r w:rsidR="00E219A8" w:rsidRPr="00E219A8">
        <w:t xml:space="preserve"> </w:t>
      </w:r>
      <w:r w:rsidR="00E219A8">
        <w:t xml:space="preserve">Forest plot of meta-analysis of prevalence of non-typhoidal </w:t>
      </w:r>
      <w:r w:rsidR="00E219A8" w:rsidRPr="00D5376B">
        <w:rPr>
          <w:i/>
          <w:iCs/>
        </w:rPr>
        <w:t xml:space="preserve">Salmonella enterica </w:t>
      </w:r>
      <w:r w:rsidR="00E219A8">
        <w:t>from normally sterile sites of all serogrouped isolates: serogroup O:4, serogroup O:9, and other serogroups, 1941-2019 (82 articles, 24,25</w:t>
      </w:r>
      <w:r w:rsidR="00F82ECA">
        <w:t>3</w:t>
      </w:r>
      <w:r w:rsidR="00E219A8">
        <w:t xml:space="preserve"> isolates)</w:t>
      </w:r>
    </w:p>
    <w:p w14:paraId="2DF751FC" w14:textId="07DDFF27" w:rsidR="00935314" w:rsidRDefault="00935314" w:rsidP="00935314"/>
    <w:p w14:paraId="3BC11972" w14:textId="77777777" w:rsidR="00702918" w:rsidRPr="00935314" w:rsidRDefault="00702918" w:rsidP="00935314">
      <w:pPr>
        <w:rPr>
          <w:rFonts w:asciiTheme="majorHAnsi" w:eastAsiaTheme="majorEastAsia" w:hAnsiTheme="majorHAnsi" w:cstheme="majorBidi"/>
          <w:color w:val="2F5496" w:themeColor="accent1" w:themeShade="BF"/>
          <w:sz w:val="26"/>
          <w:szCs w:val="26"/>
        </w:rPr>
      </w:pPr>
    </w:p>
    <w:p w14:paraId="4438B3B5" w14:textId="66CCEFAC" w:rsidR="00702918" w:rsidRDefault="0084516E">
      <w:pPr>
        <w:rPr>
          <w:rFonts w:asciiTheme="majorHAnsi" w:eastAsiaTheme="majorEastAsia" w:hAnsiTheme="majorHAnsi" w:cstheme="majorBidi"/>
          <w:color w:val="2F5496" w:themeColor="accent1" w:themeShade="BF"/>
          <w:sz w:val="26"/>
          <w:szCs w:val="26"/>
        </w:rPr>
      </w:pPr>
      <w:r>
        <w:rPr>
          <w:noProof/>
          <w:lang w:val="en-IN" w:eastAsia="en-IN"/>
        </w:rPr>
        <w:drawing>
          <wp:inline distT="0" distB="0" distL="0" distR="0" wp14:anchorId="0E6D3D76" wp14:editId="23F86FE0">
            <wp:extent cx="7477125" cy="6990109"/>
            <wp:effectExtent l="0" t="0" r="0" b="0"/>
            <wp:docPr id="1687076332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 rotWithShape="1"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8276" b="7586"/>
                    <a:stretch/>
                  </pic:blipFill>
                  <pic:spPr bwMode="auto">
                    <a:xfrm>
                      <a:off x="0" y="0"/>
                      <a:ext cx="7480390" cy="699316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702918">
        <w:br w:type="page"/>
      </w:r>
    </w:p>
    <w:p w14:paraId="6B26732A" w14:textId="41AF6321" w:rsidR="009120E4" w:rsidRDefault="0057678A" w:rsidP="009120E4">
      <w:pPr>
        <w:pStyle w:val="Heading2"/>
      </w:pPr>
      <w:r>
        <w:t>Supplementa</w:t>
      </w:r>
      <w:r w:rsidR="00B9288E">
        <w:t>ry</w:t>
      </w:r>
      <w:r>
        <w:t xml:space="preserve"> Figure </w:t>
      </w:r>
      <w:r w:rsidR="00B9288E">
        <w:t>S</w:t>
      </w:r>
      <w:r w:rsidR="00F301AB">
        <w:t xml:space="preserve">7 </w:t>
      </w:r>
      <w:r w:rsidR="00210D01">
        <w:t>-</w:t>
      </w:r>
      <w:r>
        <w:t xml:space="preserve"> </w:t>
      </w:r>
      <w:r w:rsidR="00E219A8">
        <w:t>Forest plot of meta-analysis of prevalence of non-typhoidal</w:t>
      </w:r>
      <w:r w:rsidR="00E219A8" w:rsidRPr="00D5376B">
        <w:rPr>
          <w:i/>
          <w:iCs/>
        </w:rPr>
        <w:t xml:space="preserve"> Salmonella enterica </w:t>
      </w:r>
      <w:r w:rsidR="00E219A8">
        <w:t>from normally sterile sites of all serogrouped isolates: serogroup O:4, serogroup O:9, and other serogroups per UN region, 1941-2019 (82 articles, 24,25</w:t>
      </w:r>
      <w:r w:rsidR="00F82ECA">
        <w:t>3</w:t>
      </w:r>
      <w:r w:rsidR="00E219A8">
        <w:t xml:space="preserve"> isolates)</w:t>
      </w:r>
    </w:p>
    <w:p w14:paraId="7508BC23" w14:textId="5B0D419E" w:rsidR="009120E4" w:rsidRDefault="0084516E" w:rsidP="009120E4">
      <w:r>
        <w:rPr>
          <w:noProof/>
          <w:lang w:val="en-IN" w:eastAsia="en-IN"/>
        </w:rPr>
        <w:drawing>
          <wp:inline distT="0" distB="0" distL="0" distR="0" wp14:anchorId="55A42451" wp14:editId="75265810">
            <wp:extent cx="6642100" cy="4775200"/>
            <wp:effectExtent l="0" t="0" r="0" b="0"/>
            <wp:docPr id="151109150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42100" cy="4775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ABD9896" w14:textId="77777777" w:rsidR="0084516E" w:rsidRDefault="00702918">
      <w:r>
        <w:br w:type="page"/>
      </w:r>
      <w:r w:rsidR="0084516E">
        <w:rPr>
          <w:noProof/>
          <w:lang w:val="en-IN" w:eastAsia="en-IN"/>
        </w:rPr>
        <w:drawing>
          <wp:inline distT="0" distB="0" distL="0" distR="0" wp14:anchorId="5F563EAD" wp14:editId="0D8A142F">
            <wp:extent cx="6426200" cy="3035300"/>
            <wp:effectExtent l="0" t="0" r="0" b="0"/>
            <wp:docPr id="98213548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26200" cy="3035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52DCE0B" w14:textId="77777777" w:rsidR="0084516E" w:rsidRDefault="0084516E">
      <w:r>
        <w:br w:type="page"/>
      </w:r>
    </w:p>
    <w:p w14:paraId="7497D042" w14:textId="77777777" w:rsidR="0084516E" w:rsidRDefault="0084516E">
      <w:r>
        <w:rPr>
          <w:noProof/>
          <w:lang w:val="en-IN" w:eastAsia="en-IN"/>
        </w:rPr>
        <w:drawing>
          <wp:inline distT="0" distB="0" distL="0" distR="0" wp14:anchorId="79B3EBC8" wp14:editId="5BB4C158">
            <wp:extent cx="6642100" cy="4191000"/>
            <wp:effectExtent l="0" t="0" r="0" b="0"/>
            <wp:docPr id="1173958841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42100" cy="4191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54CF97F" w14:textId="77777777" w:rsidR="0084516E" w:rsidRDefault="0084516E">
      <w:r>
        <w:br w:type="page"/>
      </w:r>
    </w:p>
    <w:p w14:paraId="7CD89C60" w14:textId="3FF79699" w:rsidR="0084516E" w:rsidRDefault="0084516E">
      <w:r>
        <w:rPr>
          <w:noProof/>
          <w:lang w:val="en-IN" w:eastAsia="en-IN"/>
        </w:rPr>
        <w:drawing>
          <wp:inline distT="0" distB="0" distL="0" distR="0" wp14:anchorId="152C8999" wp14:editId="4E9B8985">
            <wp:extent cx="6642100" cy="4127500"/>
            <wp:effectExtent l="0" t="0" r="0" b="0"/>
            <wp:docPr id="588376216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42100" cy="4127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br w:type="page"/>
      </w:r>
    </w:p>
    <w:p w14:paraId="5BC016D4" w14:textId="77777777" w:rsidR="00702918" w:rsidRDefault="00702918">
      <w:pPr>
        <w:rPr>
          <w:rFonts w:asciiTheme="majorHAnsi" w:eastAsiaTheme="majorEastAsia" w:hAnsiTheme="majorHAnsi" w:cstheme="majorBidi"/>
          <w:color w:val="2F5496" w:themeColor="accent1" w:themeShade="BF"/>
          <w:sz w:val="26"/>
          <w:szCs w:val="26"/>
        </w:rPr>
      </w:pPr>
    </w:p>
    <w:p w14:paraId="10470A93" w14:textId="02BEB79A" w:rsidR="00F301AB" w:rsidRPr="00C44B80" w:rsidRDefault="00F301AB" w:rsidP="00F301AB">
      <w:pPr>
        <w:pStyle w:val="Heading2"/>
      </w:pPr>
      <w:r>
        <w:t>Supplementa</w:t>
      </w:r>
      <w:r w:rsidR="00B9288E">
        <w:t>ry</w:t>
      </w:r>
      <w:r>
        <w:t xml:space="preserve"> Figure </w:t>
      </w:r>
      <w:r w:rsidR="00B9288E">
        <w:t>S</w:t>
      </w:r>
      <w:r>
        <w:t>8 - Forest plot of meta-analysis of prevalence of non-typhoidal</w:t>
      </w:r>
      <w:r w:rsidRPr="00D5376B">
        <w:rPr>
          <w:i/>
          <w:iCs/>
        </w:rPr>
        <w:t xml:space="preserve"> Salmonella enterica </w:t>
      </w:r>
      <w:r>
        <w:t>from normally sterile sites of all serogrouped isolates: serogroup O:4, serogroup O:9, and other serogroups per age groups, 1941-2019 (82 articles, 24,25</w:t>
      </w:r>
      <w:r w:rsidR="00F82ECA">
        <w:t>3</w:t>
      </w:r>
      <w:r>
        <w:t xml:space="preserve"> isolates)</w:t>
      </w:r>
    </w:p>
    <w:p w14:paraId="5E1081DE" w14:textId="77777777" w:rsidR="0084516E" w:rsidRDefault="0084516E" w:rsidP="00C44B80">
      <w:r>
        <w:rPr>
          <w:noProof/>
          <w:lang w:val="en-IN" w:eastAsia="en-IN"/>
        </w:rPr>
        <w:drawing>
          <wp:inline distT="0" distB="0" distL="0" distR="0" wp14:anchorId="31E90781" wp14:editId="7075651B">
            <wp:extent cx="6642100" cy="5016500"/>
            <wp:effectExtent l="0" t="0" r="0" b="0"/>
            <wp:docPr id="2051063989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42100" cy="5016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F4F9C03" w14:textId="77777777" w:rsidR="0084516E" w:rsidRDefault="0084516E">
      <w:r>
        <w:br w:type="page"/>
      </w:r>
    </w:p>
    <w:p w14:paraId="22F18E96" w14:textId="77777777" w:rsidR="0084516E" w:rsidRDefault="0084516E" w:rsidP="00C44B80">
      <w:r>
        <w:rPr>
          <w:noProof/>
          <w:lang w:val="en-IN" w:eastAsia="en-IN"/>
        </w:rPr>
        <w:drawing>
          <wp:inline distT="0" distB="0" distL="0" distR="0" wp14:anchorId="243A7F54" wp14:editId="729B0F04">
            <wp:extent cx="6642100" cy="4838700"/>
            <wp:effectExtent l="0" t="0" r="0" b="0"/>
            <wp:docPr id="394009936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42100" cy="4838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714938A" w14:textId="77777777" w:rsidR="0084516E" w:rsidRDefault="0084516E">
      <w:r>
        <w:br w:type="page"/>
      </w:r>
    </w:p>
    <w:p w14:paraId="7193C97F" w14:textId="77777777" w:rsidR="00935314" w:rsidRDefault="0084516E" w:rsidP="00C44B80">
      <w:r>
        <w:rPr>
          <w:noProof/>
          <w:lang w:val="en-IN" w:eastAsia="en-IN"/>
        </w:rPr>
        <w:drawing>
          <wp:inline distT="0" distB="0" distL="0" distR="0" wp14:anchorId="40BBEE3A" wp14:editId="14FB39A9">
            <wp:extent cx="6642100" cy="3556000"/>
            <wp:effectExtent l="0" t="0" r="0" b="0"/>
            <wp:docPr id="1184747023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42100" cy="3556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2CB2268" w14:textId="77777777" w:rsidR="00935314" w:rsidRDefault="00935314" w:rsidP="00C44B80">
      <w:pPr>
        <w:sectPr w:rsidR="00935314" w:rsidSect="00935314">
          <w:pgSz w:w="16838" w:h="11906" w:orient="landscape"/>
          <w:pgMar w:top="720" w:right="720" w:bottom="720" w:left="720" w:header="708" w:footer="708" w:gutter="0"/>
          <w:cols w:space="708"/>
          <w:docGrid w:linePitch="360"/>
        </w:sectPr>
      </w:pPr>
    </w:p>
    <w:p w14:paraId="5CBF00F8" w14:textId="6798EA29" w:rsidR="00935314" w:rsidRDefault="0057678A" w:rsidP="00C44B80">
      <w:pPr>
        <w:pStyle w:val="Heading2"/>
      </w:pPr>
      <w:r>
        <w:t>Supplementa</w:t>
      </w:r>
      <w:r w:rsidR="00B9288E">
        <w:t>ry</w:t>
      </w:r>
      <w:r>
        <w:t xml:space="preserve"> Figure </w:t>
      </w:r>
      <w:r w:rsidR="00B9288E">
        <w:t>S</w:t>
      </w:r>
      <w:r w:rsidR="00F301AB">
        <w:t>9</w:t>
      </w:r>
      <w:r w:rsidR="00210D01">
        <w:t xml:space="preserve"> - </w:t>
      </w:r>
      <w:r w:rsidR="00E219A8">
        <w:t xml:space="preserve">Forest plot of meta-analysis of prevalence of non-typhoidal </w:t>
      </w:r>
      <w:r w:rsidR="00E219A8" w:rsidRPr="00D5376B">
        <w:rPr>
          <w:i/>
          <w:iCs/>
        </w:rPr>
        <w:t xml:space="preserve">Salmonella enterica </w:t>
      </w:r>
      <w:r w:rsidR="00E219A8">
        <w:t xml:space="preserve">serovar Typhimurium, </w:t>
      </w:r>
      <w:r w:rsidR="00E219A8" w:rsidRPr="00D5376B">
        <w:rPr>
          <w:i/>
          <w:iCs/>
        </w:rPr>
        <w:t>Salmonella enterica</w:t>
      </w:r>
      <w:r w:rsidR="00E219A8">
        <w:t xml:space="preserve"> serovar Enteritidis and other serovars from normally sterile sites, 1941-2019 (79 articles, 23,97</w:t>
      </w:r>
      <w:r w:rsidR="00E54ABB">
        <w:t>1</w:t>
      </w:r>
      <w:r w:rsidR="00E219A8">
        <w:t xml:space="preserve"> isolates)</w:t>
      </w:r>
      <w:r w:rsidR="00935314">
        <w:br w:type="page"/>
      </w:r>
    </w:p>
    <w:p w14:paraId="103DFEB2" w14:textId="0D9AF053" w:rsidR="0084516E" w:rsidRPr="0084516E" w:rsidRDefault="0084516E" w:rsidP="0084516E">
      <w:r>
        <w:rPr>
          <w:noProof/>
          <w:lang w:val="en-IN" w:eastAsia="en-IN"/>
        </w:rPr>
        <w:drawing>
          <wp:inline distT="0" distB="0" distL="0" distR="0" wp14:anchorId="5AA4044A" wp14:editId="50F62029">
            <wp:extent cx="7496175" cy="6749531"/>
            <wp:effectExtent l="0" t="0" r="0" b="0"/>
            <wp:docPr id="1382233056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 rotWithShape="1"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9999" b="8965"/>
                    <a:stretch/>
                  </pic:blipFill>
                  <pic:spPr bwMode="auto">
                    <a:xfrm>
                      <a:off x="0" y="0"/>
                      <a:ext cx="7500762" cy="675366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C51749F" w14:textId="77777777" w:rsidR="00935314" w:rsidRDefault="00935314" w:rsidP="00C44B80">
      <w:pPr>
        <w:sectPr w:rsidR="00935314" w:rsidSect="00935314">
          <w:pgSz w:w="16838" w:h="11906" w:orient="landscape"/>
          <w:pgMar w:top="720" w:right="720" w:bottom="720" w:left="720" w:header="708" w:footer="708" w:gutter="0"/>
          <w:cols w:space="708"/>
          <w:docGrid w:linePitch="360"/>
        </w:sectPr>
      </w:pPr>
    </w:p>
    <w:p w14:paraId="42F63650" w14:textId="47D5FDA7" w:rsidR="00EA3191" w:rsidRDefault="002B45C7" w:rsidP="00296BAA">
      <w:pPr>
        <w:pStyle w:val="Heading1"/>
      </w:pPr>
      <w:r>
        <w:t>References</w:t>
      </w:r>
    </w:p>
    <w:p w14:paraId="7843FB72" w14:textId="443F2944" w:rsidR="005842CB" w:rsidRPr="00A875FD" w:rsidRDefault="00EA3191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fldChar w:fldCharType="begin"/>
      </w:r>
      <w:r w:rsidRPr="00A875FD">
        <w:rPr>
          <w:rFonts w:asciiTheme="minorHAnsi" w:hAnsiTheme="minorHAnsi" w:cstheme="minorHAnsi"/>
          <w:sz w:val="22"/>
        </w:rPr>
        <w:instrText xml:space="preserve"> ADDIN EN.REFLIST </w:instrText>
      </w:r>
      <w:r w:rsidRPr="00A875FD">
        <w:rPr>
          <w:rFonts w:asciiTheme="minorHAnsi" w:hAnsiTheme="minorHAnsi" w:cstheme="minorHAnsi"/>
          <w:sz w:val="22"/>
        </w:rPr>
        <w:fldChar w:fldCharType="separate"/>
      </w:r>
      <w:r w:rsidR="005842CB" w:rsidRPr="00A875FD">
        <w:rPr>
          <w:rFonts w:asciiTheme="minorHAnsi" w:hAnsiTheme="minorHAnsi" w:cstheme="minorHAnsi"/>
          <w:sz w:val="22"/>
        </w:rPr>
        <w:t xml:space="preserve">1. </w:t>
      </w:r>
      <w:r w:rsidR="005842CB" w:rsidRPr="00A875FD">
        <w:rPr>
          <w:rFonts w:asciiTheme="minorHAnsi" w:hAnsiTheme="minorHAnsi" w:cstheme="minorHAnsi"/>
          <w:b/>
          <w:sz w:val="22"/>
        </w:rPr>
        <w:t xml:space="preserve">Grimont P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="005842CB" w:rsidRPr="00A875FD">
        <w:rPr>
          <w:rFonts w:asciiTheme="minorHAnsi" w:hAnsiTheme="minorHAnsi" w:cstheme="minorHAnsi"/>
          <w:sz w:val="22"/>
        </w:rPr>
        <w:t xml:space="preserve"> (2007) Antigenic Formulae of the </w:t>
      </w:r>
      <w:r w:rsidR="005842CB" w:rsidRPr="00A875FD">
        <w:rPr>
          <w:rFonts w:asciiTheme="minorHAnsi" w:hAnsiTheme="minorHAnsi" w:cstheme="minorHAnsi"/>
          <w:i/>
          <w:sz w:val="22"/>
        </w:rPr>
        <w:t>Salmonella</w:t>
      </w:r>
      <w:r w:rsidR="005842CB" w:rsidRPr="00A875FD">
        <w:rPr>
          <w:rFonts w:asciiTheme="minorHAnsi" w:hAnsiTheme="minorHAnsi" w:cstheme="minorHAnsi"/>
          <w:sz w:val="22"/>
        </w:rPr>
        <w:t xml:space="preserve"> serovars, (9th ed.) Paris: WHO Collaborating Centre for Reference and Research on </w:t>
      </w:r>
      <w:r w:rsidR="005842CB" w:rsidRPr="00A875FD">
        <w:rPr>
          <w:rFonts w:asciiTheme="minorHAnsi" w:hAnsiTheme="minorHAnsi" w:cstheme="minorHAnsi"/>
          <w:i/>
          <w:sz w:val="22"/>
        </w:rPr>
        <w:t>Salmonella</w:t>
      </w:r>
      <w:r w:rsidR="005842CB" w:rsidRPr="00A875FD">
        <w:rPr>
          <w:rFonts w:asciiTheme="minorHAnsi" w:hAnsiTheme="minorHAnsi" w:cstheme="minorHAnsi"/>
          <w:sz w:val="22"/>
        </w:rPr>
        <w:t xml:space="preserve">. </w:t>
      </w:r>
      <w:r w:rsidR="005842CB" w:rsidRPr="00A875FD">
        <w:rPr>
          <w:rFonts w:asciiTheme="minorHAnsi" w:hAnsiTheme="minorHAnsi" w:cstheme="minorHAnsi"/>
          <w:i/>
          <w:sz w:val="22"/>
        </w:rPr>
        <w:t>Institute Pasteur.</w:t>
      </w:r>
      <w:r w:rsidR="005842CB" w:rsidRPr="00A875FD">
        <w:rPr>
          <w:rFonts w:asciiTheme="minorHAnsi" w:hAnsiTheme="minorHAnsi" w:cstheme="minorHAnsi"/>
          <w:b/>
          <w:sz w:val="22"/>
        </w:rPr>
        <w:t>,</w:t>
      </w:r>
      <w:r w:rsidR="005842CB" w:rsidRPr="00A875FD">
        <w:rPr>
          <w:rFonts w:asciiTheme="minorHAnsi" w:hAnsiTheme="minorHAnsi" w:cstheme="minorHAnsi"/>
          <w:sz w:val="22"/>
        </w:rPr>
        <w:t xml:space="preserve"> 1-166.</w:t>
      </w:r>
    </w:p>
    <w:p w14:paraId="4474C5E6" w14:textId="67564A3B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2. </w:t>
      </w:r>
      <w:r w:rsidRPr="00A875FD">
        <w:rPr>
          <w:rFonts w:asciiTheme="minorHAnsi" w:hAnsiTheme="minorHAnsi" w:cstheme="minorHAnsi"/>
          <w:b/>
          <w:sz w:val="22"/>
        </w:rPr>
        <w:t xml:space="preserve">Marchello CS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2022) Complications and mortality of non-typhoidal </w:t>
      </w:r>
      <w:r w:rsidRPr="00A875FD">
        <w:rPr>
          <w:rFonts w:asciiTheme="minorHAnsi" w:hAnsiTheme="minorHAnsi" w:cstheme="minorHAnsi"/>
          <w:i/>
          <w:sz w:val="22"/>
        </w:rPr>
        <w:t>Salmonella</w:t>
      </w:r>
      <w:r w:rsidRPr="00A875FD">
        <w:rPr>
          <w:rFonts w:asciiTheme="minorHAnsi" w:hAnsiTheme="minorHAnsi" w:cstheme="minorHAnsi"/>
          <w:sz w:val="22"/>
        </w:rPr>
        <w:t xml:space="preserve"> invasive disease: a global systematic review and meta-analysis. </w:t>
      </w:r>
      <w:r w:rsidRPr="00A875FD">
        <w:rPr>
          <w:rFonts w:asciiTheme="minorHAnsi" w:hAnsiTheme="minorHAnsi" w:cstheme="minorHAnsi"/>
          <w:i/>
          <w:sz w:val="22"/>
        </w:rPr>
        <w:t>Lancet Infectious Diseases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22</w:t>
      </w:r>
      <w:r w:rsidRPr="00A875FD">
        <w:rPr>
          <w:rFonts w:asciiTheme="minorHAnsi" w:hAnsiTheme="minorHAnsi" w:cstheme="minorHAnsi"/>
          <w:sz w:val="22"/>
        </w:rPr>
        <w:t>(5)</w:t>
      </w:r>
      <w:r w:rsidRPr="00A875FD">
        <w:rPr>
          <w:rFonts w:asciiTheme="minorHAnsi" w:hAnsiTheme="minorHAnsi" w:cstheme="minorHAnsi"/>
          <w:b/>
          <w:sz w:val="22"/>
        </w:rPr>
        <w:t>,</w:t>
      </w:r>
      <w:r w:rsidRPr="00A875FD">
        <w:rPr>
          <w:rFonts w:asciiTheme="minorHAnsi" w:hAnsiTheme="minorHAnsi" w:cstheme="minorHAnsi"/>
          <w:sz w:val="22"/>
        </w:rPr>
        <w:t xml:space="preserve"> 692-705. </w:t>
      </w:r>
      <w:hyperlink r:id="rId28" w:history="1">
        <w:r w:rsidRPr="00A875FD">
          <w:rPr>
            <w:rStyle w:val="Hyperlink"/>
            <w:rFonts w:asciiTheme="minorHAnsi" w:hAnsiTheme="minorHAnsi" w:cstheme="minorHAnsi"/>
            <w:sz w:val="22"/>
          </w:rPr>
          <w:t>https://doi.org/10.1016/S1473-3099(21)00615-0</w:t>
        </w:r>
      </w:hyperlink>
      <w:r w:rsidRPr="00A875FD">
        <w:rPr>
          <w:rFonts w:asciiTheme="minorHAnsi" w:hAnsiTheme="minorHAnsi" w:cstheme="minorHAnsi"/>
          <w:sz w:val="22"/>
        </w:rPr>
        <w:t>.</w:t>
      </w:r>
    </w:p>
    <w:p w14:paraId="15F99257" w14:textId="5975E9D0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3. </w:t>
      </w:r>
      <w:r w:rsidRPr="00A875FD">
        <w:rPr>
          <w:rFonts w:asciiTheme="minorHAnsi" w:hAnsiTheme="minorHAnsi" w:cstheme="minorHAnsi"/>
          <w:b/>
          <w:sz w:val="22"/>
        </w:rPr>
        <w:t xml:space="preserve">Albert MJ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2019) Non-typhoidal </w:t>
      </w:r>
      <w:r w:rsidRPr="00A875FD">
        <w:rPr>
          <w:rFonts w:asciiTheme="minorHAnsi" w:hAnsiTheme="minorHAnsi" w:cstheme="minorHAnsi"/>
          <w:i/>
          <w:sz w:val="22"/>
        </w:rPr>
        <w:t>Salmonella</w:t>
      </w:r>
      <w:r w:rsidRPr="00A875FD">
        <w:rPr>
          <w:rFonts w:asciiTheme="minorHAnsi" w:hAnsiTheme="minorHAnsi" w:cstheme="minorHAnsi"/>
          <w:sz w:val="22"/>
        </w:rPr>
        <w:t xml:space="preserve"> blood stream infection in Kuwait: Clinical and microbiological characteristics. </w:t>
      </w:r>
      <w:r w:rsidRPr="00A875FD">
        <w:rPr>
          <w:rFonts w:asciiTheme="minorHAnsi" w:hAnsiTheme="minorHAnsi" w:cstheme="minorHAnsi"/>
          <w:i/>
          <w:sz w:val="22"/>
        </w:rPr>
        <w:t>PLoS Negl Trop Dis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13</w:t>
      </w:r>
      <w:r w:rsidRPr="00A875FD">
        <w:rPr>
          <w:rFonts w:asciiTheme="minorHAnsi" w:hAnsiTheme="minorHAnsi" w:cstheme="minorHAnsi"/>
          <w:sz w:val="22"/>
        </w:rPr>
        <w:t>(4)</w:t>
      </w:r>
      <w:r w:rsidRPr="00A875FD">
        <w:rPr>
          <w:rFonts w:asciiTheme="minorHAnsi" w:hAnsiTheme="minorHAnsi" w:cstheme="minorHAnsi"/>
          <w:b/>
          <w:sz w:val="22"/>
        </w:rPr>
        <w:t>,</w:t>
      </w:r>
      <w:r w:rsidRPr="00A875FD">
        <w:rPr>
          <w:rFonts w:asciiTheme="minorHAnsi" w:hAnsiTheme="minorHAnsi" w:cstheme="minorHAnsi"/>
          <w:sz w:val="22"/>
        </w:rPr>
        <w:t xml:space="preserve"> e0007293. </w:t>
      </w:r>
      <w:hyperlink r:id="rId29" w:history="1">
        <w:r w:rsidRPr="00A875FD">
          <w:rPr>
            <w:rStyle w:val="Hyperlink"/>
            <w:rFonts w:asciiTheme="minorHAnsi" w:hAnsiTheme="minorHAnsi" w:cstheme="minorHAnsi"/>
            <w:sz w:val="22"/>
          </w:rPr>
          <w:t>https://doi.org/10.1371/journal.pntd.0007293</w:t>
        </w:r>
      </w:hyperlink>
      <w:r w:rsidRPr="00A875FD">
        <w:rPr>
          <w:rFonts w:asciiTheme="minorHAnsi" w:hAnsiTheme="minorHAnsi" w:cstheme="minorHAnsi"/>
          <w:sz w:val="22"/>
        </w:rPr>
        <w:t>.</w:t>
      </w:r>
    </w:p>
    <w:p w14:paraId="23D861FE" w14:textId="00E845F6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4. </w:t>
      </w:r>
      <w:r w:rsidRPr="00A875FD">
        <w:rPr>
          <w:rFonts w:asciiTheme="minorHAnsi" w:hAnsiTheme="minorHAnsi" w:cstheme="minorHAnsi"/>
          <w:b/>
          <w:sz w:val="22"/>
        </w:rPr>
        <w:t xml:space="preserve">Angrist A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1946) Bacteriologic, clinical and pathologic experience with 86 sporadic cases of </w:t>
      </w:r>
      <w:r w:rsidRPr="00A875FD">
        <w:rPr>
          <w:rFonts w:asciiTheme="minorHAnsi" w:hAnsiTheme="minorHAnsi" w:cstheme="minorHAnsi"/>
          <w:i/>
          <w:sz w:val="22"/>
        </w:rPr>
        <w:t>Salmonella</w:t>
      </w:r>
      <w:r w:rsidRPr="00A875FD">
        <w:rPr>
          <w:rFonts w:asciiTheme="minorHAnsi" w:hAnsiTheme="minorHAnsi" w:cstheme="minorHAnsi"/>
          <w:sz w:val="22"/>
        </w:rPr>
        <w:t xml:space="preserve"> infection. </w:t>
      </w:r>
      <w:r w:rsidRPr="00A875FD">
        <w:rPr>
          <w:rFonts w:asciiTheme="minorHAnsi" w:hAnsiTheme="minorHAnsi" w:cstheme="minorHAnsi"/>
          <w:i/>
          <w:sz w:val="22"/>
        </w:rPr>
        <w:t>American Journal of the Medical Sciences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212</w:t>
      </w:r>
      <w:r w:rsidRPr="00A875FD">
        <w:rPr>
          <w:rFonts w:asciiTheme="minorHAnsi" w:hAnsiTheme="minorHAnsi" w:cstheme="minorHAnsi"/>
          <w:sz w:val="22"/>
        </w:rPr>
        <w:t>(3)</w:t>
      </w:r>
      <w:r w:rsidRPr="00A875FD">
        <w:rPr>
          <w:rFonts w:asciiTheme="minorHAnsi" w:hAnsiTheme="minorHAnsi" w:cstheme="minorHAnsi"/>
          <w:b/>
          <w:sz w:val="22"/>
        </w:rPr>
        <w:t>,</w:t>
      </w:r>
      <w:r w:rsidRPr="00A875FD">
        <w:rPr>
          <w:rFonts w:asciiTheme="minorHAnsi" w:hAnsiTheme="minorHAnsi" w:cstheme="minorHAnsi"/>
          <w:sz w:val="22"/>
        </w:rPr>
        <w:t xml:space="preserve"> 336-346.</w:t>
      </w:r>
    </w:p>
    <w:p w14:paraId="63DBDDB7" w14:textId="036212B5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5. </w:t>
      </w:r>
      <w:r w:rsidRPr="00A875FD">
        <w:rPr>
          <w:rFonts w:asciiTheme="minorHAnsi" w:hAnsiTheme="minorHAnsi" w:cstheme="minorHAnsi"/>
          <w:b/>
          <w:sz w:val="22"/>
        </w:rPr>
        <w:t xml:space="preserve">Appiah GD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2021) </w:t>
      </w:r>
      <w:r w:rsidRPr="00A875FD">
        <w:rPr>
          <w:rFonts w:asciiTheme="minorHAnsi" w:hAnsiTheme="minorHAnsi" w:cstheme="minorHAnsi"/>
          <w:i/>
          <w:sz w:val="22"/>
        </w:rPr>
        <w:t>Salmonella</w:t>
      </w:r>
      <w:r w:rsidRPr="00A875FD">
        <w:rPr>
          <w:rFonts w:asciiTheme="minorHAnsi" w:hAnsiTheme="minorHAnsi" w:cstheme="minorHAnsi"/>
          <w:sz w:val="22"/>
        </w:rPr>
        <w:t xml:space="preserve"> Bloodstream Infections in Hospitalized Children with Acute Febrile Illness-Uganda, 2016-2019. </w:t>
      </w:r>
      <w:r w:rsidRPr="00A875FD">
        <w:rPr>
          <w:rFonts w:asciiTheme="minorHAnsi" w:hAnsiTheme="minorHAnsi" w:cstheme="minorHAnsi"/>
          <w:i/>
          <w:sz w:val="22"/>
        </w:rPr>
        <w:t>Am J Trop Med Hyg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105</w:t>
      </w:r>
      <w:r w:rsidRPr="00A875FD">
        <w:rPr>
          <w:rFonts w:asciiTheme="minorHAnsi" w:hAnsiTheme="minorHAnsi" w:cstheme="minorHAnsi"/>
          <w:sz w:val="22"/>
        </w:rPr>
        <w:t>(1)</w:t>
      </w:r>
      <w:r w:rsidRPr="00A875FD">
        <w:rPr>
          <w:rFonts w:asciiTheme="minorHAnsi" w:hAnsiTheme="minorHAnsi" w:cstheme="minorHAnsi"/>
          <w:b/>
          <w:sz w:val="22"/>
        </w:rPr>
        <w:t>,</w:t>
      </w:r>
      <w:r w:rsidRPr="00A875FD">
        <w:rPr>
          <w:rFonts w:asciiTheme="minorHAnsi" w:hAnsiTheme="minorHAnsi" w:cstheme="minorHAnsi"/>
          <w:sz w:val="22"/>
        </w:rPr>
        <w:t xml:space="preserve"> 37-46. </w:t>
      </w:r>
      <w:hyperlink r:id="rId30" w:history="1">
        <w:r w:rsidRPr="00A875FD">
          <w:rPr>
            <w:rStyle w:val="Hyperlink"/>
            <w:rFonts w:asciiTheme="minorHAnsi" w:hAnsiTheme="minorHAnsi" w:cstheme="minorHAnsi"/>
            <w:sz w:val="22"/>
          </w:rPr>
          <w:t>https://doi.org/10.4269/ajtmh.20-1453</w:t>
        </w:r>
      </w:hyperlink>
      <w:r w:rsidRPr="00A875FD">
        <w:rPr>
          <w:rFonts w:asciiTheme="minorHAnsi" w:hAnsiTheme="minorHAnsi" w:cstheme="minorHAnsi"/>
          <w:sz w:val="22"/>
        </w:rPr>
        <w:t>.</w:t>
      </w:r>
    </w:p>
    <w:p w14:paraId="11693D22" w14:textId="5E9F7850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6. </w:t>
      </w:r>
      <w:r w:rsidRPr="00A875FD">
        <w:rPr>
          <w:rFonts w:asciiTheme="minorHAnsi" w:hAnsiTheme="minorHAnsi" w:cstheme="minorHAnsi"/>
          <w:b/>
          <w:sz w:val="22"/>
        </w:rPr>
        <w:t xml:space="preserve">Asseva G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2012) Systemic and extraintestinal forms of human infection due to non-typhoid salmonellae in Bulgaria, 2005-2010. </w:t>
      </w:r>
      <w:r w:rsidRPr="00A875FD">
        <w:rPr>
          <w:rFonts w:asciiTheme="minorHAnsi" w:hAnsiTheme="minorHAnsi" w:cstheme="minorHAnsi"/>
          <w:i/>
          <w:sz w:val="22"/>
        </w:rPr>
        <w:t>European Journal of Clinical Microbiology and Infectious Diseases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31</w:t>
      </w:r>
      <w:r w:rsidRPr="00A875FD">
        <w:rPr>
          <w:rFonts w:asciiTheme="minorHAnsi" w:hAnsiTheme="minorHAnsi" w:cstheme="minorHAnsi"/>
          <w:sz w:val="22"/>
        </w:rPr>
        <w:t>(11)</w:t>
      </w:r>
      <w:r w:rsidRPr="00A875FD">
        <w:rPr>
          <w:rFonts w:asciiTheme="minorHAnsi" w:hAnsiTheme="minorHAnsi" w:cstheme="minorHAnsi"/>
          <w:b/>
          <w:sz w:val="22"/>
        </w:rPr>
        <w:t>,</w:t>
      </w:r>
      <w:r w:rsidRPr="00A875FD">
        <w:rPr>
          <w:rFonts w:asciiTheme="minorHAnsi" w:hAnsiTheme="minorHAnsi" w:cstheme="minorHAnsi"/>
          <w:sz w:val="22"/>
        </w:rPr>
        <w:t xml:space="preserve"> 3217-3221.</w:t>
      </w:r>
    </w:p>
    <w:p w14:paraId="3AC90A17" w14:textId="329B1C05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7. </w:t>
      </w:r>
      <w:r w:rsidRPr="00A875FD">
        <w:rPr>
          <w:rFonts w:asciiTheme="minorHAnsi" w:hAnsiTheme="minorHAnsi" w:cstheme="minorHAnsi"/>
          <w:b/>
          <w:sz w:val="22"/>
        </w:rPr>
        <w:t xml:space="preserve">Aubry P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1992) [Bacteremia caused by non-typhoid Salmonellas during an infection by the human immunodeficiency virus (HIV) in the African adult]. </w:t>
      </w:r>
      <w:r w:rsidRPr="00A875FD">
        <w:rPr>
          <w:rFonts w:asciiTheme="minorHAnsi" w:hAnsiTheme="minorHAnsi" w:cstheme="minorHAnsi"/>
          <w:i/>
          <w:sz w:val="22"/>
        </w:rPr>
        <w:t>Médecine tropicale : revue du Corps de santé colonial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52</w:t>
      </w:r>
      <w:r w:rsidRPr="00A875FD">
        <w:rPr>
          <w:rFonts w:asciiTheme="minorHAnsi" w:hAnsiTheme="minorHAnsi" w:cstheme="minorHAnsi"/>
          <w:sz w:val="22"/>
        </w:rPr>
        <w:t>(4)</w:t>
      </w:r>
      <w:r w:rsidRPr="00A875FD">
        <w:rPr>
          <w:rFonts w:asciiTheme="minorHAnsi" w:hAnsiTheme="minorHAnsi" w:cstheme="minorHAnsi"/>
          <w:b/>
          <w:sz w:val="22"/>
        </w:rPr>
        <w:t>,</w:t>
      </w:r>
      <w:r w:rsidRPr="00A875FD">
        <w:rPr>
          <w:rFonts w:asciiTheme="minorHAnsi" w:hAnsiTheme="minorHAnsi" w:cstheme="minorHAnsi"/>
          <w:sz w:val="22"/>
        </w:rPr>
        <w:t xml:space="preserve"> 447-450.</w:t>
      </w:r>
    </w:p>
    <w:p w14:paraId="2A2A2AB8" w14:textId="177B0D1F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8. </w:t>
      </w:r>
      <w:r w:rsidRPr="00A875FD">
        <w:rPr>
          <w:rFonts w:asciiTheme="minorHAnsi" w:hAnsiTheme="minorHAnsi" w:cstheme="minorHAnsi"/>
          <w:b/>
          <w:sz w:val="22"/>
        </w:rPr>
        <w:t xml:space="preserve">Barrios P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2017) [A five-year experience with zoonotic </w:t>
      </w:r>
      <w:r w:rsidRPr="00A875FD">
        <w:rPr>
          <w:rFonts w:asciiTheme="minorHAnsi" w:hAnsiTheme="minorHAnsi" w:cstheme="minorHAnsi"/>
          <w:i/>
          <w:sz w:val="22"/>
        </w:rPr>
        <w:t>Salmonella</w:t>
      </w:r>
      <w:r w:rsidRPr="00A875FD">
        <w:rPr>
          <w:rFonts w:asciiTheme="minorHAnsi" w:hAnsiTheme="minorHAnsi" w:cstheme="minorHAnsi"/>
          <w:sz w:val="22"/>
        </w:rPr>
        <w:t xml:space="preserve"> at a pediatric reference centre]. </w:t>
      </w:r>
      <w:r w:rsidRPr="00A875FD">
        <w:rPr>
          <w:rFonts w:asciiTheme="minorHAnsi" w:hAnsiTheme="minorHAnsi" w:cstheme="minorHAnsi"/>
          <w:i/>
          <w:sz w:val="22"/>
        </w:rPr>
        <w:t>Revista chilena de infectología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34</w:t>
      </w:r>
      <w:r w:rsidRPr="00A875FD">
        <w:rPr>
          <w:rFonts w:asciiTheme="minorHAnsi" w:hAnsiTheme="minorHAnsi" w:cstheme="minorHAnsi"/>
          <w:sz w:val="22"/>
        </w:rPr>
        <w:t>(4)</w:t>
      </w:r>
      <w:r w:rsidRPr="00A875FD">
        <w:rPr>
          <w:rFonts w:asciiTheme="minorHAnsi" w:hAnsiTheme="minorHAnsi" w:cstheme="minorHAnsi"/>
          <w:b/>
          <w:sz w:val="22"/>
        </w:rPr>
        <w:t>,</w:t>
      </w:r>
      <w:r w:rsidRPr="00A875FD">
        <w:rPr>
          <w:rFonts w:asciiTheme="minorHAnsi" w:hAnsiTheme="minorHAnsi" w:cstheme="minorHAnsi"/>
          <w:sz w:val="22"/>
        </w:rPr>
        <w:t xml:space="preserve"> 359-364.</w:t>
      </w:r>
    </w:p>
    <w:p w14:paraId="0B31DECB" w14:textId="7DD09BEF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9. </w:t>
      </w:r>
      <w:r w:rsidRPr="00A875FD">
        <w:rPr>
          <w:rFonts w:asciiTheme="minorHAnsi" w:hAnsiTheme="minorHAnsi" w:cstheme="minorHAnsi"/>
          <w:b/>
          <w:sz w:val="22"/>
        </w:rPr>
        <w:t xml:space="preserve">Bassa A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1989) Non-typhi </w:t>
      </w:r>
      <w:r w:rsidRPr="00A875FD">
        <w:rPr>
          <w:rFonts w:asciiTheme="minorHAnsi" w:hAnsiTheme="minorHAnsi" w:cstheme="minorHAnsi"/>
          <w:i/>
          <w:sz w:val="22"/>
        </w:rPr>
        <w:t>Salmonella</w:t>
      </w:r>
      <w:r w:rsidRPr="00A875FD">
        <w:rPr>
          <w:rFonts w:asciiTheme="minorHAnsi" w:hAnsiTheme="minorHAnsi" w:cstheme="minorHAnsi"/>
          <w:sz w:val="22"/>
        </w:rPr>
        <w:t xml:space="preserve"> bacteraemia. </w:t>
      </w:r>
      <w:r w:rsidRPr="00A875FD">
        <w:rPr>
          <w:rFonts w:asciiTheme="minorHAnsi" w:hAnsiTheme="minorHAnsi" w:cstheme="minorHAnsi"/>
          <w:i/>
          <w:sz w:val="22"/>
        </w:rPr>
        <w:t>Infection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17</w:t>
      </w:r>
      <w:r w:rsidRPr="00A875FD">
        <w:rPr>
          <w:rFonts w:asciiTheme="minorHAnsi" w:hAnsiTheme="minorHAnsi" w:cstheme="minorHAnsi"/>
          <w:sz w:val="22"/>
        </w:rPr>
        <w:t>(5)</w:t>
      </w:r>
      <w:r w:rsidRPr="00A875FD">
        <w:rPr>
          <w:rFonts w:asciiTheme="minorHAnsi" w:hAnsiTheme="minorHAnsi" w:cstheme="minorHAnsi"/>
          <w:b/>
          <w:sz w:val="22"/>
        </w:rPr>
        <w:t>,</w:t>
      </w:r>
      <w:r w:rsidRPr="00A875FD">
        <w:rPr>
          <w:rFonts w:asciiTheme="minorHAnsi" w:hAnsiTheme="minorHAnsi" w:cstheme="minorHAnsi"/>
          <w:sz w:val="22"/>
        </w:rPr>
        <w:t xml:space="preserve"> 290-293. </w:t>
      </w:r>
      <w:hyperlink r:id="rId31" w:history="1">
        <w:r w:rsidRPr="00A875FD">
          <w:rPr>
            <w:rStyle w:val="Hyperlink"/>
            <w:rFonts w:asciiTheme="minorHAnsi" w:hAnsiTheme="minorHAnsi" w:cstheme="minorHAnsi"/>
            <w:sz w:val="22"/>
          </w:rPr>
          <w:t>https://doi.org/10.1007/BF01650710</w:t>
        </w:r>
      </w:hyperlink>
      <w:r w:rsidRPr="00A875FD">
        <w:rPr>
          <w:rFonts w:asciiTheme="minorHAnsi" w:hAnsiTheme="minorHAnsi" w:cstheme="minorHAnsi"/>
          <w:sz w:val="22"/>
        </w:rPr>
        <w:t>.</w:t>
      </w:r>
    </w:p>
    <w:p w14:paraId="6F405094" w14:textId="77777777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10. </w:t>
      </w:r>
      <w:r w:rsidRPr="00A875FD">
        <w:rPr>
          <w:rFonts w:asciiTheme="minorHAnsi" w:hAnsiTheme="minorHAnsi" w:cstheme="minorHAnsi"/>
          <w:b/>
          <w:sz w:val="22"/>
        </w:rPr>
        <w:t>Berkowitz FE</w:t>
      </w:r>
      <w:r w:rsidRPr="00A875FD">
        <w:rPr>
          <w:rFonts w:asciiTheme="minorHAnsi" w:hAnsiTheme="minorHAnsi" w:cstheme="minorHAnsi"/>
          <w:sz w:val="22"/>
        </w:rPr>
        <w:t xml:space="preserve"> (1984) Bacteremia in hospitalized Black South African children. A one-year study emphasizing nosocomial bacteremia and bacteremia in severely malnourished children. </w:t>
      </w:r>
      <w:r w:rsidRPr="00A875FD">
        <w:rPr>
          <w:rFonts w:asciiTheme="minorHAnsi" w:hAnsiTheme="minorHAnsi" w:cstheme="minorHAnsi"/>
          <w:i/>
          <w:sz w:val="22"/>
        </w:rPr>
        <w:t>American Journal of Diseases of Children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138</w:t>
      </w:r>
      <w:r w:rsidRPr="00A875FD">
        <w:rPr>
          <w:rFonts w:asciiTheme="minorHAnsi" w:hAnsiTheme="minorHAnsi" w:cstheme="minorHAnsi"/>
          <w:sz w:val="22"/>
        </w:rPr>
        <w:t>(6)</w:t>
      </w:r>
      <w:r w:rsidRPr="00A875FD">
        <w:rPr>
          <w:rFonts w:asciiTheme="minorHAnsi" w:hAnsiTheme="minorHAnsi" w:cstheme="minorHAnsi"/>
          <w:b/>
          <w:sz w:val="22"/>
        </w:rPr>
        <w:t>,</w:t>
      </w:r>
      <w:r w:rsidRPr="00A875FD">
        <w:rPr>
          <w:rFonts w:asciiTheme="minorHAnsi" w:hAnsiTheme="minorHAnsi" w:cstheme="minorHAnsi"/>
          <w:sz w:val="22"/>
        </w:rPr>
        <w:t xml:space="preserve"> 551-556.</w:t>
      </w:r>
    </w:p>
    <w:p w14:paraId="306C382C" w14:textId="29DD8BBE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11. </w:t>
      </w:r>
      <w:r w:rsidRPr="00A875FD">
        <w:rPr>
          <w:rFonts w:asciiTheme="minorHAnsi" w:hAnsiTheme="minorHAnsi" w:cstheme="minorHAnsi"/>
          <w:b/>
          <w:sz w:val="22"/>
        </w:rPr>
        <w:t xml:space="preserve">Blomberg B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2007) Antimicrobial resistance predicts death in Tanzanian children with bloodstream infections: a prospective cohort study. </w:t>
      </w:r>
      <w:r w:rsidRPr="00A875FD">
        <w:rPr>
          <w:rFonts w:asciiTheme="minorHAnsi" w:hAnsiTheme="minorHAnsi" w:cstheme="minorHAnsi"/>
          <w:i/>
          <w:sz w:val="22"/>
        </w:rPr>
        <w:t>BMC Infect Dis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7,</w:t>
      </w:r>
      <w:r w:rsidRPr="00A875FD">
        <w:rPr>
          <w:rFonts w:asciiTheme="minorHAnsi" w:hAnsiTheme="minorHAnsi" w:cstheme="minorHAnsi"/>
          <w:sz w:val="22"/>
        </w:rPr>
        <w:t xml:space="preserve"> 43. </w:t>
      </w:r>
      <w:hyperlink r:id="rId32" w:history="1">
        <w:r w:rsidRPr="00A875FD">
          <w:rPr>
            <w:rStyle w:val="Hyperlink"/>
            <w:rFonts w:asciiTheme="minorHAnsi" w:hAnsiTheme="minorHAnsi" w:cstheme="minorHAnsi"/>
            <w:sz w:val="22"/>
          </w:rPr>
          <w:t>https://doi.org/10.1186/1471-2334-7-43</w:t>
        </w:r>
      </w:hyperlink>
      <w:r w:rsidRPr="00A875FD">
        <w:rPr>
          <w:rFonts w:asciiTheme="minorHAnsi" w:hAnsiTheme="minorHAnsi" w:cstheme="minorHAnsi"/>
          <w:sz w:val="22"/>
        </w:rPr>
        <w:t>.</w:t>
      </w:r>
    </w:p>
    <w:p w14:paraId="3A50801A" w14:textId="3B25288A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12. </w:t>
      </w:r>
      <w:r w:rsidRPr="00A875FD">
        <w:rPr>
          <w:rFonts w:asciiTheme="minorHAnsi" w:hAnsiTheme="minorHAnsi" w:cstheme="minorHAnsi"/>
          <w:b/>
          <w:sz w:val="22"/>
        </w:rPr>
        <w:t xml:space="preserve">Brent AJ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2006) </w:t>
      </w:r>
      <w:r w:rsidRPr="00A875FD">
        <w:rPr>
          <w:rFonts w:asciiTheme="minorHAnsi" w:hAnsiTheme="minorHAnsi" w:cstheme="minorHAnsi"/>
          <w:i/>
          <w:sz w:val="22"/>
        </w:rPr>
        <w:t>Salmonella</w:t>
      </w:r>
      <w:r w:rsidRPr="00A875FD">
        <w:rPr>
          <w:rFonts w:asciiTheme="minorHAnsi" w:hAnsiTheme="minorHAnsi" w:cstheme="minorHAnsi"/>
          <w:sz w:val="22"/>
        </w:rPr>
        <w:t xml:space="preserve"> bacteremia in Kenyan children. </w:t>
      </w:r>
      <w:r w:rsidRPr="00A875FD">
        <w:rPr>
          <w:rFonts w:asciiTheme="minorHAnsi" w:hAnsiTheme="minorHAnsi" w:cstheme="minorHAnsi"/>
          <w:i/>
          <w:sz w:val="22"/>
        </w:rPr>
        <w:t>Pediatr Infect Dis J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25</w:t>
      </w:r>
      <w:r w:rsidRPr="00A875FD">
        <w:rPr>
          <w:rFonts w:asciiTheme="minorHAnsi" w:hAnsiTheme="minorHAnsi" w:cstheme="minorHAnsi"/>
          <w:sz w:val="22"/>
        </w:rPr>
        <w:t>(3)</w:t>
      </w:r>
      <w:r w:rsidRPr="00A875FD">
        <w:rPr>
          <w:rFonts w:asciiTheme="minorHAnsi" w:hAnsiTheme="minorHAnsi" w:cstheme="minorHAnsi"/>
          <w:b/>
          <w:sz w:val="22"/>
        </w:rPr>
        <w:t>,</w:t>
      </w:r>
      <w:r w:rsidRPr="00A875FD">
        <w:rPr>
          <w:rFonts w:asciiTheme="minorHAnsi" w:hAnsiTheme="minorHAnsi" w:cstheme="minorHAnsi"/>
          <w:sz w:val="22"/>
        </w:rPr>
        <w:t xml:space="preserve"> 230-236. </w:t>
      </w:r>
      <w:hyperlink r:id="rId33" w:history="1">
        <w:r w:rsidRPr="00A875FD">
          <w:rPr>
            <w:rStyle w:val="Hyperlink"/>
            <w:rFonts w:asciiTheme="minorHAnsi" w:hAnsiTheme="minorHAnsi" w:cstheme="minorHAnsi"/>
            <w:sz w:val="22"/>
          </w:rPr>
          <w:t>https://doi.org/10.1097/01.inf.0000202066.02212.ff</w:t>
        </w:r>
      </w:hyperlink>
      <w:r w:rsidRPr="00A875FD">
        <w:rPr>
          <w:rFonts w:asciiTheme="minorHAnsi" w:hAnsiTheme="minorHAnsi" w:cstheme="minorHAnsi"/>
          <w:sz w:val="22"/>
        </w:rPr>
        <w:t>.</w:t>
      </w:r>
    </w:p>
    <w:p w14:paraId="2147A735" w14:textId="28356896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13. </w:t>
      </w:r>
      <w:r w:rsidRPr="00A875FD">
        <w:rPr>
          <w:rFonts w:asciiTheme="minorHAnsi" w:hAnsiTheme="minorHAnsi" w:cstheme="minorHAnsi"/>
          <w:b/>
          <w:sz w:val="22"/>
        </w:rPr>
        <w:t xml:space="preserve">Cheesbrough JS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1997) Clinical definition for invasive </w:t>
      </w:r>
      <w:r w:rsidRPr="00A875FD">
        <w:rPr>
          <w:rFonts w:asciiTheme="minorHAnsi" w:hAnsiTheme="minorHAnsi" w:cstheme="minorHAnsi"/>
          <w:i/>
          <w:sz w:val="22"/>
        </w:rPr>
        <w:t>Salmonella</w:t>
      </w:r>
      <w:r w:rsidRPr="00A875FD">
        <w:rPr>
          <w:rFonts w:asciiTheme="minorHAnsi" w:hAnsiTheme="minorHAnsi" w:cstheme="minorHAnsi"/>
          <w:sz w:val="22"/>
        </w:rPr>
        <w:t xml:space="preserve"> infection in African children. </w:t>
      </w:r>
      <w:r w:rsidRPr="00A875FD">
        <w:rPr>
          <w:rFonts w:asciiTheme="minorHAnsi" w:hAnsiTheme="minorHAnsi" w:cstheme="minorHAnsi"/>
          <w:i/>
          <w:sz w:val="22"/>
        </w:rPr>
        <w:t>The Pediatric Infectious Disease Journal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16</w:t>
      </w:r>
      <w:r w:rsidRPr="00A875FD">
        <w:rPr>
          <w:rFonts w:asciiTheme="minorHAnsi" w:hAnsiTheme="minorHAnsi" w:cstheme="minorHAnsi"/>
          <w:sz w:val="22"/>
        </w:rPr>
        <w:t>(3)</w:t>
      </w:r>
      <w:r w:rsidRPr="00A875FD">
        <w:rPr>
          <w:rFonts w:asciiTheme="minorHAnsi" w:hAnsiTheme="minorHAnsi" w:cstheme="minorHAnsi"/>
          <w:b/>
          <w:sz w:val="22"/>
        </w:rPr>
        <w:t>,</w:t>
      </w:r>
      <w:r w:rsidRPr="00A875FD">
        <w:rPr>
          <w:rFonts w:asciiTheme="minorHAnsi" w:hAnsiTheme="minorHAnsi" w:cstheme="minorHAnsi"/>
          <w:sz w:val="22"/>
        </w:rPr>
        <w:t xml:space="preserve"> 277-283.</w:t>
      </w:r>
    </w:p>
    <w:p w14:paraId="26E01640" w14:textId="4AA27722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14. </w:t>
      </w:r>
      <w:r w:rsidRPr="00A875FD">
        <w:rPr>
          <w:rFonts w:asciiTheme="minorHAnsi" w:hAnsiTheme="minorHAnsi" w:cstheme="minorHAnsi"/>
          <w:b/>
          <w:sz w:val="22"/>
        </w:rPr>
        <w:t xml:space="preserve">Chen YH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1999) Epidemiological study of human salmonellosis during 1991-1996 in southern Taiwan. </w:t>
      </w:r>
      <w:r w:rsidRPr="00A875FD">
        <w:rPr>
          <w:rFonts w:asciiTheme="minorHAnsi" w:hAnsiTheme="minorHAnsi" w:cstheme="minorHAnsi"/>
          <w:i/>
          <w:sz w:val="22"/>
        </w:rPr>
        <w:t>Kaohsiung Journal of Medical Sciences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15</w:t>
      </w:r>
      <w:r w:rsidRPr="00A875FD">
        <w:rPr>
          <w:rFonts w:asciiTheme="minorHAnsi" w:hAnsiTheme="minorHAnsi" w:cstheme="minorHAnsi"/>
          <w:sz w:val="22"/>
        </w:rPr>
        <w:t>(3)</w:t>
      </w:r>
      <w:r w:rsidRPr="00A875FD">
        <w:rPr>
          <w:rFonts w:asciiTheme="minorHAnsi" w:hAnsiTheme="minorHAnsi" w:cstheme="minorHAnsi"/>
          <w:b/>
          <w:sz w:val="22"/>
        </w:rPr>
        <w:t>,</w:t>
      </w:r>
      <w:r w:rsidRPr="00A875FD">
        <w:rPr>
          <w:rFonts w:asciiTheme="minorHAnsi" w:hAnsiTheme="minorHAnsi" w:cstheme="minorHAnsi"/>
          <w:sz w:val="22"/>
        </w:rPr>
        <w:t xml:space="preserve"> 127-136.</w:t>
      </w:r>
    </w:p>
    <w:p w14:paraId="0E5D3EC5" w14:textId="6D5FF472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15. </w:t>
      </w:r>
      <w:r w:rsidRPr="00A875FD">
        <w:rPr>
          <w:rFonts w:asciiTheme="minorHAnsi" w:hAnsiTheme="minorHAnsi" w:cstheme="minorHAnsi"/>
          <w:b/>
          <w:sz w:val="22"/>
        </w:rPr>
        <w:t xml:space="preserve">Chen PL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2012) Non-typhoidal </w:t>
      </w:r>
      <w:r w:rsidRPr="00A875FD">
        <w:rPr>
          <w:rFonts w:asciiTheme="minorHAnsi" w:hAnsiTheme="minorHAnsi" w:cstheme="minorHAnsi"/>
          <w:i/>
          <w:sz w:val="22"/>
        </w:rPr>
        <w:t>Salmonella</w:t>
      </w:r>
      <w:r w:rsidRPr="00A875FD">
        <w:rPr>
          <w:rFonts w:asciiTheme="minorHAnsi" w:hAnsiTheme="minorHAnsi" w:cstheme="minorHAnsi"/>
          <w:sz w:val="22"/>
        </w:rPr>
        <w:t xml:space="preserve"> bacteraemia in elderly patients: An increased risk for endovascular infections, osteomyelitis and mortality. </w:t>
      </w:r>
      <w:r w:rsidRPr="00A875FD">
        <w:rPr>
          <w:rFonts w:asciiTheme="minorHAnsi" w:hAnsiTheme="minorHAnsi" w:cstheme="minorHAnsi"/>
          <w:i/>
          <w:sz w:val="22"/>
        </w:rPr>
        <w:t>Epidemiology and Infection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140</w:t>
      </w:r>
      <w:r w:rsidRPr="00A875FD">
        <w:rPr>
          <w:rFonts w:asciiTheme="minorHAnsi" w:hAnsiTheme="minorHAnsi" w:cstheme="minorHAnsi"/>
          <w:sz w:val="22"/>
        </w:rPr>
        <w:t>(11)</w:t>
      </w:r>
      <w:r w:rsidRPr="00A875FD">
        <w:rPr>
          <w:rFonts w:asciiTheme="minorHAnsi" w:hAnsiTheme="minorHAnsi" w:cstheme="minorHAnsi"/>
          <w:b/>
          <w:sz w:val="22"/>
        </w:rPr>
        <w:t>,</w:t>
      </w:r>
      <w:r w:rsidRPr="00A875FD">
        <w:rPr>
          <w:rFonts w:asciiTheme="minorHAnsi" w:hAnsiTheme="minorHAnsi" w:cstheme="minorHAnsi"/>
          <w:sz w:val="22"/>
        </w:rPr>
        <w:t xml:space="preserve"> 2037-2044.</w:t>
      </w:r>
    </w:p>
    <w:p w14:paraId="3E66BA92" w14:textId="2F34D986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16. </w:t>
      </w:r>
      <w:r w:rsidRPr="00A875FD">
        <w:rPr>
          <w:rFonts w:asciiTheme="minorHAnsi" w:hAnsiTheme="minorHAnsi" w:cstheme="minorHAnsi"/>
          <w:b/>
          <w:sz w:val="22"/>
        </w:rPr>
        <w:t xml:space="preserve">Chu SM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2014) Neurological complications after neonatal bacteremia: The clinical characteristics, risk factors, and outcomes. </w:t>
      </w:r>
      <w:r w:rsidRPr="00A875FD">
        <w:rPr>
          <w:rFonts w:asciiTheme="minorHAnsi" w:hAnsiTheme="minorHAnsi" w:cstheme="minorHAnsi"/>
          <w:i/>
          <w:sz w:val="22"/>
        </w:rPr>
        <w:t>PLOS ONE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9</w:t>
      </w:r>
      <w:r w:rsidRPr="00A875FD">
        <w:rPr>
          <w:rFonts w:asciiTheme="minorHAnsi" w:hAnsiTheme="minorHAnsi" w:cstheme="minorHAnsi"/>
          <w:sz w:val="22"/>
        </w:rPr>
        <w:t>(11)</w:t>
      </w:r>
      <w:r w:rsidRPr="00A875FD">
        <w:rPr>
          <w:rFonts w:asciiTheme="minorHAnsi" w:hAnsiTheme="minorHAnsi" w:cstheme="minorHAnsi"/>
          <w:b/>
          <w:sz w:val="22"/>
        </w:rPr>
        <w:t>,</w:t>
      </w:r>
      <w:r w:rsidRPr="00A875FD">
        <w:rPr>
          <w:rFonts w:asciiTheme="minorHAnsi" w:hAnsiTheme="minorHAnsi" w:cstheme="minorHAnsi"/>
          <w:sz w:val="22"/>
        </w:rPr>
        <w:t xml:space="preserve"> e105294.</w:t>
      </w:r>
    </w:p>
    <w:p w14:paraId="3748C91B" w14:textId="53B74727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17. </w:t>
      </w:r>
      <w:r w:rsidRPr="00A875FD">
        <w:rPr>
          <w:rFonts w:asciiTheme="minorHAnsi" w:hAnsiTheme="minorHAnsi" w:cstheme="minorHAnsi"/>
          <w:b/>
          <w:sz w:val="22"/>
        </w:rPr>
        <w:t xml:space="preserve">Ciftci E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2004) </w:t>
      </w:r>
      <w:r w:rsidRPr="00A875FD">
        <w:rPr>
          <w:rFonts w:asciiTheme="minorHAnsi" w:hAnsiTheme="minorHAnsi" w:cstheme="minorHAnsi"/>
          <w:i/>
          <w:sz w:val="22"/>
        </w:rPr>
        <w:t>Salmonella</w:t>
      </w:r>
      <w:r w:rsidRPr="00A875FD">
        <w:rPr>
          <w:rFonts w:asciiTheme="minorHAnsi" w:hAnsiTheme="minorHAnsi" w:cstheme="minorHAnsi"/>
          <w:sz w:val="22"/>
        </w:rPr>
        <w:t xml:space="preserve"> bacteraemia in Turkish children: 37 cases seen in a university hospital between 1993 and 2002. </w:t>
      </w:r>
      <w:r w:rsidRPr="00A875FD">
        <w:rPr>
          <w:rFonts w:asciiTheme="minorHAnsi" w:hAnsiTheme="minorHAnsi" w:cstheme="minorHAnsi"/>
          <w:i/>
          <w:sz w:val="22"/>
        </w:rPr>
        <w:t>Ann Trop Paediatr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24</w:t>
      </w:r>
      <w:r w:rsidRPr="00A875FD">
        <w:rPr>
          <w:rFonts w:asciiTheme="minorHAnsi" w:hAnsiTheme="minorHAnsi" w:cstheme="minorHAnsi"/>
          <w:sz w:val="22"/>
        </w:rPr>
        <w:t>(1)</w:t>
      </w:r>
      <w:r w:rsidRPr="00A875FD">
        <w:rPr>
          <w:rFonts w:asciiTheme="minorHAnsi" w:hAnsiTheme="minorHAnsi" w:cstheme="minorHAnsi"/>
          <w:b/>
          <w:sz w:val="22"/>
        </w:rPr>
        <w:t>,</w:t>
      </w:r>
      <w:r w:rsidRPr="00A875FD">
        <w:rPr>
          <w:rFonts w:asciiTheme="minorHAnsi" w:hAnsiTheme="minorHAnsi" w:cstheme="minorHAnsi"/>
          <w:sz w:val="22"/>
        </w:rPr>
        <w:t xml:space="preserve"> 75-80. </w:t>
      </w:r>
      <w:hyperlink r:id="rId34" w:history="1">
        <w:r w:rsidRPr="00A875FD">
          <w:rPr>
            <w:rStyle w:val="Hyperlink"/>
            <w:rFonts w:asciiTheme="minorHAnsi" w:hAnsiTheme="minorHAnsi" w:cstheme="minorHAnsi"/>
            <w:sz w:val="22"/>
          </w:rPr>
          <w:t>https://doi.org/10.1179/027249304225013295</w:t>
        </w:r>
      </w:hyperlink>
      <w:r w:rsidRPr="00A875FD">
        <w:rPr>
          <w:rFonts w:asciiTheme="minorHAnsi" w:hAnsiTheme="minorHAnsi" w:cstheme="minorHAnsi"/>
          <w:sz w:val="22"/>
        </w:rPr>
        <w:t>.</w:t>
      </w:r>
    </w:p>
    <w:p w14:paraId="21C9678C" w14:textId="3CF9CBDA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18. </w:t>
      </w:r>
      <w:r w:rsidRPr="00A875FD">
        <w:rPr>
          <w:rFonts w:asciiTheme="minorHAnsi" w:hAnsiTheme="minorHAnsi" w:cstheme="minorHAnsi"/>
          <w:b/>
          <w:sz w:val="22"/>
        </w:rPr>
        <w:t xml:space="preserve">Cisneros-Herreros JM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2005) Blood cultures in the emergency department. </w:t>
      </w:r>
      <w:r w:rsidRPr="00A875FD">
        <w:rPr>
          <w:rFonts w:asciiTheme="minorHAnsi" w:hAnsiTheme="minorHAnsi" w:cstheme="minorHAnsi"/>
          <w:i/>
          <w:sz w:val="22"/>
        </w:rPr>
        <w:t>Enfermedades Infecciosas y Microbiologia Clinica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23</w:t>
      </w:r>
      <w:r w:rsidRPr="00A875FD">
        <w:rPr>
          <w:rFonts w:asciiTheme="minorHAnsi" w:hAnsiTheme="minorHAnsi" w:cstheme="minorHAnsi"/>
          <w:sz w:val="22"/>
        </w:rPr>
        <w:t>(3)</w:t>
      </w:r>
      <w:r w:rsidRPr="00A875FD">
        <w:rPr>
          <w:rFonts w:asciiTheme="minorHAnsi" w:hAnsiTheme="minorHAnsi" w:cstheme="minorHAnsi"/>
          <w:b/>
          <w:sz w:val="22"/>
        </w:rPr>
        <w:t>,</w:t>
      </w:r>
      <w:r w:rsidRPr="00A875FD">
        <w:rPr>
          <w:rFonts w:asciiTheme="minorHAnsi" w:hAnsiTheme="minorHAnsi" w:cstheme="minorHAnsi"/>
          <w:sz w:val="22"/>
        </w:rPr>
        <w:t xml:space="preserve"> 135-139.</w:t>
      </w:r>
    </w:p>
    <w:p w14:paraId="0C672F97" w14:textId="7CF2F7D3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19. </w:t>
      </w:r>
      <w:r w:rsidRPr="00A875FD">
        <w:rPr>
          <w:rFonts w:asciiTheme="minorHAnsi" w:hAnsiTheme="minorHAnsi" w:cstheme="minorHAnsi"/>
          <w:b/>
          <w:sz w:val="22"/>
        </w:rPr>
        <w:t xml:space="preserve">Cisterna R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2001) Community-acquired bacteremia. </w:t>
      </w:r>
      <w:r w:rsidRPr="00A875FD">
        <w:rPr>
          <w:rFonts w:asciiTheme="minorHAnsi" w:hAnsiTheme="minorHAnsi" w:cstheme="minorHAnsi"/>
          <w:i/>
          <w:sz w:val="22"/>
        </w:rPr>
        <w:t>Revista Espanola de Quimioterapia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14</w:t>
      </w:r>
      <w:r w:rsidRPr="00A875FD">
        <w:rPr>
          <w:rFonts w:asciiTheme="minorHAnsi" w:hAnsiTheme="minorHAnsi" w:cstheme="minorHAnsi"/>
          <w:sz w:val="22"/>
        </w:rPr>
        <w:t>(4)</w:t>
      </w:r>
      <w:r w:rsidRPr="00A875FD">
        <w:rPr>
          <w:rFonts w:asciiTheme="minorHAnsi" w:hAnsiTheme="minorHAnsi" w:cstheme="minorHAnsi"/>
          <w:b/>
          <w:sz w:val="22"/>
        </w:rPr>
        <w:t>,</w:t>
      </w:r>
      <w:r w:rsidRPr="00A875FD">
        <w:rPr>
          <w:rFonts w:asciiTheme="minorHAnsi" w:hAnsiTheme="minorHAnsi" w:cstheme="minorHAnsi"/>
          <w:sz w:val="22"/>
        </w:rPr>
        <w:t xml:space="preserve"> 369-382.</w:t>
      </w:r>
    </w:p>
    <w:p w14:paraId="382C0367" w14:textId="5E6BD2ED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20. </w:t>
      </w:r>
      <w:r w:rsidRPr="00A875FD">
        <w:rPr>
          <w:rFonts w:asciiTheme="minorHAnsi" w:hAnsiTheme="minorHAnsi" w:cstheme="minorHAnsi"/>
          <w:b/>
          <w:sz w:val="22"/>
        </w:rPr>
        <w:t xml:space="preserve">Dhanoa A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2009) Non-typhoidal </w:t>
      </w:r>
      <w:r w:rsidRPr="00A875FD">
        <w:rPr>
          <w:rFonts w:asciiTheme="minorHAnsi" w:hAnsiTheme="minorHAnsi" w:cstheme="minorHAnsi"/>
          <w:i/>
          <w:sz w:val="22"/>
        </w:rPr>
        <w:t>Salmonella</w:t>
      </w:r>
      <w:r w:rsidRPr="00A875FD">
        <w:rPr>
          <w:rFonts w:asciiTheme="minorHAnsi" w:hAnsiTheme="minorHAnsi" w:cstheme="minorHAnsi"/>
          <w:sz w:val="22"/>
        </w:rPr>
        <w:t xml:space="preserve"> bacteraemia: Epidemiology, clinical characteristics and its' association with severe immunosuppression. </w:t>
      </w:r>
      <w:r w:rsidRPr="00A875FD">
        <w:rPr>
          <w:rFonts w:asciiTheme="minorHAnsi" w:hAnsiTheme="minorHAnsi" w:cstheme="minorHAnsi"/>
          <w:i/>
          <w:sz w:val="22"/>
        </w:rPr>
        <w:t>Annals of Clinical Microbiology and Antimicrobials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8,</w:t>
      </w:r>
      <w:r w:rsidRPr="00A875FD">
        <w:rPr>
          <w:rFonts w:asciiTheme="minorHAnsi" w:hAnsiTheme="minorHAnsi" w:cstheme="minorHAnsi"/>
          <w:sz w:val="22"/>
        </w:rPr>
        <w:t xml:space="preserve"> 15.</w:t>
      </w:r>
    </w:p>
    <w:p w14:paraId="26FBBFFC" w14:textId="179DED32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21. </w:t>
      </w:r>
      <w:r w:rsidRPr="00A875FD">
        <w:rPr>
          <w:rFonts w:asciiTheme="minorHAnsi" w:hAnsiTheme="minorHAnsi" w:cstheme="minorHAnsi"/>
          <w:b/>
          <w:sz w:val="22"/>
        </w:rPr>
        <w:t xml:space="preserve">Falay D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2016) Microbiological, clinical and molecular findings of non-typhoidal </w:t>
      </w:r>
      <w:r w:rsidRPr="00A875FD">
        <w:rPr>
          <w:rFonts w:asciiTheme="minorHAnsi" w:hAnsiTheme="minorHAnsi" w:cstheme="minorHAnsi"/>
          <w:i/>
          <w:sz w:val="22"/>
        </w:rPr>
        <w:t>Salmonella</w:t>
      </w:r>
      <w:r w:rsidRPr="00A875FD">
        <w:rPr>
          <w:rFonts w:asciiTheme="minorHAnsi" w:hAnsiTheme="minorHAnsi" w:cstheme="minorHAnsi"/>
          <w:sz w:val="22"/>
        </w:rPr>
        <w:t xml:space="preserve"> bloodstream infections associated with malaria, Oriental Province, Democratic Republic of the Congo. </w:t>
      </w:r>
      <w:r w:rsidRPr="00A875FD">
        <w:rPr>
          <w:rFonts w:asciiTheme="minorHAnsi" w:hAnsiTheme="minorHAnsi" w:cstheme="minorHAnsi"/>
          <w:i/>
          <w:sz w:val="22"/>
        </w:rPr>
        <w:t>BMC Infect Dis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16,</w:t>
      </w:r>
      <w:r w:rsidRPr="00A875FD">
        <w:rPr>
          <w:rFonts w:asciiTheme="minorHAnsi" w:hAnsiTheme="minorHAnsi" w:cstheme="minorHAnsi"/>
          <w:sz w:val="22"/>
        </w:rPr>
        <w:t xml:space="preserve"> 271. </w:t>
      </w:r>
      <w:hyperlink r:id="rId35" w:history="1">
        <w:r w:rsidRPr="00A875FD">
          <w:rPr>
            <w:rStyle w:val="Hyperlink"/>
            <w:rFonts w:asciiTheme="minorHAnsi" w:hAnsiTheme="minorHAnsi" w:cstheme="minorHAnsi"/>
            <w:sz w:val="22"/>
          </w:rPr>
          <w:t>https://doi.org/10.1186/s12879-016-1604-1</w:t>
        </w:r>
      </w:hyperlink>
      <w:r w:rsidRPr="00A875FD">
        <w:rPr>
          <w:rFonts w:asciiTheme="minorHAnsi" w:hAnsiTheme="minorHAnsi" w:cstheme="minorHAnsi"/>
          <w:sz w:val="22"/>
        </w:rPr>
        <w:t>.</w:t>
      </w:r>
    </w:p>
    <w:p w14:paraId="59DADF08" w14:textId="65F8AFEA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22. </w:t>
      </w:r>
      <w:r w:rsidRPr="00A875FD">
        <w:rPr>
          <w:rFonts w:asciiTheme="minorHAnsi" w:hAnsiTheme="minorHAnsi" w:cstheme="minorHAnsi"/>
          <w:b/>
          <w:sz w:val="22"/>
        </w:rPr>
        <w:t xml:space="preserve">Feasey NA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2015) Three epidemics of invasive multidrug-resistant </w:t>
      </w:r>
      <w:r w:rsidRPr="00A875FD">
        <w:rPr>
          <w:rFonts w:asciiTheme="minorHAnsi" w:hAnsiTheme="minorHAnsi" w:cstheme="minorHAnsi"/>
          <w:i/>
          <w:sz w:val="22"/>
        </w:rPr>
        <w:t>Salmonella</w:t>
      </w:r>
      <w:r w:rsidRPr="00A875FD">
        <w:rPr>
          <w:rFonts w:asciiTheme="minorHAnsi" w:hAnsiTheme="minorHAnsi" w:cstheme="minorHAnsi"/>
          <w:sz w:val="22"/>
        </w:rPr>
        <w:t xml:space="preserve"> bloodstream infection in Blantyre, Malawi, 1998-2014. </w:t>
      </w:r>
      <w:r w:rsidRPr="00A875FD">
        <w:rPr>
          <w:rFonts w:asciiTheme="minorHAnsi" w:hAnsiTheme="minorHAnsi" w:cstheme="minorHAnsi"/>
          <w:i/>
          <w:sz w:val="22"/>
        </w:rPr>
        <w:t>Clinical Infectious Diseases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61,</w:t>
      </w:r>
      <w:r w:rsidRPr="00A875FD">
        <w:rPr>
          <w:rFonts w:asciiTheme="minorHAnsi" w:hAnsiTheme="minorHAnsi" w:cstheme="minorHAnsi"/>
          <w:sz w:val="22"/>
        </w:rPr>
        <w:t xml:space="preserve"> S363-S371.</w:t>
      </w:r>
    </w:p>
    <w:p w14:paraId="67D734E2" w14:textId="53D6D338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23. </w:t>
      </w:r>
      <w:r w:rsidRPr="00A875FD">
        <w:rPr>
          <w:rFonts w:asciiTheme="minorHAnsi" w:hAnsiTheme="minorHAnsi" w:cstheme="minorHAnsi"/>
          <w:b/>
          <w:sz w:val="22"/>
        </w:rPr>
        <w:t xml:space="preserve">Galanakis E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2007) Invasive non-typhoidal salmonellosis in immunocompetent infants and children. </w:t>
      </w:r>
      <w:r w:rsidRPr="00A875FD">
        <w:rPr>
          <w:rFonts w:asciiTheme="minorHAnsi" w:hAnsiTheme="minorHAnsi" w:cstheme="minorHAnsi"/>
          <w:i/>
          <w:sz w:val="22"/>
        </w:rPr>
        <w:t>Int J Infect Dis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11</w:t>
      </w:r>
      <w:r w:rsidRPr="00A875FD">
        <w:rPr>
          <w:rFonts w:asciiTheme="minorHAnsi" w:hAnsiTheme="minorHAnsi" w:cstheme="minorHAnsi"/>
          <w:sz w:val="22"/>
        </w:rPr>
        <w:t>(1)</w:t>
      </w:r>
      <w:r w:rsidRPr="00A875FD">
        <w:rPr>
          <w:rFonts w:asciiTheme="minorHAnsi" w:hAnsiTheme="minorHAnsi" w:cstheme="minorHAnsi"/>
          <w:b/>
          <w:sz w:val="22"/>
        </w:rPr>
        <w:t>,</w:t>
      </w:r>
      <w:r w:rsidRPr="00A875FD">
        <w:rPr>
          <w:rFonts w:asciiTheme="minorHAnsi" w:hAnsiTheme="minorHAnsi" w:cstheme="minorHAnsi"/>
          <w:sz w:val="22"/>
        </w:rPr>
        <w:t xml:space="preserve"> 36-39. </w:t>
      </w:r>
      <w:hyperlink r:id="rId36" w:history="1">
        <w:r w:rsidRPr="00A875FD">
          <w:rPr>
            <w:rStyle w:val="Hyperlink"/>
            <w:rFonts w:asciiTheme="minorHAnsi" w:hAnsiTheme="minorHAnsi" w:cstheme="minorHAnsi"/>
            <w:sz w:val="22"/>
          </w:rPr>
          <w:t>https://doi.org/10.1016/j.ijid.2005.09.004</w:t>
        </w:r>
      </w:hyperlink>
      <w:r w:rsidRPr="00A875FD">
        <w:rPr>
          <w:rFonts w:asciiTheme="minorHAnsi" w:hAnsiTheme="minorHAnsi" w:cstheme="minorHAnsi"/>
          <w:sz w:val="22"/>
        </w:rPr>
        <w:t>.</w:t>
      </w:r>
    </w:p>
    <w:p w14:paraId="234434F8" w14:textId="7232FC19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24. </w:t>
      </w:r>
      <w:r w:rsidRPr="00A875FD">
        <w:rPr>
          <w:rFonts w:asciiTheme="minorHAnsi" w:hAnsiTheme="minorHAnsi" w:cstheme="minorHAnsi"/>
          <w:b/>
          <w:sz w:val="22"/>
        </w:rPr>
        <w:t xml:space="preserve">Gbadoe AD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2008) Pediatric salmonellosis at the Tokoin's teaching hospital, Lome (Togo). </w:t>
      </w:r>
      <w:r w:rsidRPr="00A875FD">
        <w:rPr>
          <w:rFonts w:asciiTheme="minorHAnsi" w:hAnsiTheme="minorHAnsi" w:cstheme="minorHAnsi"/>
          <w:i/>
          <w:sz w:val="22"/>
        </w:rPr>
        <w:t>Medecine et Maladies Infectieuses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38</w:t>
      </w:r>
      <w:r w:rsidRPr="00A875FD">
        <w:rPr>
          <w:rFonts w:asciiTheme="minorHAnsi" w:hAnsiTheme="minorHAnsi" w:cstheme="minorHAnsi"/>
          <w:sz w:val="22"/>
        </w:rPr>
        <w:t>(1)</w:t>
      </w:r>
      <w:r w:rsidRPr="00A875FD">
        <w:rPr>
          <w:rFonts w:asciiTheme="minorHAnsi" w:hAnsiTheme="minorHAnsi" w:cstheme="minorHAnsi"/>
          <w:b/>
          <w:sz w:val="22"/>
        </w:rPr>
        <w:t>,</w:t>
      </w:r>
      <w:r w:rsidRPr="00A875FD">
        <w:rPr>
          <w:rFonts w:asciiTheme="minorHAnsi" w:hAnsiTheme="minorHAnsi" w:cstheme="minorHAnsi"/>
          <w:sz w:val="22"/>
        </w:rPr>
        <w:t xml:space="preserve"> 8-11.</w:t>
      </w:r>
    </w:p>
    <w:p w14:paraId="72F1F429" w14:textId="3E1C86F5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25. </w:t>
      </w:r>
      <w:r w:rsidRPr="00A875FD">
        <w:rPr>
          <w:rFonts w:asciiTheme="minorHAnsi" w:hAnsiTheme="minorHAnsi" w:cstheme="minorHAnsi"/>
          <w:b/>
          <w:sz w:val="22"/>
        </w:rPr>
        <w:t xml:space="preserve">Georgilis K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1997) Clinical and microbiologic aspects of nontyphi </w:t>
      </w:r>
      <w:r w:rsidRPr="00A875FD">
        <w:rPr>
          <w:rFonts w:asciiTheme="minorHAnsi" w:hAnsiTheme="minorHAnsi" w:cstheme="minorHAnsi"/>
          <w:i/>
          <w:sz w:val="22"/>
        </w:rPr>
        <w:t>Salmonella</w:t>
      </w:r>
      <w:r w:rsidRPr="00A875FD">
        <w:rPr>
          <w:rFonts w:asciiTheme="minorHAnsi" w:hAnsiTheme="minorHAnsi" w:cstheme="minorHAnsi"/>
          <w:sz w:val="22"/>
        </w:rPr>
        <w:t xml:space="preserve"> bacteremia in adults. </w:t>
      </w:r>
      <w:r w:rsidRPr="00A875FD">
        <w:rPr>
          <w:rFonts w:asciiTheme="minorHAnsi" w:hAnsiTheme="minorHAnsi" w:cstheme="minorHAnsi"/>
          <w:i/>
          <w:sz w:val="22"/>
        </w:rPr>
        <w:t>Infectious Diseases in Clinical Practice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6</w:t>
      </w:r>
      <w:r w:rsidRPr="00A875FD">
        <w:rPr>
          <w:rFonts w:asciiTheme="minorHAnsi" w:hAnsiTheme="minorHAnsi" w:cstheme="minorHAnsi"/>
          <w:sz w:val="22"/>
        </w:rPr>
        <w:t>(6)</w:t>
      </w:r>
      <w:r w:rsidRPr="00A875FD">
        <w:rPr>
          <w:rFonts w:asciiTheme="minorHAnsi" w:hAnsiTheme="minorHAnsi" w:cstheme="minorHAnsi"/>
          <w:b/>
          <w:sz w:val="22"/>
        </w:rPr>
        <w:t>,</w:t>
      </w:r>
      <w:r w:rsidRPr="00A875FD">
        <w:rPr>
          <w:rFonts w:asciiTheme="minorHAnsi" w:hAnsiTheme="minorHAnsi" w:cstheme="minorHAnsi"/>
          <w:sz w:val="22"/>
        </w:rPr>
        <w:t xml:space="preserve"> 396-400.</w:t>
      </w:r>
    </w:p>
    <w:p w14:paraId="0FCBB185" w14:textId="24495CFF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26. </w:t>
      </w:r>
      <w:r w:rsidRPr="00A875FD">
        <w:rPr>
          <w:rFonts w:asciiTheme="minorHAnsi" w:hAnsiTheme="minorHAnsi" w:cstheme="minorHAnsi"/>
          <w:b/>
          <w:sz w:val="22"/>
        </w:rPr>
        <w:t xml:space="preserve">Gilks CF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1990) Life-threatening bacteraemia in HIV-1 seropositive adults admitted to hospital in Nairobi, Kenya. </w:t>
      </w:r>
      <w:r w:rsidRPr="00A875FD">
        <w:rPr>
          <w:rFonts w:asciiTheme="minorHAnsi" w:hAnsiTheme="minorHAnsi" w:cstheme="minorHAnsi"/>
          <w:i/>
          <w:sz w:val="22"/>
        </w:rPr>
        <w:t>Lancet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336</w:t>
      </w:r>
      <w:r w:rsidRPr="00A875FD">
        <w:rPr>
          <w:rFonts w:asciiTheme="minorHAnsi" w:hAnsiTheme="minorHAnsi" w:cstheme="minorHAnsi"/>
          <w:sz w:val="22"/>
        </w:rPr>
        <w:t>(8714)</w:t>
      </w:r>
      <w:r w:rsidRPr="00A875FD">
        <w:rPr>
          <w:rFonts w:asciiTheme="minorHAnsi" w:hAnsiTheme="minorHAnsi" w:cstheme="minorHAnsi"/>
          <w:b/>
          <w:sz w:val="22"/>
        </w:rPr>
        <w:t>,</w:t>
      </w:r>
      <w:r w:rsidRPr="00A875FD">
        <w:rPr>
          <w:rFonts w:asciiTheme="minorHAnsi" w:hAnsiTheme="minorHAnsi" w:cstheme="minorHAnsi"/>
          <w:sz w:val="22"/>
        </w:rPr>
        <w:t xml:space="preserve"> 545-549. </w:t>
      </w:r>
      <w:hyperlink r:id="rId37" w:history="1">
        <w:r w:rsidRPr="00A875FD">
          <w:rPr>
            <w:rStyle w:val="Hyperlink"/>
            <w:rFonts w:asciiTheme="minorHAnsi" w:hAnsiTheme="minorHAnsi" w:cstheme="minorHAnsi"/>
            <w:sz w:val="22"/>
          </w:rPr>
          <w:t>https://doi.org/10.1016/0140-6736(90)92096-z</w:t>
        </w:r>
      </w:hyperlink>
      <w:r w:rsidRPr="00A875FD">
        <w:rPr>
          <w:rFonts w:asciiTheme="minorHAnsi" w:hAnsiTheme="minorHAnsi" w:cstheme="minorHAnsi"/>
          <w:sz w:val="22"/>
        </w:rPr>
        <w:t>.</w:t>
      </w:r>
    </w:p>
    <w:p w14:paraId="68D1C403" w14:textId="59BC9B12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27. </w:t>
      </w:r>
      <w:r w:rsidRPr="00A875FD">
        <w:rPr>
          <w:rFonts w:asciiTheme="minorHAnsi" w:hAnsiTheme="minorHAnsi" w:cstheme="minorHAnsi"/>
          <w:b/>
          <w:sz w:val="22"/>
        </w:rPr>
        <w:t xml:space="preserve">Glaser JB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1985) Recurrent </w:t>
      </w:r>
      <w:r w:rsidRPr="00A875FD">
        <w:rPr>
          <w:rFonts w:asciiTheme="minorHAnsi" w:hAnsiTheme="minorHAnsi" w:cstheme="minorHAnsi"/>
          <w:i/>
          <w:sz w:val="22"/>
        </w:rPr>
        <w:t>Salmonella</w:t>
      </w:r>
      <w:r w:rsidRPr="00A875FD">
        <w:rPr>
          <w:rFonts w:asciiTheme="minorHAnsi" w:hAnsiTheme="minorHAnsi" w:cstheme="minorHAnsi"/>
          <w:sz w:val="22"/>
        </w:rPr>
        <w:t xml:space="preserve"> typhimurium bacteremia associated with the acquired immunodeficiency syndrome. </w:t>
      </w:r>
      <w:r w:rsidRPr="00A875FD">
        <w:rPr>
          <w:rFonts w:asciiTheme="minorHAnsi" w:hAnsiTheme="minorHAnsi" w:cstheme="minorHAnsi"/>
          <w:i/>
          <w:sz w:val="22"/>
        </w:rPr>
        <w:t>Ann Intern Med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102</w:t>
      </w:r>
      <w:r w:rsidRPr="00A875FD">
        <w:rPr>
          <w:rFonts w:asciiTheme="minorHAnsi" w:hAnsiTheme="minorHAnsi" w:cstheme="minorHAnsi"/>
          <w:sz w:val="22"/>
        </w:rPr>
        <w:t>(2)</w:t>
      </w:r>
      <w:r w:rsidRPr="00A875FD">
        <w:rPr>
          <w:rFonts w:asciiTheme="minorHAnsi" w:hAnsiTheme="minorHAnsi" w:cstheme="minorHAnsi"/>
          <w:b/>
          <w:sz w:val="22"/>
        </w:rPr>
        <w:t>,</w:t>
      </w:r>
      <w:r w:rsidRPr="00A875FD">
        <w:rPr>
          <w:rFonts w:asciiTheme="minorHAnsi" w:hAnsiTheme="minorHAnsi" w:cstheme="minorHAnsi"/>
          <w:sz w:val="22"/>
        </w:rPr>
        <w:t xml:space="preserve"> 189-193. </w:t>
      </w:r>
      <w:hyperlink r:id="rId38" w:history="1">
        <w:r w:rsidRPr="00A875FD">
          <w:rPr>
            <w:rStyle w:val="Hyperlink"/>
            <w:rFonts w:asciiTheme="minorHAnsi" w:hAnsiTheme="minorHAnsi" w:cstheme="minorHAnsi"/>
            <w:sz w:val="22"/>
          </w:rPr>
          <w:t>https://doi.org/10.7326/0003-4819-102-2-189</w:t>
        </w:r>
      </w:hyperlink>
      <w:r w:rsidRPr="00A875FD">
        <w:rPr>
          <w:rFonts w:asciiTheme="minorHAnsi" w:hAnsiTheme="minorHAnsi" w:cstheme="minorHAnsi"/>
          <w:sz w:val="22"/>
        </w:rPr>
        <w:t>.</w:t>
      </w:r>
    </w:p>
    <w:p w14:paraId="073DA674" w14:textId="19EAE8EF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28. </w:t>
      </w:r>
      <w:r w:rsidRPr="00A875FD">
        <w:rPr>
          <w:rFonts w:asciiTheme="minorHAnsi" w:hAnsiTheme="minorHAnsi" w:cstheme="minorHAnsi"/>
          <w:b/>
          <w:sz w:val="22"/>
        </w:rPr>
        <w:t xml:space="preserve">Gonzalez-Hevia MA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1990) [</w:t>
      </w:r>
      <w:r w:rsidRPr="00A875FD">
        <w:rPr>
          <w:rFonts w:asciiTheme="minorHAnsi" w:hAnsiTheme="minorHAnsi" w:cstheme="minorHAnsi"/>
          <w:i/>
          <w:sz w:val="22"/>
        </w:rPr>
        <w:t>Salmonella</w:t>
      </w:r>
      <w:r w:rsidRPr="00A875FD">
        <w:rPr>
          <w:rFonts w:asciiTheme="minorHAnsi" w:hAnsiTheme="minorHAnsi" w:cstheme="minorHAnsi"/>
          <w:sz w:val="22"/>
        </w:rPr>
        <w:t xml:space="preserve"> enterica in the Aviles health district (Asturias). Microbiological, clinical, and epidemiological aspects]. </w:t>
      </w:r>
      <w:r w:rsidRPr="00A875FD">
        <w:rPr>
          <w:rFonts w:asciiTheme="minorHAnsi" w:hAnsiTheme="minorHAnsi" w:cstheme="minorHAnsi"/>
          <w:i/>
          <w:sz w:val="22"/>
        </w:rPr>
        <w:t>Salmonella enterica en el area sanitaria de Aviles (Asturias). Aspectos microbiologicos, clinicos y epidemiologicos.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8</w:t>
      </w:r>
      <w:r w:rsidRPr="00A875FD">
        <w:rPr>
          <w:rFonts w:asciiTheme="minorHAnsi" w:hAnsiTheme="minorHAnsi" w:cstheme="minorHAnsi"/>
          <w:sz w:val="22"/>
        </w:rPr>
        <w:t>(3)</w:t>
      </w:r>
      <w:r w:rsidRPr="00A875FD">
        <w:rPr>
          <w:rFonts w:asciiTheme="minorHAnsi" w:hAnsiTheme="minorHAnsi" w:cstheme="minorHAnsi"/>
          <w:b/>
          <w:sz w:val="22"/>
        </w:rPr>
        <w:t>,</w:t>
      </w:r>
      <w:r w:rsidRPr="00A875FD">
        <w:rPr>
          <w:rFonts w:asciiTheme="minorHAnsi" w:hAnsiTheme="minorHAnsi" w:cstheme="minorHAnsi"/>
          <w:sz w:val="22"/>
        </w:rPr>
        <w:t xml:space="preserve"> 144-147.</w:t>
      </w:r>
    </w:p>
    <w:p w14:paraId="766DD55D" w14:textId="11753034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29. </w:t>
      </w:r>
      <w:r w:rsidRPr="00A875FD">
        <w:rPr>
          <w:rFonts w:asciiTheme="minorHAnsi" w:hAnsiTheme="minorHAnsi" w:cstheme="minorHAnsi"/>
          <w:b/>
          <w:sz w:val="22"/>
        </w:rPr>
        <w:t xml:space="preserve">Gowda H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2017) Late-onset Neonatal Sepsis - A 10-year Review from North Queensland, Australia. </w:t>
      </w:r>
      <w:r w:rsidRPr="00A875FD">
        <w:rPr>
          <w:rFonts w:asciiTheme="minorHAnsi" w:hAnsiTheme="minorHAnsi" w:cstheme="minorHAnsi"/>
          <w:i/>
          <w:sz w:val="22"/>
        </w:rPr>
        <w:t>Pediatric Infectious Disease Journal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36</w:t>
      </w:r>
      <w:r w:rsidRPr="00A875FD">
        <w:rPr>
          <w:rFonts w:asciiTheme="minorHAnsi" w:hAnsiTheme="minorHAnsi" w:cstheme="minorHAnsi"/>
          <w:sz w:val="22"/>
        </w:rPr>
        <w:t>(9)</w:t>
      </w:r>
      <w:r w:rsidRPr="00A875FD">
        <w:rPr>
          <w:rFonts w:asciiTheme="minorHAnsi" w:hAnsiTheme="minorHAnsi" w:cstheme="minorHAnsi"/>
          <w:b/>
          <w:sz w:val="22"/>
        </w:rPr>
        <w:t>,</w:t>
      </w:r>
      <w:r w:rsidRPr="00A875FD">
        <w:rPr>
          <w:rFonts w:asciiTheme="minorHAnsi" w:hAnsiTheme="minorHAnsi" w:cstheme="minorHAnsi"/>
          <w:sz w:val="22"/>
        </w:rPr>
        <w:t xml:space="preserve"> 883-888.</w:t>
      </w:r>
    </w:p>
    <w:p w14:paraId="3B487D57" w14:textId="06FDEEF4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30. </w:t>
      </w:r>
      <w:r w:rsidRPr="00A875FD">
        <w:rPr>
          <w:rFonts w:asciiTheme="minorHAnsi" w:hAnsiTheme="minorHAnsi" w:cstheme="minorHAnsi"/>
          <w:b/>
          <w:sz w:val="22"/>
        </w:rPr>
        <w:t xml:space="preserve">Grant AD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1998) Spectrum of disease among HIV-infected adults hospitalised in a respiratory medicine unit in Abidjan, Cote d'Ivoire. </w:t>
      </w:r>
      <w:r w:rsidRPr="00A875FD">
        <w:rPr>
          <w:rFonts w:asciiTheme="minorHAnsi" w:hAnsiTheme="minorHAnsi" w:cstheme="minorHAnsi"/>
          <w:i/>
          <w:sz w:val="22"/>
        </w:rPr>
        <w:t>International Journal of Tuberculosis and Lung Disease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2</w:t>
      </w:r>
      <w:r w:rsidRPr="00A875FD">
        <w:rPr>
          <w:rFonts w:asciiTheme="minorHAnsi" w:hAnsiTheme="minorHAnsi" w:cstheme="minorHAnsi"/>
          <w:sz w:val="22"/>
        </w:rPr>
        <w:t>(11)</w:t>
      </w:r>
      <w:r w:rsidRPr="00A875FD">
        <w:rPr>
          <w:rFonts w:asciiTheme="minorHAnsi" w:hAnsiTheme="minorHAnsi" w:cstheme="minorHAnsi"/>
          <w:b/>
          <w:sz w:val="22"/>
        </w:rPr>
        <w:t>,</w:t>
      </w:r>
      <w:r w:rsidRPr="00A875FD">
        <w:rPr>
          <w:rFonts w:asciiTheme="minorHAnsi" w:hAnsiTheme="minorHAnsi" w:cstheme="minorHAnsi"/>
          <w:sz w:val="22"/>
        </w:rPr>
        <w:t xml:space="preserve"> 926-934.</w:t>
      </w:r>
    </w:p>
    <w:p w14:paraId="444B3570" w14:textId="520B5AC1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31. </w:t>
      </w:r>
      <w:r w:rsidRPr="00A875FD">
        <w:rPr>
          <w:rFonts w:asciiTheme="minorHAnsi" w:hAnsiTheme="minorHAnsi" w:cstheme="minorHAnsi"/>
          <w:b/>
          <w:sz w:val="22"/>
        </w:rPr>
        <w:t xml:space="preserve">Guiraud I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2017) Population-based incidence, seasonality and serotype distribution of invasive salmonellosis among children in Nanoro, rural Burkina Faso. </w:t>
      </w:r>
      <w:r w:rsidRPr="00A875FD">
        <w:rPr>
          <w:rFonts w:asciiTheme="minorHAnsi" w:hAnsiTheme="minorHAnsi" w:cstheme="minorHAnsi"/>
          <w:i/>
          <w:sz w:val="22"/>
        </w:rPr>
        <w:t>PLOS ONE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12</w:t>
      </w:r>
      <w:r w:rsidRPr="00A875FD">
        <w:rPr>
          <w:rFonts w:asciiTheme="minorHAnsi" w:hAnsiTheme="minorHAnsi" w:cstheme="minorHAnsi"/>
          <w:sz w:val="22"/>
        </w:rPr>
        <w:t>(7)</w:t>
      </w:r>
      <w:r w:rsidRPr="00A875FD">
        <w:rPr>
          <w:rFonts w:asciiTheme="minorHAnsi" w:hAnsiTheme="minorHAnsi" w:cstheme="minorHAnsi"/>
          <w:b/>
          <w:sz w:val="22"/>
        </w:rPr>
        <w:t>,</w:t>
      </w:r>
      <w:r w:rsidRPr="00A875FD">
        <w:rPr>
          <w:rFonts w:asciiTheme="minorHAnsi" w:hAnsiTheme="minorHAnsi" w:cstheme="minorHAnsi"/>
          <w:sz w:val="22"/>
        </w:rPr>
        <w:t xml:space="preserve"> e0178577. </w:t>
      </w:r>
      <w:hyperlink r:id="rId39" w:history="1">
        <w:r w:rsidRPr="00A875FD">
          <w:rPr>
            <w:rStyle w:val="Hyperlink"/>
            <w:rFonts w:asciiTheme="minorHAnsi" w:hAnsiTheme="minorHAnsi" w:cstheme="minorHAnsi"/>
            <w:sz w:val="22"/>
          </w:rPr>
          <w:t>https://doi.org/10.1371/journal.pone.0178577</w:t>
        </w:r>
      </w:hyperlink>
      <w:r w:rsidRPr="00A875FD">
        <w:rPr>
          <w:rFonts w:asciiTheme="minorHAnsi" w:hAnsiTheme="minorHAnsi" w:cstheme="minorHAnsi"/>
          <w:sz w:val="22"/>
        </w:rPr>
        <w:t>.</w:t>
      </w:r>
    </w:p>
    <w:p w14:paraId="032AAD25" w14:textId="1F67B845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32. </w:t>
      </w:r>
      <w:r w:rsidRPr="00A875FD">
        <w:rPr>
          <w:rFonts w:asciiTheme="minorHAnsi" w:hAnsiTheme="minorHAnsi" w:cstheme="minorHAnsi"/>
          <w:b/>
          <w:sz w:val="22"/>
        </w:rPr>
        <w:t xml:space="preserve">Gundogdu A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2017) Distribution and Antimicrobial Resistance of </w:t>
      </w:r>
      <w:r w:rsidRPr="00A875FD">
        <w:rPr>
          <w:rFonts w:asciiTheme="minorHAnsi" w:hAnsiTheme="minorHAnsi" w:cstheme="minorHAnsi"/>
          <w:i/>
          <w:sz w:val="22"/>
        </w:rPr>
        <w:t>Salmonella</w:t>
      </w:r>
      <w:r w:rsidRPr="00A875FD">
        <w:rPr>
          <w:rFonts w:asciiTheme="minorHAnsi" w:hAnsiTheme="minorHAnsi" w:cstheme="minorHAnsi"/>
          <w:sz w:val="22"/>
        </w:rPr>
        <w:t xml:space="preserve"> Serovars Isolated in Kayseri Region. </w:t>
      </w:r>
      <w:r w:rsidRPr="00A875FD">
        <w:rPr>
          <w:rFonts w:asciiTheme="minorHAnsi" w:hAnsiTheme="minorHAnsi" w:cstheme="minorHAnsi"/>
          <w:i/>
          <w:sz w:val="22"/>
        </w:rPr>
        <w:t>Klimik Journal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30</w:t>
      </w:r>
      <w:r w:rsidRPr="00A875FD">
        <w:rPr>
          <w:rFonts w:asciiTheme="minorHAnsi" w:hAnsiTheme="minorHAnsi" w:cstheme="minorHAnsi"/>
          <w:sz w:val="22"/>
        </w:rPr>
        <w:t>(1)</w:t>
      </w:r>
      <w:r w:rsidRPr="00A875FD">
        <w:rPr>
          <w:rFonts w:asciiTheme="minorHAnsi" w:hAnsiTheme="minorHAnsi" w:cstheme="minorHAnsi"/>
          <w:b/>
          <w:sz w:val="22"/>
        </w:rPr>
        <w:t>,</w:t>
      </w:r>
      <w:r w:rsidRPr="00A875FD">
        <w:rPr>
          <w:rFonts w:asciiTheme="minorHAnsi" w:hAnsiTheme="minorHAnsi" w:cstheme="minorHAnsi"/>
          <w:sz w:val="22"/>
        </w:rPr>
        <w:t xml:space="preserve"> 22-26.</w:t>
      </w:r>
    </w:p>
    <w:p w14:paraId="34C140C2" w14:textId="455B8B2E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33. </w:t>
      </w:r>
      <w:r w:rsidRPr="00A875FD">
        <w:rPr>
          <w:rFonts w:asciiTheme="minorHAnsi" w:hAnsiTheme="minorHAnsi" w:cstheme="minorHAnsi"/>
          <w:b/>
          <w:sz w:val="22"/>
        </w:rPr>
        <w:t>Habib AG</w:t>
      </w:r>
      <w:r w:rsidRPr="00A875FD">
        <w:rPr>
          <w:rFonts w:asciiTheme="minorHAnsi" w:hAnsiTheme="minorHAnsi" w:cstheme="minorHAnsi"/>
          <w:sz w:val="22"/>
        </w:rPr>
        <w:t xml:space="preserve"> (2004) A clinical audit of presentation and outcome of </w:t>
      </w:r>
      <w:r w:rsidRPr="00A875FD">
        <w:rPr>
          <w:rFonts w:asciiTheme="minorHAnsi" w:hAnsiTheme="minorHAnsi" w:cstheme="minorHAnsi"/>
          <w:i/>
          <w:sz w:val="22"/>
        </w:rPr>
        <w:t>Salmonella</w:t>
      </w:r>
      <w:r w:rsidRPr="00A875FD">
        <w:rPr>
          <w:rFonts w:asciiTheme="minorHAnsi" w:hAnsiTheme="minorHAnsi" w:cstheme="minorHAnsi"/>
          <w:sz w:val="22"/>
        </w:rPr>
        <w:t xml:space="preserve"> septicaemia. </w:t>
      </w:r>
      <w:r w:rsidRPr="00A875FD">
        <w:rPr>
          <w:rFonts w:asciiTheme="minorHAnsi" w:hAnsiTheme="minorHAnsi" w:cstheme="minorHAnsi"/>
          <w:i/>
          <w:sz w:val="22"/>
        </w:rPr>
        <w:t>Ann Acad Med Singap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33</w:t>
      </w:r>
      <w:r w:rsidRPr="00A875FD">
        <w:rPr>
          <w:rFonts w:asciiTheme="minorHAnsi" w:hAnsiTheme="minorHAnsi" w:cstheme="minorHAnsi"/>
          <w:sz w:val="22"/>
        </w:rPr>
        <w:t>(6)</w:t>
      </w:r>
      <w:r w:rsidRPr="00A875FD">
        <w:rPr>
          <w:rFonts w:asciiTheme="minorHAnsi" w:hAnsiTheme="minorHAnsi" w:cstheme="minorHAnsi"/>
          <w:b/>
          <w:sz w:val="22"/>
        </w:rPr>
        <w:t>,</w:t>
      </w:r>
      <w:r w:rsidRPr="00A875FD">
        <w:rPr>
          <w:rFonts w:asciiTheme="minorHAnsi" w:hAnsiTheme="minorHAnsi" w:cstheme="minorHAnsi"/>
          <w:sz w:val="22"/>
        </w:rPr>
        <w:t xml:space="preserve"> 749-753.</w:t>
      </w:r>
    </w:p>
    <w:p w14:paraId="46EE9B25" w14:textId="65DB6B46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34. </w:t>
      </w:r>
      <w:r w:rsidRPr="00A875FD">
        <w:rPr>
          <w:rFonts w:asciiTheme="minorHAnsi" w:hAnsiTheme="minorHAnsi" w:cstheme="minorHAnsi"/>
          <w:b/>
          <w:sz w:val="22"/>
        </w:rPr>
        <w:t xml:space="preserve">Harich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2017) Antimicrobial susceptibility profile, treatment outcome and serotype distribution of clinical isolates of </w:t>
      </w:r>
      <w:r w:rsidRPr="00A875FD">
        <w:rPr>
          <w:rFonts w:asciiTheme="minorHAnsi" w:hAnsiTheme="minorHAnsi" w:cstheme="minorHAnsi"/>
          <w:i/>
          <w:sz w:val="22"/>
        </w:rPr>
        <w:t>Salmonella</w:t>
      </w:r>
      <w:r w:rsidRPr="00A875FD">
        <w:rPr>
          <w:rFonts w:asciiTheme="minorHAnsi" w:hAnsiTheme="minorHAnsi" w:cstheme="minorHAnsi"/>
          <w:sz w:val="22"/>
        </w:rPr>
        <w:t xml:space="preserve"> enterica subspecies enterica: A 2-year study from Kerala, South India. </w:t>
      </w:r>
      <w:r w:rsidRPr="00A875FD">
        <w:rPr>
          <w:rFonts w:asciiTheme="minorHAnsi" w:hAnsiTheme="minorHAnsi" w:cstheme="minorHAnsi"/>
          <w:i/>
          <w:sz w:val="22"/>
        </w:rPr>
        <w:t>Infection and Drug Resistance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10,</w:t>
      </w:r>
      <w:r w:rsidRPr="00A875FD">
        <w:rPr>
          <w:rFonts w:asciiTheme="minorHAnsi" w:hAnsiTheme="minorHAnsi" w:cstheme="minorHAnsi"/>
          <w:sz w:val="22"/>
        </w:rPr>
        <w:t xml:space="preserve"> 97-101.</w:t>
      </w:r>
    </w:p>
    <w:p w14:paraId="2F7F403C" w14:textId="62E5A867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35. </w:t>
      </w:r>
      <w:r w:rsidRPr="00A875FD">
        <w:rPr>
          <w:rFonts w:asciiTheme="minorHAnsi" w:hAnsiTheme="minorHAnsi" w:cstheme="minorHAnsi"/>
          <w:b/>
          <w:sz w:val="22"/>
        </w:rPr>
        <w:t>Henderson LL</w:t>
      </w:r>
      <w:r w:rsidRPr="00A875FD">
        <w:rPr>
          <w:rFonts w:asciiTheme="minorHAnsi" w:hAnsiTheme="minorHAnsi" w:cstheme="minorHAnsi"/>
          <w:sz w:val="22"/>
        </w:rPr>
        <w:t xml:space="preserve"> (1947) </w:t>
      </w:r>
      <w:r w:rsidRPr="00A875FD">
        <w:rPr>
          <w:rFonts w:asciiTheme="minorHAnsi" w:hAnsiTheme="minorHAnsi" w:cstheme="minorHAnsi"/>
          <w:i/>
          <w:sz w:val="22"/>
        </w:rPr>
        <w:t>Salmonella</w:t>
      </w:r>
      <w:r w:rsidRPr="00A875FD">
        <w:rPr>
          <w:rFonts w:asciiTheme="minorHAnsi" w:hAnsiTheme="minorHAnsi" w:cstheme="minorHAnsi"/>
          <w:sz w:val="22"/>
        </w:rPr>
        <w:t xml:space="preserve"> infections in Panama - review of 219 consecutive hospital cases occurring in the 5 year period 1942-1946. </w:t>
      </w:r>
      <w:r w:rsidRPr="00A875FD">
        <w:rPr>
          <w:rFonts w:asciiTheme="minorHAnsi" w:hAnsiTheme="minorHAnsi" w:cstheme="minorHAnsi"/>
          <w:i/>
          <w:sz w:val="22"/>
        </w:rPr>
        <w:t>American Journal of Tropical Medicine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27</w:t>
      </w:r>
      <w:r w:rsidRPr="00A875FD">
        <w:rPr>
          <w:rFonts w:asciiTheme="minorHAnsi" w:hAnsiTheme="minorHAnsi" w:cstheme="minorHAnsi"/>
          <w:sz w:val="22"/>
        </w:rPr>
        <w:t>(5)</w:t>
      </w:r>
      <w:r w:rsidRPr="00A875FD">
        <w:rPr>
          <w:rFonts w:asciiTheme="minorHAnsi" w:hAnsiTheme="minorHAnsi" w:cstheme="minorHAnsi"/>
          <w:b/>
          <w:sz w:val="22"/>
        </w:rPr>
        <w:t>,</w:t>
      </w:r>
      <w:r w:rsidRPr="00A875FD">
        <w:rPr>
          <w:rFonts w:asciiTheme="minorHAnsi" w:hAnsiTheme="minorHAnsi" w:cstheme="minorHAnsi"/>
          <w:sz w:val="22"/>
        </w:rPr>
        <w:t xml:space="preserve"> 643-655.</w:t>
      </w:r>
    </w:p>
    <w:p w14:paraId="14874FF3" w14:textId="360F633F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36. </w:t>
      </w:r>
      <w:r w:rsidRPr="00A875FD">
        <w:rPr>
          <w:rFonts w:asciiTheme="minorHAnsi" w:hAnsiTheme="minorHAnsi" w:cstheme="minorHAnsi"/>
          <w:b/>
          <w:sz w:val="22"/>
        </w:rPr>
        <w:t xml:space="preserve">Hsu RB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2003) Risk factors for primary bacteremia and endovascular infection in patients without acquired immunodeficiency syndrome who have nontyphoid salmonellosis. </w:t>
      </w:r>
      <w:r w:rsidRPr="00A875FD">
        <w:rPr>
          <w:rFonts w:asciiTheme="minorHAnsi" w:hAnsiTheme="minorHAnsi" w:cstheme="minorHAnsi"/>
          <w:i/>
          <w:sz w:val="22"/>
        </w:rPr>
        <w:t>Clinical Infectious Diseases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36</w:t>
      </w:r>
      <w:r w:rsidRPr="00A875FD">
        <w:rPr>
          <w:rFonts w:asciiTheme="minorHAnsi" w:hAnsiTheme="minorHAnsi" w:cstheme="minorHAnsi"/>
          <w:sz w:val="22"/>
        </w:rPr>
        <w:t>(7)</w:t>
      </w:r>
      <w:r w:rsidRPr="00A875FD">
        <w:rPr>
          <w:rFonts w:asciiTheme="minorHAnsi" w:hAnsiTheme="minorHAnsi" w:cstheme="minorHAnsi"/>
          <w:b/>
          <w:sz w:val="22"/>
        </w:rPr>
        <w:t>,</w:t>
      </w:r>
      <w:r w:rsidRPr="00A875FD">
        <w:rPr>
          <w:rFonts w:asciiTheme="minorHAnsi" w:hAnsiTheme="minorHAnsi" w:cstheme="minorHAnsi"/>
          <w:sz w:val="22"/>
        </w:rPr>
        <w:t xml:space="preserve"> 829-834.</w:t>
      </w:r>
    </w:p>
    <w:p w14:paraId="6228EDD7" w14:textId="6CEAA86C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37. </w:t>
      </w:r>
      <w:r w:rsidRPr="00A875FD">
        <w:rPr>
          <w:rFonts w:asciiTheme="minorHAnsi" w:hAnsiTheme="minorHAnsi" w:cstheme="minorHAnsi"/>
          <w:b/>
          <w:sz w:val="22"/>
        </w:rPr>
        <w:t xml:space="preserve">Huang IF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2004) Nontyphoid salmonellosis in taiwan children: clinical manifestations, outcome and antibiotic resistance. </w:t>
      </w:r>
      <w:r w:rsidRPr="00A875FD">
        <w:rPr>
          <w:rFonts w:asciiTheme="minorHAnsi" w:hAnsiTheme="minorHAnsi" w:cstheme="minorHAnsi"/>
          <w:i/>
          <w:sz w:val="22"/>
        </w:rPr>
        <w:t>J Pediatr Gastroenterol Nutr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38</w:t>
      </w:r>
      <w:r w:rsidRPr="00A875FD">
        <w:rPr>
          <w:rFonts w:asciiTheme="minorHAnsi" w:hAnsiTheme="minorHAnsi" w:cstheme="minorHAnsi"/>
          <w:sz w:val="22"/>
        </w:rPr>
        <w:t>(5)</w:t>
      </w:r>
      <w:r w:rsidRPr="00A875FD">
        <w:rPr>
          <w:rFonts w:asciiTheme="minorHAnsi" w:hAnsiTheme="minorHAnsi" w:cstheme="minorHAnsi"/>
          <w:b/>
          <w:sz w:val="22"/>
        </w:rPr>
        <w:t>,</w:t>
      </w:r>
      <w:r w:rsidRPr="00A875FD">
        <w:rPr>
          <w:rFonts w:asciiTheme="minorHAnsi" w:hAnsiTheme="minorHAnsi" w:cstheme="minorHAnsi"/>
          <w:sz w:val="22"/>
        </w:rPr>
        <w:t xml:space="preserve"> 518-523. </w:t>
      </w:r>
      <w:hyperlink r:id="rId40" w:history="1">
        <w:r w:rsidRPr="00A875FD">
          <w:rPr>
            <w:rStyle w:val="Hyperlink"/>
            <w:rFonts w:asciiTheme="minorHAnsi" w:hAnsiTheme="minorHAnsi" w:cstheme="minorHAnsi"/>
            <w:sz w:val="22"/>
          </w:rPr>
          <w:t>https://doi.org/10.1097/00005176-200405000-00011</w:t>
        </w:r>
      </w:hyperlink>
      <w:r w:rsidRPr="00A875FD">
        <w:rPr>
          <w:rFonts w:asciiTheme="minorHAnsi" w:hAnsiTheme="minorHAnsi" w:cstheme="minorHAnsi"/>
          <w:sz w:val="22"/>
        </w:rPr>
        <w:t>.</w:t>
      </w:r>
    </w:p>
    <w:p w14:paraId="24E52FF6" w14:textId="5F1AED81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38. </w:t>
      </w:r>
      <w:r w:rsidRPr="00A875FD">
        <w:rPr>
          <w:rFonts w:asciiTheme="minorHAnsi" w:hAnsiTheme="minorHAnsi" w:cstheme="minorHAnsi"/>
          <w:b/>
          <w:sz w:val="22"/>
        </w:rPr>
        <w:t xml:space="preserve">Ispahani P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2000) Enteric fever and other extraintestinal salmonellosis in University Hospital, Nottingham, UK, between 1980 and 1997. </w:t>
      </w:r>
      <w:r w:rsidRPr="00A875FD">
        <w:rPr>
          <w:rFonts w:asciiTheme="minorHAnsi" w:hAnsiTheme="minorHAnsi" w:cstheme="minorHAnsi"/>
          <w:i/>
          <w:sz w:val="22"/>
        </w:rPr>
        <w:t>European Journal of Clinical Microbiology and Infectious Diseases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19</w:t>
      </w:r>
      <w:r w:rsidRPr="00A875FD">
        <w:rPr>
          <w:rFonts w:asciiTheme="minorHAnsi" w:hAnsiTheme="minorHAnsi" w:cstheme="minorHAnsi"/>
          <w:sz w:val="22"/>
        </w:rPr>
        <w:t>(9)</w:t>
      </w:r>
      <w:r w:rsidRPr="00A875FD">
        <w:rPr>
          <w:rFonts w:asciiTheme="minorHAnsi" w:hAnsiTheme="minorHAnsi" w:cstheme="minorHAnsi"/>
          <w:b/>
          <w:sz w:val="22"/>
        </w:rPr>
        <w:t>,</w:t>
      </w:r>
      <w:r w:rsidRPr="00A875FD">
        <w:rPr>
          <w:rFonts w:asciiTheme="minorHAnsi" w:hAnsiTheme="minorHAnsi" w:cstheme="minorHAnsi"/>
          <w:sz w:val="22"/>
        </w:rPr>
        <w:t xml:space="preserve"> 679-687.</w:t>
      </w:r>
    </w:p>
    <w:p w14:paraId="15333BA2" w14:textId="21C3083D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39. </w:t>
      </w:r>
      <w:r w:rsidRPr="00A875FD">
        <w:rPr>
          <w:rFonts w:asciiTheme="minorHAnsi" w:hAnsiTheme="minorHAnsi" w:cstheme="minorHAnsi"/>
          <w:b/>
          <w:sz w:val="22"/>
        </w:rPr>
        <w:t xml:space="preserve">Jones TF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2008) Salmonellosis outcomes differ substantially by serotype. </w:t>
      </w:r>
      <w:r w:rsidRPr="00A875FD">
        <w:rPr>
          <w:rFonts w:asciiTheme="minorHAnsi" w:hAnsiTheme="minorHAnsi" w:cstheme="minorHAnsi"/>
          <w:i/>
          <w:sz w:val="22"/>
        </w:rPr>
        <w:t>Journal of Infectious Diseases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198</w:t>
      </w:r>
      <w:r w:rsidRPr="00A875FD">
        <w:rPr>
          <w:rFonts w:asciiTheme="minorHAnsi" w:hAnsiTheme="minorHAnsi" w:cstheme="minorHAnsi"/>
          <w:sz w:val="22"/>
        </w:rPr>
        <w:t>(1)</w:t>
      </w:r>
      <w:r w:rsidRPr="00A875FD">
        <w:rPr>
          <w:rFonts w:asciiTheme="minorHAnsi" w:hAnsiTheme="minorHAnsi" w:cstheme="minorHAnsi"/>
          <w:b/>
          <w:sz w:val="22"/>
        </w:rPr>
        <w:t>,</w:t>
      </w:r>
      <w:r w:rsidRPr="00A875FD">
        <w:rPr>
          <w:rFonts w:asciiTheme="minorHAnsi" w:hAnsiTheme="minorHAnsi" w:cstheme="minorHAnsi"/>
          <w:sz w:val="22"/>
        </w:rPr>
        <w:t xml:space="preserve"> 109-114.</w:t>
      </w:r>
    </w:p>
    <w:p w14:paraId="42ADD9E2" w14:textId="28215537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40. </w:t>
      </w:r>
      <w:r w:rsidRPr="00A875FD">
        <w:rPr>
          <w:rFonts w:asciiTheme="minorHAnsi" w:hAnsiTheme="minorHAnsi" w:cstheme="minorHAnsi"/>
          <w:b/>
          <w:sz w:val="22"/>
        </w:rPr>
        <w:t xml:space="preserve">Kariuki S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2006) Characterisation of community acquired non-typhoidal </w:t>
      </w:r>
      <w:r w:rsidRPr="00A875FD">
        <w:rPr>
          <w:rFonts w:asciiTheme="minorHAnsi" w:hAnsiTheme="minorHAnsi" w:cstheme="minorHAnsi"/>
          <w:i/>
          <w:sz w:val="22"/>
        </w:rPr>
        <w:t>Salmonella</w:t>
      </w:r>
      <w:r w:rsidRPr="00A875FD">
        <w:rPr>
          <w:rFonts w:asciiTheme="minorHAnsi" w:hAnsiTheme="minorHAnsi" w:cstheme="minorHAnsi"/>
          <w:sz w:val="22"/>
        </w:rPr>
        <w:t xml:space="preserve"> from bacteraemia and diarrhoeal infections in children admitted to hospital in Nairobi, Kenya. </w:t>
      </w:r>
      <w:r w:rsidRPr="00A875FD">
        <w:rPr>
          <w:rFonts w:asciiTheme="minorHAnsi" w:hAnsiTheme="minorHAnsi" w:cstheme="minorHAnsi"/>
          <w:i/>
          <w:sz w:val="22"/>
        </w:rPr>
        <w:t>BMC Microbiology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6,</w:t>
      </w:r>
      <w:r w:rsidRPr="00A875FD">
        <w:rPr>
          <w:rFonts w:asciiTheme="minorHAnsi" w:hAnsiTheme="minorHAnsi" w:cstheme="minorHAnsi"/>
          <w:sz w:val="22"/>
        </w:rPr>
        <w:t xml:space="preserve"> 101.</w:t>
      </w:r>
    </w:p>
    <w:p w14:paraId="67F16447" w14:textId="191305A8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41. </w:t>
      </w:r>
      <w:r w:rsidRPr="00A875FD">
        <w:rPr>
          <w:rFonts w:asciiTheme="minorHAnsi" w:hAnsiTheme="minorHAnsi" w:cstheme="minorHAnsi"/>
          <w:b/>
          <w:sz w:val="22"/>
        </w:rPr>
        <w:t xml:space="preserve">Kassa-Kelembho E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2003) Bacteremia in adults admitted to the Department of Medicine of Bangui Community Hospital (Central African Republic). </w:t>
      </w:r>
      <w:r w:rsidRPr="00A875FD">
        <w:rPr>
          <w:rFonts w:asciiTheme="minorHAnsi" w:hAnsiTheme="minorHAnsi" w:cstheme="minorHAnsi"/>
          <w:i/>
          <w:sz w:val="22"/>
        </w:rPr>
        <w:t>Acta Tropica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89</w:t>
      </w:r>
      <w:r w:rsidRPr="00A875FD">
        <w:rPr>
          <w:rFonts w:asciiTheme="minorHAnsi" w:hAnsiTheme="minorHAnsi" w:cstheme="minorHAnsi"/>
          <w:sz w:val="22"/>
        </w:rPr>
        <w:t>(1)</w:t>
      </w:r>
      <w:r w:rsidRPr="00A875FD">
        <w:rPr>
          <w:rFonts w:asciiTheme="minorHAnsi" w:hAnsiTheme="minorHAnsi" w:cstheme="minorHAnsi"/>
          <w:b/>
          <w:sz w:val="22"/>
        </w:rPr>
        <w:t>,</w:t>
      </w:r>
      <w:r w:rsidRPr="00A875FD">
        <w:rPr>
          <w:rFonts w:asciiTheme="minorHAnsi" w:hAnsiTheme="minorHAnsi" w:cstheme="minorHAnsi"/>
          <w:sz w:val="22"/>
        </w:rPr>
        <w:t xml:space="preserve"> 67-72.</w:t>
      </w:r>
    </w:p>
    <w:p w14:paraId="63A1AB74" w14:textId="106BAFBE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42. </w:t>
      </w:r>
      <w:r w:rsidRPr="00A875FD">
        <w:rPr>
          <w:rFonts w:asciiTheme="minorHAnsi" w:hAnsiTheme="minorHAnsi" w:cstheme="minorHAnsi"/>
          <w:b/>
          <w:sz w:val="22"/>
        </w:rPr>
        <w:t xml:space="preserve">Katiyo S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2019) Epidemiology and Outcomes of Nontyphoidal </w:t>
      </w:r>
      <w:r w:rsidRPr="00A875FD">
        <w:rPr>
          <w:rFonts w:asciiTheme="minorHAnsi" w:hAnsiTheme="minorHAnsi" w:cstheme="minorHAnsi"/>
          <w:i/>
          <w:sz w:val="22"/>
        </w:rPr>
        <w:t>Salmonella</w:t>
      </w:r>
      <w:r w:rsidRPr="00A875FD">
        <w:rPr>
          <w:rFonts w:asciiTheme="minorHAnsi" w:hAnsiTheme="minorHAnsi" w:cstheme="minorHAnsi"/>
          <w:sz w:val="22"/>
        </w:rPr>
        <w:t xml:space="preserve"> Bacteremias from England, 2004 to 2015. </w:t>
      </w:r>
      <w:r w:rsidRPr="00A875FD">
        <w:rPr>
          <w:rFonts w:asciiTheme="minorHAnsi" w:hAnsiTheme="minorHAnsi" w:cstheme="minorHAnsi"/>
          <w:i/>
          <w:sz w:val="22"/>
        </w:rPr>
        <w:t>J Clin Microbiol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57</w:t>
      </w:r>
      <w:r w:rsidRPr="00A875FD">
        <w:rPr>
          <w:rFonts w:asciiTheme="minorHAnsi" w:hAnsiTheme="minorHAnsi" w:cstheme="minorHAnsi"/>
          <w:sz w:val="22"/>
        </w:rPr>
        <w:t xml:space="preserve">(1). </w:t>
      </w:r>
      <w:hyperlink r:id="rId41" w:history="1">
        <w:r w:rsidRPr="00A875FD">
          <w:rPr>
            <w:rStyle w:val="Hyperlink"/>
            <w:rFonts w:asciiTheme="minorHAnsi" w:hAnsiTheme="minorHAnsi" w:cstheme="minorHAnsi"/>
            <w:sz w:val="22"/>
          </w:rPr>
          <w:t>https://doi.org/10.1128/JCM.01189-18</w:t>
        </w:r>
      </w:hyperlink>
      <w:r w:rsidRPr="00A875FD">
        <w:rPr>
          <w:rFonts w:asciiTheme="minorHAnsi" w:hAnsiTheme="minorHAnsi" w:cstheme="minorHAnsi"/>
          <w:sz w:val="22"/>
        </w:rPr>
        <w:t>.</w:t>
      </w:r>
    </w:p>
    <w:p w14:paraId="7F515EA2" w14:textId="0B2E653F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43. </w:t>
      </w:r>
      <w:r w:rsidRPr="00A875FD">
        <w:rPr>
          <w:rFonts w:asciiTheme="minorHAnsi" w:hAnsiTheme="minorHAnsi" w:cstheme="minorHAnsi"/>
          <w:b/>
          <w:sz w:val="22"/>
        </w:rPr>
        <w:t xml:space="preserve">Keddy KH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2017) Clinical and microbiological features of invasive nontyphoidal </w:t>
      </w:r>
      <w:r w:rsidRPr="00A875FD">
        <w:rPr>
          <w:rFonts w:asciiTheme="minorHAnsi" w:hAnsiTheme="minorHAnsi" w:cstheme="minorHAnsi"/>
          <w:i/>
          <w:sz w:val="22"/>
        </w:rPr>
        <w:t>Salmonella</w:t>
      </w:r>
      <w:r w:rsidRPr="00A875FD">
        <w:rPr>
          <w:rFonts w:asciiTheme="minorHAnsi" w:hAnsiTheme="minorHAnsi" w:cstheme="minorHAnsi"/>
          <w:sz w:val="22"/>
        </w:rPr>
        <w:t xml:space="preserve"> associated with HIV-infected patients, Gauteng Province, South Africa. </w:t>
      </w:r>
      <w:r w:rsidRPr="00A875FD">
        <w:rPr>
          <w:rFonts w:asciiTheme="minorHAnsi" w:hAnsiTheme="minorHAnsi" w:cstheme="minorHAnsi"/>
          <w:i/>
          <w:sz w:val="22"/>
        </w:rPr>
        <w:t>Medicine (Baltimore)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96</w:t>
      </w:r>
      <w:r w:rsidRPr="00A875FD">
        <w:rPr>
          <w:rFonts w:asciiTheme="minorHAnsi" w:hAnsiTheme="minorHAnsi" w:cstheme="minorHAnsi"/>
          <w:sz w:val="22"/>
        </w:rPr>
        <w:t>(13)</w:t>
      </w:r>
      <w:r w:rsidRPr="00A875FD">
        <w:rPr>
          <w:rFonts w:asciiTheme="minorHAnsi" w:hAnsiTheme="minorHAnsi" w:cstheme="minorHAnsi"/>
          <w:b/>
          <w:sz w:val="22"/>
        </w:rPr>
        <w:t>,</w:t>
      </w:r>
      <w:r w:rsidRPr="00A875FD">
        <w:rPr>
          <w:rFonts w:asciiTheme="minorHAnsi" w:hAnsiTheme="minorHAnsi" w:cstheme="minorHAnsi"/>
          <w:sz w:val="22"/>
        </w:rPr>
        <w:t xml:space="preserve"> e6448. </w:t>
      </w:r>
      <w:hyperlink r:id="rId42" w:history="1">
        <w:r w:rsidRPr="00A875FD">
          <w:rPr>
            <w:rStyle w:val="Hyperlink"/>
            <w:rFonts w:asciiTheme="minorHAnsi" w:hAnsiTheme="minorHAnsi" w:cstheme="minorHAnsi"/>
            <w:sz w:val="22"/>
          </w:rPr>
          <w:t>https://doi.org/10.1097/MD.0000000000006448</w:t>
        </w:r>
      </w:hyperlink>
      <w:r w:rsidRPr="00A875FD">
        <w:rPr>
          <w:rFonts w:asciiTheme="minorHAnsi" w:hAnsiTheme="minorHAnsi" w:cstheme="minorHAnsi"/>
          <w:sz w:val="22"/>
        </w:rPr>
        <w:t>.</w:t>
      </w:r>
    </w:p>
    <w:p w14:paraId="0B53881E" w14:textId="1CCCF5DC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44. </w:t>
      </w:r>
      <w:r w:rsidRPr="00A875FD">
        <w:rPr>
          <w:rFonts w:asciiTheme="minorHAnsi" w:hAnsiTheme="minorHAnsi" w:cstheme="minorHAnsi"/>
          <w:b/>
          <w:sz w:val="22"/>
        </w:rPr>
        <w:t xml:space="preserve">Kedzierska J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2008) Clinical presentation of extraintestinal infections caused by non-typhoid </w:t>
      </w:r>
      <w:r w:rsidRPr="00A875FD">
        <w:rPr>
          <w:rFonts w:asciiTheme="minorHAnsi" w:hAnsiTheme="minorHAnsi" w:cstheme="minorHAnsi"/>
          <w:i/>
          <w:sz w:val="22"/>
        </w:rPr>
        <w:t>Salmonella</w:t>
      </w:r>
      <w:r w:rsidRPr="00A875FD">
        <w:rPr>
          <w:rFonts w:asciiTheme="minorHAnsi" w:hAnsiTheme="minorHAnsi" w:cstheme="minorHAnsi"/>
          <w:sz w:val="22"/>
        </w:rPr>
        <w:t xml:space="preserve"> serotypes among patients at the University Hospital in Cracow during an 7-year period. </w:t>
      </w:r>
      <w:r w:rsidRPr="00A875FD">
        <w:rPr>
          <w:rFonts w:asciiTheme="minorHAnsi" w:hAnsiTheme="minorHAnsi" w:cstheme="minorHAnsi"/>
          <w:i/>
          <w:sz w:val="22"/>
        </w:rPr>
        <w:t>Pol J Microbiol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57</w:t>
      </w:r>
      <w:r w:rsidRPr="00A875FD">
        <w:rPr>
          <w:rFonts w:asciiTheme="minorHAnsi" w:hAnsiTheme="minorHAnsi" w:cstheme="minorHAnsi"/>
          <w:sz w:val="22"/>
        </w:rPr>
        <w:t>(1)</w:t>
      </w:r>
      <w:r w:rsidRPr="00A875FD">
        <w:rPr>
          <w:rFonts w:asciiTheme="minorHAnsi" w:hAnsiTheme="minorHAnsi" w:cstheme="minorHAnsi"/>
          <w:b/>
          <w:sz w:val="22"/>
        </w:rPr>
        <w:t>,</w:t>
      </w:r>
      <w:r w:rsidRPr="00A875FD">
        <w:rPr>
          <w:rFonts w:asciiTheme="minorHAnsi" w:hAnsiTheme="minorHAnsi" w:cstheme="minorHAnsi"/>
          <w:sz w:val="22"/>
        </w:rPr>
        <w:t xml:space="preserve"> 41-47.</w:t>
      </w:r>
    </w:p>
    <w:p w14:paraId="58C24F9C" w14:textId="7B781000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45. </w:t>
      </w:r>
      <w:r w:rsidRPr="00A875FD">
        <w:rPr>
          <w:rFonts w:asciiTheme="minorHAnsi" w:hAnsiTheme="minorHAnsi" w:cstheme="minorHAnsi"/>
          <w:b/>
          <w:sz w:val="22"/>
        </w:rPr>
        <w:t xml:space="preserve">Koch K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2011) International travel and the risk of hospitalization with non-typhoidal </w:t>
      </w:r>
      <w:r w:rsidRPr="00A875FD">
        <w:rPr>
          <w:rFonts w:asciiTheme="minorHAnsi" w:hAnsiTheme="minorHAnsi" w:cstheme="minorHAnsi"/>
          <w:i/>
          <w:sz w:val="22"/>
        </w:rPr>
        <w:t>Salmonella</w:t>
      </w:r>
      <w:r w:rsidRPr="00A875FD">
        <w:rPr>
          <w:rFonts w:asciiTheme="minorHAnsi" w:hAnsiTheme="minorHAnsi" w:cstheme="minorHAnsi"/>
          <w:sz w:val="22"/>
        </w:rPr>
        <w:t xml:space="preserve"> bacteremia. A Danish population-based cohort study, 1999-2008. </w:t>
      </w:r>
      <w:r w:rsidRPr="00A875FD">
        <w:rPr>
          <w:rFonts w:asciiTheme="minorHAnsi" w:hAnsiTheme="minorHAnsi" w:cstheme="minorHAnsi"/>
          <w:i/>
          <w:sz w:val="22"/>
        </w:rPr>
        <w:t>BMC Infectious Diseases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11,</w:t>
      </w:r>
      <w:r w:rsidRPr="00A875FD">
        <w:rPr>
          <w:rFonts w:asciiTheme="minorHAnsi" w:hAnsiTheme="minorHAnsi" w:cstheme="minorHAnsi"/>
          <w:sz w:val="22"/>
        </w:rPr>
        <w:t xml:space="preserve"> 277.</w:t>
      </w:r>
    </w:p>
    <w:p w14:paraId="23BD057E" w14:textId="5E7853F3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46. </w:t>
      </w:r>
      <w:r w:rsidRPr="00A875FD">
        <w:rPr>
          <w:rFonts w:asciiTheme="minorHAnsi" w:hAnsiTheme="minorHAnsi" w:cstheme="minorHAnsi"/>
          <w:b/>
          <w:sz w:val="22"/>
        </w:rPr>
        <w:t xml:space="preserve">Lee WS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2005) Focal non-typhoidal </w:t>
      </w:r>
      <w:r w:rsidRPr="00A875FD">
        <w:rPr>
          <w:rFonts w:asciiTheme="minorHAnsi" w:hAnsiTheme="minorHAnsi" w:cstheme="minorHAnsi"/>
          <w:i/>
          <w:sz w:val="22"/>
        </w:rPr>
        <w:t>Salmonella</w:t>
      </w:r>
      <w:r w:rsidRPr="00A875FD">
        <w:rPr>
          <w:rFonts w:asciiTheme="minorHAnsi" w:hAnsiTheme="minorHAnsi" w:cstheme="minorHAnsi"/>
          <w:sz w:val="22"/>
        </w:rPr>
        <w:t xml:space="preserve"> infections from a single center in Malaysia. </w:t>
      </w:r>
      <w:r w:rsidRPr="00A875FD">
        <w:rPr>
          <w:rFonts w:asciiTheme="minorHAnsi" w:hAnsiTheme="minorHAnsi" w:cstheme="minorHAnsi"/>
          <w:i/>
          <w:sz w:val="22"/>
        </w:rPr>
        <w:t>Southeast Asian J Trop Med Public Health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36</w:t>
      </w:r>
      <w:r w:rsidRPr="00A875FD">
        <w:rPr>
          <w:rFonts w:asciiTheme="minorHAnsi" w:hAnsiTheme="minorHAnsi" w:cstheme="minorHAnsi"/>
          <w:sz w:val="22"/>
        </w:rPr>
        <w:t>(3)</w:t>
      </w:r>
      <w:r w:rsidRPr="00A875FD">
        <w:rPr>
          <w:rFonts w:asciiTheme="minorHAnsi" w:hAnsiTheme="minorHAnsi" w:cstheme="minorHAnsi"/>
          <w:b/>
          <w:sz w:val="22"/>
        </w:rPr>
        <w:t>,</w:t>
      </w:r>
      <w:r w:rsidRPr="00A875FD">
        <w:rPr>
          <w:rFonts w:asciiTheme="minorHAnsi" w:hAnsiTheme="minorHAnsi" w:cstheme="minorHAnsi"/>
          <w:sz w:val="22"/>
        </w:rPr>
        <w:t xml:space="preserve"> 678-682.</w:t>
      </w:r>
    </w:p>
    <w:p w14:paraId="7D06B413" w14:textId="3F8F18DE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47. </w:t>
      </w:r>
      <w:r w:rsidRPr="00A875FD">
        <w:rPr>
          <w:rFonts w:asciiTheme="minorHAnsi" w:hAnsiTheme="minorHAnsi" w:cstheme="minorHAnsi"/>
          <w:b/>
          <w:sz w:val="22"/>
        </w:rPr>
        <w:t xml:space="preserve">Lepage P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1989) Bacteraemia as predictor of HIV infection in African children. </w:t>
      </w:r>
      <w:r w:rsidRPr="00A875FD">
        <w:rPr>
          <w:rFonts w:asciiTheme="minorHAnsi" w:hAnsiTheme="minorHAnsi" w:cstheme="minorHAnsi"/>
          <w:i/>
          <w:sz w:val="22"/>
        </w:rPr>
        <w:t>Acta Paediatrica Scandinavica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78</w:t>
      </w:r>
      <w:r w:rsidRPr="00A875FD">
        <w:rPr>
          <w:rFonts w:asciiTheme="minorHAnsi" w:hAnsiTheme="minorHAnsi" w:cstheme="minorHAnsi"/>
          <w:sz w:val="22"/>
        </w:rPr>
        <w:t>(5)</w:t>
      </w:r>
      <w:r w:rsidRPr="00A875FD">
        <w:rPr>
          <w:rFonts w:asciiTheme="minorHAnsi" w:hAnsiTheme="minorHAnsi" w:cstheme="minorHAnsi"/>
          <w:b/>
          <w:sz w:val="22"/>
        </w:rPr>
        <w:t>,</w:t>
      </w:r>
      <w:r w:rsidRPr="00A875FD">
        <w:rPr>
          <w:rFonts w:asciiTheme="minorHAnsi" w:hAnsiTheme="minorHAnsi" w:cstheme="minorHAnsi"/>
          <w:sz w:val="22"/>
        </w:rPr>
        <w:t xml:space="preserve"> 763-766.</w:t>
      </w:r>
    </w:p>
    <w:p w14:paraId="1FA8EAF0" w14:textId="44CE48F5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48. </w:t>
      </w:r>
      <w:r w:rsidRPr="00A875FD">
        <w:rPr>
          <w:rFonts w:asciiTheme="minorHAnsi" w:hAnsiTheme="minorHAnsi" w:cstheme="minorHAnsi"/>
          <w:b/>
          <w:sz w:val="22"/>
        </w:rPr>
        <w:t xml:space="preserve">Lepage P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1987) Community-acquired bacteraemia in African children. </w:t>
      </w:r>
      <w:r w:rsidRPr="00A875FD">
        <w:rPr>
          <w:rFonts w:asciiTheme="minorHAnsi" w:hAnsiTheme="minorHAnsi" w:cstheme="minorHAnsi"/>
          <w:i/>
          <w:sz w:val="22"/>
        </w:rPr>
        <w:t>Lancet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1</w:t>
      </w:r>
      <w:r w:rsidRPr="00A875FD">
        <w:rPr>
          <w:rFonts w:asciiTheme="minorHAnsi" w:hAnsiTheme="minorHAnsi" w:cstheme="minorHAnsi"/>
          <w:sz w:val="22"/>
        </w:rPr>
        <w:t>(8548)</w:t>
      </w:r>
      <w:r w:rsidRPr="00A875FD">
        <w:rPr>
          <w:rFonts w:asciiTheme="minorHAnsi" w:hAnsiTheme="minorHAnsi" w:cstheme="minorHAnsi"/>
          <w:b/>
          <w:sz w:val="22"/>
        </w:rPr>
        <w:t>,</w:t>
      </w:r>
      <w:r w:rsidRPr="00A875FD">
        <w:rPr>
          <w:rFonts w:asciiTheme="minorHAnsi" w:hAnsiTheme="minorHAnsi" w:cstheme="minorHAnsi"/>
          <w:sz w:val="22"/>
        </w:rPr>
        <w:t xml:space="preserve"> 1458-1461. </w:t>
      </w:r>
      <w:hyperlink r:id="rId43" w:history="1">
        <w:r w:rsidRPr="00A875FD">
          <w:rPr>
            <w:rStyle w:val="Hyperlink"/>
            <w:rFonts w:asciiTheme="minorHAnsi" w:hAnsiTheme="minorHAnsi" w:cstheme="minorHAnsi"/>
            <w:sz w:val="22"/>
          </w:rPr>
          <w:t>https://doi.org/10.1016/s0140-6736(87)92207-0</w:t>
        </w:r>
      </w:hyperlink>
      <w:r w:rsidRPr="00A875FD">
        <w:rPr>
          <w:rFonts w:asciiTheme="minorHAnsi" w:hAnsiTheme="minorHAnsi" w:cstheme="minorHAnsi"/>
          <w:sz w:val="22"/>
        </w:rPr>
        <w:t>.</w:t>
      </w:r>
    </w:p>
    <w:p w14:paraId="5FA80455" w14:textId="5F8D9512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49. </w:t>
      </w:r>
      <w:r w:rsidRPr="00A875FD">
        <w:rPr>
          <w:rFonts w:asciiTheme="minorHAnsi" w:hAnsiTheme="minorHAnsi" w:cstheme="minorHAnsi"/>
          <w:b/>
          <w:sz w:val="22"/>
        </w:rPr>
        <w:t xml:space="preserve">Lester A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1991) Non-typhoid </w:t>
      </w:r>
      <w:r w:rsidRPr="00A875FD">
        <w:rPr>
          <w:rFonts w:asciiTheme="minorHAnsi" w:hAnsiTheme="minorHAnsi" w:cstheme="minorHAnsi"/>
          <w:i/>
          <w:sz w:val="22"/>
        </w:rPr>
        <w:t>Salmonella</w:t>
      </w:r>
      <w:r w:rsidRPr="00A875FD">
        <w:rPr>
          <w:rFonts w:asciiTheme="minorHAnsi" w:hAnsiTheme="minorHAnsi" w:cstheme="minorHAnsi"/>
          <w:sz w:val="22"/>
        </w:rPr>
        <w:t xml:space="preserve"> bacteraemia in Greater Copenhagen 1984 to 1988. </w:t>
      </w:r>
      <w:r w:rsidRPr="00A875FD">
        <w:rPr>
          <w:rFonts w:asciiTheme="minorHAnsi" w:hAnsiTheme="minorHAnsi" w:cstheme="minorHAnsi"/>
          <w:i/>
          <w:sz w:val="22"/>
        </w:rPr>
        <w:t>Eur J Clin Microbiol Infect Dis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10</w:t>
      </w:r>
      <w:r w:rsidRPr="00A875FD">
        <w:rPr>
          <w:rFonts w:asciiTheme="minorHAnsi" w:hAnsiTheme="minorHAnsi" w:cstheme="minorHAnsi"/>
          <w:sz w:val="22"/>
        </w:rPr>
        <w:t>(6)</w:t>
      </w:r>
      <w:r w:rsidRPr="00A875FD">
        <w:rPr>
          <w:rFonts w:asciiTheme="minorHAnsi" w:hAnsiTheme="minorHAnsi" w:cstheme="minorHAnsi"/>
          <w:b/>
          <w:sz w:val="22"/>
        </w:rPr>
        <w:t>,</w:t>
      </w:r>
      <w:r w:rsidRPr="00A875FD">
        <w:rPr>
          <w:rFonts w:asciiTheme="minorHAnsi" w:hAnsiTheme="minorHAnsi" w:cstheme="minorHAnsi"/>
          <w:sz w:val="22"/>
        </w:rPr>
        <w:t xml:space="preserve"> 486-490. </w:t>
      </w:r>
      <w:hyperlink r:id="rId44" w:history="1">
        <w:r w:rsidRPr="00A875FD">
          <w:rPr>
            <w:rStyle w:val="Hyperlink"/>
            <w:rFonts w:asciiTheme="minorHAnsi" w:hAnsiTheme="minorHAnsi" w:cstheme="minorHAnsi"/>
            <w:sz w:val="22"/>
          </w:rPr>
          <w:t>https://doi.org/10.1007/BF01963934</w:t>
        </w:r>
      </w:hyperlink>
      <w:r w:rsidRPr="00A875FD">
        <w:rPr>
          <w:rFonts w:asciiTheme="minorHAnsi" w:hAnsiTheme="minorHAnsi" w:cstheme="minorHAnsi"/>
          <w:sz w:val="22"/>
        </w:rPr>
        <w:t>.</w:t>
      </w:r>
    </w:p>
    <w:p w14:paraId="5A1D4E25" w14:textId="7AE7438A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50. </w:t>
      </w:r>
      <w:r w:rsidRPr="00A875FD">
        <w:rPr>
          <w:rFonts w:asciiTheme="minorHAnsi" w:hAnsiTheme="minorHAnsi" w:cstheme="minorHAnsi"/>
          <w:b/>
          <w:sz w:val="22"/>
        </w:rPr>
        <w:t xml:space="preserve">Maltha J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2014) Frequency of severe malaria and invasive bacterial infections among children admitted to a rural hospital in Burkina Faso. </w:t>
      </w:r>
      <w:r w:rsidRPr="00A875FD">
        <w:rPr>
          <w:rFonts w:asciiTheme="minorHAnsi" w:hAnsiTheme="minorHAnsi" w:cstheme="minorHAnsi"/>
          <w:i/>
          <w:sz w:val="22"/>
        </w:rPr>
        <w:t>PLOS ONE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9</w:t>
      </w:r>
      <w:r w:rsidRPr="00A875FD">
        <w:rPr>
          <w:rFonts w:asciiTheme="minorHAnsi" w:hAnsiTheme="minorHAnsi" w:cstheme="minorHAnsi"/>
          <w:sz w:val="22"/>
        </w:rPr>
        <w:t>(2)</w:t>
      </w:r>
      <w:r w:rsidRPr="00A875FD">
        <w:rPr>
          <w:rFonts w:asciiTheme="minorHAnsi" w:hAnsiTheme="minorHAnsi" w:cstheme="minorHAnsi"/>
          <w:b/>
          <w:sz w:val="22"/>
        </w:rPr>
        <w:t>,</w:t>
      </w:r>
      <w:r w:rsidRPr="00A875FD">
        <w:rPr>
          <w:rFonts w:asciiTheme="minorHAnsi" w:hAnsiTheme="minorHAnsi" w:cstheme="minorHAnsi"/>
          <w:sz w:val="22"/>
        </w:rPr>
        <w:t xml:space="preserve"> e89103. </w:t>
      </w:r>
      <w:hyperlink r:id="rId45" w:history="1">
        <w:r w:rsidRPr="00A875FD">
          <w:rPr>
            <w:rStyle w:val="Hyperlink"/>
            <w:rFonts w:asciiTheme="minorHAnsi" w:hAnsiTheme="minorHAnsi" w:cstheme="minorHAnsi"/>
            <w:sz w:val="22"/>
          </w:rPr>
          <w:t>https://doi.org/10.1371/journal.pone.0089103</w:t>
        </w:r>
      </w:hyperlink>
      <w:r w:rsidRPr="00A875FD">
        <w:rPr>
          <w:rFonts w:asciiTheme="minorHAnsi" w:hAnsiTheme="minorHAnsi" w:cstheme="minorHAnsi"/>
          <w:sz w:val="22"/>
        </w:rPr>
        <w:t>.</w:t>
      </w:r>
    </w:p>
    <w:p w14:paraId="41AD0735" w14:textId="2E209268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51. </w:t>
      </w:r>
      <w:r w:rsidRPr="00A875FD">
        <w:rPr>
          <w:rFonts w:asciiTheme="minorHAnsi" w:hAnsiTheme="minorHAnsi" w:cstheme="minorHAnsi"/>
          <w:b/>
          <w:sz w:val="22"/>
        </w:rPr>
        <w:t xml:space="preserve">Mandal BK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1988) Bacteraemia in salmonellosis: a 15 year retrospective study from a regional infectious diseases unit. </w:t>
      </w:r>
      <w:r w:rsidRPr="00A875FD">
        <w:rPr>
          <w:rFonts w:asciiTheme="minorHAnsi" w:hAnsiTheme="minorHAnsi" w:cstheme="minorHAnsi"/>
          <w:i/>
          <w:sz w:val="22"/>
        </w:rPr>
        <w:t>Bmj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297</w:t>
      </w:r>
      <w:r w:rsidRPr="00A875FD">
        <w:rPr>
          <w:rFonts w:asciiTheme="minorHAnsi" w:hAnsiTheme="minorHAnsi" w:cstheme="minorHAnsi"/>
          <w:sz w:val="22"/>
        </w:rPr>
        <w:t>(6658)</w:t>
      </w:r>
      <w:r w:rsidRPr="00A875FD">
        <w:rPr>
          <w:rFonts w:asciiTheme="minorHAnsi" w:hAnsiTheme="minorHAnsi" w:cstheme="minorHAnsi"/>
          <w:b/>
          <w:sz w:val="22"/>
        </w:rPr>
        <w:t>,</w:t>
      </w:r>
      <w:r w:rsidRPr="00A875FD">
        <w:rPr>
          <w:rFonts w:asciiTheme="minorHAnsi" w:hAnsiTheme="minorHAnsi" w:cstheme="minorHAnsi"/>
          <w:sz w:val="22"/>
        </w:rPr>
        <w:t xml:space="preserve"> 1242-1243. </w:t>
      </w:r>
      <w:hyperlink r:id="rId46" w:history="1">
        <w:r w:rsidRPr="00A875FD">
          <w:rPr>
            <w:rStyle w:val="Hyperlink"/>
            <w:rFonts w:asciiTheme="minorHAnsi" w:hAnsiTheme="minorHAnsi" w:cstheme="minorHAnsi"/>
            <w:sz w:val="22"/>
          </w:rPr>
          <w:t>https://doi.org/10.1136/bmj.297.6658.1242</w:t>
        </w:r>
      </w:hyperlink>
      <w:r w:rsidRPr="00A875FD">
        <w:rPr>
          <w:rFonts w:asciiTheme="minorHAnsi" w:hAnsiTheme="minorHAnsi" w:cstheme="minorHAnsi"/>
          <w:sz w:val="22"/>
        </w:rPr>
        <w:t>.</w:t>
      </w:r>
    </w:p>
    <w:p w14:paraId="5E19BACF" w14:textId="5B55DCB4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52. </w:t>
      </w:r>
      <w:r w:rsidRPr="00A875FD">
        <w:rPr>
          <w:rFonts w:asciiTheme="minorHAnsi" w:hAnsiTheme="minorHAnsi" w:cstheme="minorHAnsi"/>
          <w:b/>
          <w:sz w:val="22"/>
        </w:rPr>
        <w:t xml:space="preserve">Mandomando I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2015) Invasive </w:t>
      </w:r>
      <w:r w:rsidRPr="00A875FD">
        <w:rPr>
          <w:rFonts w:asciiTheme="minorHAnsi" w:hAnsiTheme="minorHAnsi" w:cstheme="minorHAnsi"/>
          <w:i/>
          <w:sz w:val="22"/>
        </w:rPr>
        <w:t>Salmonella</w:t>
      </w:r>
      <w:r w:rsidRPr="00A875FD">
        <w:rPr>
          <w:rFonts w:asciiTheme="minorHAnsi" w:hAnsiTheme="minorHAnsi" w:cstheme="minorHAnsi"/>
          <w:sz w:val="22"/>
        </w:rPr>
        <w:t xml:space="preserve"> Infections Among Children From Rural Mozambique, 2001-2014. </w:t>
      </w:r>
      <w:r w:rsidRPr="00A875FD">
        <w:rPr>
          <w:rFonts w:asciiTheme="minorHAnsi" w:hAnsiTheme="minorHAnsi" w:cstheme="minorHAnsi"/>
          <w:i/>
          <w:sz w:val="22"/>
        </w:rPr>
        <w:t>Clin Infect Dis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61 Suppl 4,</w:t>
      </w:r>
      <w:r w:rsidRPr="00A875FD">
        <w:rPr>
          <w:rFonts w:asciiTheme="minorHAnsi" w:hAnsiTheme="minorHAnsi" w:cstheme="minorHAnsi"/>
          <w:sz w:val="22"/>
        </w:rPr>
        <w:t xml:space="preserve"> S339-345. </w:t>
      </w:r>
      <w:hyperlink r:id="rId47" w:history="1">
        <w:r w:rsidRPr="00A875FD">
          <w:rPr>
            <w:rStyle w:val="Hyperlink"/>
            <w:rFonts w:asciiTheme="minorHAnsi" w:hAnsiTheme="minorHAnsi" w:cstheme="minorHAnsi"/>
            <w:sz w:val="22"/>
          </w:rPr>
          <w:t>https://doi.org/10.1093/cid/civ712</w:t>
        </w:r>
      </w:hyperlink>
      <w:r w:rsidRPr="00A875FD">
        <w:rPr>
          <w:rFonts w:asciiTheme="minorHAnsi" w:hAnsiTheme="minorHAnsi" w:cstheme="minorHAnsi"/>
          <w:sz w:val="22"/>
        </w:rPr>
        <w:t>.</w:t>
      </w:r>
    </w:p>
    <w:p w14:paraId="25A8AC29" w14:textId="2252CDFA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53. </w:t>
      </w:r>
      <w:r w:rsidRPr="00A875FD">
        <w:rPr>
          <w:rFonts w:asciiTheme="minorHAnsi" w:hAnsiTheme="minorHAnsi" w:cstheme="minorHAnsi"/>
          <w:b/>
          <w:sz w:val="22"/>
        </w:rPr>
        <w:t xml:space="preserve">Matas Andreu L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1995) Bacteremia in 13 general hospitals from Barcelona. A prospective study of 1674 episodes. </w:t>
      </w:r>
      <w:r w:rsidRPr="00A875FD">
        <w:rPr>
          <w:rFonts w:asciiTheme="minorHAnsi" w:hAnsiTheme="minorHAnsi" w:cstheme="minorHAnsi"/>
          <w:i/>
          <w:sz w:val="22"/>
        </w:rPr>
        <w:t>Enfermedades Infecciosas y Microbiologia Clinica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13</w:t>
      </w:r>
      <w:r w:rsidRPr="00A875FD">
        <w:rPr>
          <w:rFonts w:asciiTheme="minorHAnsi" w:hAnsiTheme="minorHAnsi" w:cstheme="minorHAnsi"/>
          <w:sz w:val="22"/>
        </w:rPr>
        <w:t>(6)</w:t>
      </w:r>
      <w:r w:rsidRPr="00A875FD">
        <w:rPr>
          <w:rFonts w:asciiTheme="minorHAnsi" w:hAnsiTheme="minorHAnsi" w:cstheme="minorHAnsi"/>
          <w:b/>
          <w:sz w:val="22"/>
        </w:rPr>
        <w:t>,</w:t>
      </w:r>
      <w:r w:rsidRPr="00A875FD">
        <w:rPr>
          <w:rFonts w:asciiTheme="minorHAnsi" w:hAnsiTheme="minorHAnsi" w:cstheme="minorHAnsi"/>
          <w:sz w:val="22"/>
        </w:rPr>
        <w:t xml:space="preserve"> 345-355.</w:t>
      </w:r>
    </w:p>
    <w:p w14:paraId="6BD62F8A" w14:textId="75AD0EFE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54. </w:t>
      </w:r>
      <w:r w:rsidRPr="00A875FD">
        <w:rPr>
          <w:rFonts w:asciiTheme="minorHAnsi" w:hAnsiTheme="minorHAnsi" w:cstheme="minorHAnsi"/>
          <w:b/>
          <w:sz w:val="22"/>
        </w:rPr>
        <w:t xml:space="preserve">Mohan A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2019) Invasive </w:t>
      </w:r>
      <w:r w:rsidRPr="00A875FD">
        <w:rPr>
          <w:rFonts w:asciiTheme="minorHAnsi" w:hAnsiTheme="minorHAnsi" w:cstheme="minorHAnsi"/>
          <w:i/>
          <w:sz w:val="22"/>
        </w:rPr>
        <w:t>Salmonella</w:t>
      </w:r>
      <w:r w:rsidRPr="00A875FD">
        <w:rPr>
          <w:rFonts w:asciiTheme="minorHAnsi" w:hAnsiTheme="minorHAnsi" w:cstheme="minorHAnsi"/>
          <w:sz w:val="22"/>
        </w:rPr>
        <w:t xml:space="preserve"> infections among children in Bintulu, Sarawak, Malaysian Borneo: a 6-year retrospective review. </w:t>
      </w:r>
      <w:r w:rsidRPr="00A875FD">
        <w:rPr>
          <w:rFonts w:asciiTheme="minorHAnsi" w:hAnsiTheme="minorHAnsi" w:cstheme="minorHAnsi"/>
          <w:i/>
          <w:sz w:val="22"/>
        </w:rPr>
        <w:t>BMC Infect Dis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19</w:t>
      </w:r>
      <w:r w:rsidRPr="00A875FD">
        <w:rPr>
          <w:rFonts w:asciiTheme="minorHAnsi" w:hAnsiTheme="minorHAnsi" w:cstheme="minorHAnsi"/>
          <w:sz w:val="22"/>
        </w:rPr>
        <w:t>(1)</w:t>
      </w:r>
      <w:r w:rsidRPr="00A875FD">
        <w:rPr>
          <w:rFonts w:asciiTheme="minorHAnsi" w:hAnsiTheme="minorHAnsi" w:cstheme="minorHAnsi"/>
          <w:b/>
          <w:sz w:val="22"/>
        </w:rPr>
        <w:t>,</w:t>
      </w:r>
      <w:r w:rsidRPr="00A875FD">
        <w:rPr>
          <w:rFonts w:asciiTheme="minorHAnsi" w:hAnsiTheme="minorHAnsi" w:cstheme="minorHAnsi"/>
          <w:sz w:val="22"/>
        </w:rPr>
        <w:t xml:space="preserve"> 330. </w:t>
      </w:r>
      <w:hyperlink r:id="rId48" w:history="1">
        <w:r w:rsidRPr="00A875FD">
          <w:rPr>
            <w:rStyle w:val="Hyperlink"/>
            <w:rFonts w:asciiTheme="minorHAnsi" w:hAnsiTheme="minorHAnsi" w:cstheme="minorHAnsi"/>
            <w:sz w:val="22"/>
          </w:rPr>
          <w:t>https://doi.org/10.1186/s12879-019-3963-x</w:t>
        </w:r>
      </w:hyperlink>
      <w:r w:rsidRPr="00A875FD">
        <w:rPr>
          <w:rFonts w:asciiTheme="minorHAnsi" w:hAnsiTheme="minorHAnsi" w:cstheme="minorHAnsi"/>
          <w:sz w:val="22"/>
        </w:rPr>
        <w:t>.</w:t>
      </w:r>
    </w:p>
    <w:p w14:paraId="4E47E89E" w14:textId="2CA937D4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55. </w:t>
      </w:r>
      <w:r w:rsidRPr="00A875FD">
        <w:rPr>
          <w:rFonts w:asciiTheme="minorHAnsi" w:hAnsiTheme="minorHAnsi" w:cstheme="minorHAnsi"/>
          <w:b/>
          <w:sz w:val="22"/>
        </w:rPr>
        <w:t xml:space="preserve">Muthumbi E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2015) Invasive Salmonellosis in Kilifi, Kenya. </w:t>
      </w:r>
      <w:r w:rsidRPr="00A875FD">
        <w:rPr>
          <w:rFonts w:asciiTheme="minorHAnsi" w:hAnsiTheme="minorHAnsi" w:cstheme="minorHAnsi"/>
          <w:i/>
          <w:sz w:val="22"/>
        </w:rPr>
        <w:t>Clin Infect Dis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61 Suppl 4,</w:t>
      </w:r>
      <w:r w:rsidRPr="00A875FD">
        <w:rPr>
          <w:rFonts w:asciiTheme="minorHAnsi" w:hAnsiTheme="minorHAnsi" w:cstheme="minorHAnsi"/>
          <w:sz w:val="22"/>
        </w:rPr>
        <w:t xml:space="preserve"> S290-301. </w:t>
      </w:r>
      <w:hyperlink r:id="rId49" w:history="1">
        <w:r w:rsidRPr="00A875FD">
          <w:rPr>
            <w:rStyle w:val="Hyperlink"/>
            <w:rFonts w:asciiTheme="minorHAnsi" w:hAnsiTheme="minorHAnsi" w:cstheme="minorHAnsi"/>
            <w:sz w:val="22"/>
          </w:rPr>
          <w:t>https://doi.org/10.1093/cid/civ737</w:t>
        </w:r>
      </w:hyperlink>
      <w:r w:rsidRPr="00A875FD">
        <w:rPr>
          <w:rFonts w:asciiTheme="minorHAnsi" w:hAnsiTheme="minorHAnsi" w:cstheme="minorHAnsi"/>
          <w:sz w:val="22"/>
        </w:rPr>
        <w:t>.</w:t>
      </w:r>
    </w:p>
    <w:p w14:paraId="77C1E2D2" w14:textId="1EC77555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56. </w:t>
      </w:r>
      <w:r w:rsidRPr="00A875FD">
        <w:rPr>
          <w:rFonts w:asciiTheme="minorHAnsi" w:hAnsiTheme="minorHAnsi" w:cstheme="minorHAnsi"/>
          <w:b/>
          <w:sz w:val="22"/>
        </w:rPr>
        <w:t xml:space="preserve">Nathoo KJ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1996) Community-acquired bacteremia in human immunodeficiency virus-infected children in Harare, Zimbabwe. </w:t>
      </w:r>
      <w:r w:rsidRPr="00A875FD">
        <w:rPr>
          <w:rFonts w:asciiTheme="minorHAnsi" w:hAnsiTheme="minorHAnsi" w:cstheme="minorHAnsi"/>
          <w:i/>
          <w:sz w:val="22"/>
        </w:rPr>
        <w:t>Pediatric Infectious Disease Journal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15</w:t>
      </w:r>
      <w:r w:rsidRPr="00A875FD">
        <w:rPr>
          <w:rFonts w:asciiTheme="minorHAnsi" w:hAnsiTheme="minorHAnsi" w:cstheme="minorHAnsi"/>
          <w:sz w:val="22"/>
        </w:rPr>
        <w:t>(12)</w:t>
      </w:r>
      <w:r w:rsidRPr="00A875FD">
        <w:rPr>
          <w:rFonts w:asciiTheme="minorHAnsi" w:hAnsiTheme="minorHAnsi" w:cstheme="minorHAnsi"/>
          <w:b/>
          <w:sz w:val="22"/>
        </w:rPr>
        <w:t>,</w:t>
      </w:r>
      <w:r w:rsidRPr="00A875FD">
        <w:rPr>
          <w:rFonts w:asciiTheme="minorHAnsi" w:hAnsiTheme="minorHAnsi" w:cstheme="minorHAnsi"/>
          <w:sz w:val="22"/>
        </w:rPr>
        <w:t xml:space="preserve"> 1092-1097.</w:t>
      </w:r>
    </w:p>
    <w:p w14:paraId="42F7B8DC" w14:textId="71DFB71F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57. </w:t>
      </w:r>
      <w:r w:rsidRPr="00A875FD">
        <w:rPr>
          <w:rFonts w:asciiTheme="minorHAnsi" w:hAnsiTheme="minorHAnsi" w:cstheme="minorHAnsi"/>
          <w:b/>
          <w:sz w:val="22"/>
        </w:rPr>
        <w:t xml:space="preserve">Nelson SJ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1982) </w:t>
      </w:r>
      <w:r w:rsidRPr="00A875FD">
        <w:rPr>
          <w:rFonts w:asciiTheme="minorHAnsi" w:hAnsiTheme="minorHAnsi" w:cstheme="minorHAnsi"/>
          <w:i/>
          <w:sz w:val="22"/>
        </w:rPr>
        <w:t>Salmonella</w:t>
      </w:r>
      <w:r w:rsidRPr="00A875FD">
        <w:rPr>
          <w:rFonts w:asciiTheme="minorHAnsi" w:hAnsiTheme="minorHAnsi" w:cstheme="minorHAnsi"/>
          <w:sz w:val="22"/>
        </w:rPr>
        <w:t xml:space="preserve"> gastroenteritis in the first three months of life. A review of management and complications. </w:t>
      </w:r>
      <w:r w:rsidRPr="00A875FD">
        <w:rPr>
          <w:rFonts w:asciiTheme="minorHAnsi" w:hAnsiTheme="minorHAnsi" w:cstheme="minorHAnsi"/>
          <w:i/>
          <w:sz w:val="22"/>
        </w:rPr>
        <w:t>Clinical Pediatrics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21</w:t>
      </w:r>
      <w:r w:rsidRPr="00A875FD">
        <w:rPr>
          <w:rFonts w:asciiTheme="minorHAnsi" w:hAnsiTheme="minorHAnsi" w:cstheme="minorHAnsi"/>
          <w:sz w:val="22"/>
        </w:rPr>
        <w:t>(12)</w:t>
      </w:r>
      <w:r w:rsidRPr="00A875FD">
        <w:rPr>
          <w:rFonts w:asciiTheme="minorHAnsi" w:hAnsiTheme="minorHAnsi" w:cstheme="minorHAnsi"/>
          <w:b/>
          <w:sz w:val="22"/>
        </w:rPr>
        <w:t>,</w:t>
      </w:r>
      <w:r w:rsidRPr="00A875FD">
        <w:rPr>
          <w:rFonts w:asciiTheme="minorHAnsi" w:hAnsiTheme="minorHAnsi" w:cstheme="minorHAnsi"/>
          <w:sz w:val="22"/>
        </w:rPr>
        <w:t xml:space="preserve"> 709-712.</w:t>
      </w:r>
    </w:p>
    <w:p w14:paraId="05D93EC7" w14:textId="2BCFBB15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58. </w:t>
      </w:r>
      <w:r w:rsidRPr="00A875FD">
        <w:rPr>
          <w:rFonts w:asciiTheme="minorHAnsi" w:hAnsiTheme="minorHAnsi" w:cstheme="minorHAnsi"/>
          <w:b/>
          <w:sz w:val="22"/>
        </w:rPr>
        <w:t xml:space="preserve">Noriega LM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1994) </w:t>
      </w:r>
      <w:r w:rsidRPr="00A875FD">
        <w:rPr>
          <w:rFonts w:asciiTheme="minorHAnsi" w:hAnsiTheme="minorHAnsi" w:cstheme="minorHAnsi"/>
          <w:i/>
          <w:sz w:val="22"/>
        </w:rPr>
        <w:t>Salmonella</w:t>
      </w:r>
      <w:r w:rsidRPr="00A875FD">
        <w:rPr>
          <w:rFonts w:asciiTheme="minorHAnsi" w:hAnsiTheme="minorHAnsi" w:cstheme="minorHAnsi"/>
          <w:sz w:val="22"/>
        </w:rPr>
        <w:t xml:space="preserve"> infections in a cancer center. </w:t>
      </w:r>
      <w:r w:rsidRPr="00A875FD">
        <w:rPr>
          <w:rFonts w:asciiTheme="minorHAnsi" w:hAnsiTheme="minorHAnsi" w:cstheme="minorHAnsi"/>
          <w:i/>
          <w:sz w:val="22"/>
        </w:rPr>
        <w:t>Support Care Cancer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2</w:t>
      </w:r>
      <w:r w:rsidRPr="00A875FD">
        <w:rPr>
          <w:rFonts w:asciiTheme="minorHAnsi" w:hAnsiTheme="minorHAnsi" w:cstheme="minorHAnsi"/>
          <w:sz w:val="22"/>
        </w:rPr>
        <w:t>(2)</w:t>
      </w:r>
      <w:r w:rsidRPr="00A875FD">
        <w:rPr>
          <w:rFonts w:asciiTheme="minorHAnsi" w:hAnsiTheme="minorHAnsi" w:cstheme="minorHAnsi"/>
          <w:b/>
          <w:sz w:val="22"/>
        </w:rPr>
        <w:t>,</w:t>
      </w:r>
      <w:r w:rsidRPr="00A875FD">
        <w:rPr>
          <w:rFonts w:asciiTheme="minorHAnsi" w:hAnsiTheme="minorHAnsi" w:cstheme="minorHAnsi"/>
          <w:sz w:val="22"/>
        </w:rPr>
        <w:t xml:space="preserve"> 116-122. </w:t>
      </w:r>
      <w:hyperlink r:id="rId50" w:history="1">
        <w:r w:rsidRPr="00A875FD">
          <w:rPr>
            <w:rStyle w:val="Hyperlink"/>
            <w:rFonts w:asciiTheme="minorHAnsi" w:hAnsiTheme="minorHAnsi" w:cstheme="minorHAnsi"/>
            <w:sz w:val="22"/>
          </w:rPr>
          <w:t>https://doi.org/10.1007/BF00572093</w:t>
        </w:r>
      </w:hyperlink>
      <w:r w:rsidRPr="00A875FD">
        <w:rPr>
          <w:rFonts w:asciiTheme="minorHAnsi" w:hAnsiTheme="minorHAnsi" w:cstheme="minorHAnsi"/>
          <w:sz w:val="22"/>
        </w:rPr>
        <w:t>.</w:t>
      </w:r>
    </w:p>
    <w:p w14:paraId="0E541682" w14:textId="13D81279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59. </w:t>
      </w:r>
      <w:r w:rsidRPr="00A875FD">
        <w:rPr>
          <w:rFonts w:asciiTheme="minorHAnsi" w:hAnsiTheme="minorHAnsi" w:cstheme="minorHAnsi"/>
          <w:b/>
          <w:sz w:val="22"/>
        </w:rPr>
        <w:t xml:space="preserve">Papaevangelou V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2004) </w:t>
      </w:r>
      <w:r w:rsidRPr="00A875FD">
        <w:rPr>
          <w:rFonts w:asciiTheme="minorHAnsi" w:hAnsiTheme="minorHAnsi" w:cstheme="minorHAnsi"/>
          <w:i/>
          <w:sz w:val="22"/>
        </w:rPr>
        <w:t>Salmonella</w:t>
      </w:r>
      <w:r w:rsidRPr="00A875FD">
        <w:rPr>
          <w:rFonts w:asciiTheme="minorHAnsi" w:hAnsiTheme="minorHAnsi" w:cstheme="minorHAnsi"/>
          <w:sz w:val="22"/>
        </w:rPr>
        <w:t xml:space="preserve"> bacteraemia in a tertiary children's hospital. </w:t>
      </w:r>
      <w:r w:rsidRPr="00A875FD">
        <w:rPr>
          <w:rFonts w:asciiTheme="minorHAnsi" w:hAnsiTheme="minorHAnsi" w:cstheme="minorHAnsi"/>
          <w:i/>
          <w:sz w:val="22"/>
        </w:rPr>
        <w:t>Scandinavian Journal of Infectious Diseases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36</w:t>
      </w:r>
      <w:r w:rsidRPr="00A875FD">
        <w:rPr>
          <w:rFonts w:asciiTheme="minorHAnsi" w:hAnsiTheme="minorHAnsi" w:cstheme="minorHAnsi"/>
          <w:sz w:val="22"/>
        </w:rPr>
        <w:t>(8)</w:t>
      </w:r>
      <w:r w:rsidRPr="00A875FD">
        <w:rPr>
          <w:rFonts w:asciiTheme="minorHAnsi" w:hAnsiTheme="minorHAnsi" w:cstheme="minorHAnsi"/>
          <w:b/>
          <w:sz w:val="22"/>
        </w:rPr>
        <w:t>,</w:t>
      </w:r>
      <w:r w:rsidRPr="00A875FD">
        <w:rPr>
          <w:rFonts w:asciiTheme="minorHAnsi" w:hAnsiTheme="minorHAnsi" w:cstheme="minorHAnsi"/>
          <w:sz w:val="22"/>
        </w:rPr>
        <w:t xml:space="preserve"> 547-551.</w:t>
      </w:r>
    </w:p>
    <w:p w14:paraId="5B5732E1" w14:textId="120149F0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60. </w:t>
      </w:r>
      <w:r w:rsidRPr="00A875FD">
        <w:rPr>
          <w:rFonts w:asciiTheme="minorHAnsi" w:hAnsiTheme="minorHAnsi" w:cstheme="minorHAnsi"/>
          <w:b/>
          <w:sz w:val="22"/>
        </w:rPr>
        <w:t xml:space="preserve">Patra S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2018) Invasive nontyphoidal </w:t>
      </w:r>
      <w:r w:rsidRPr="00A875FD">
        <w:rPr>
          <w:rFonts w:asciiTheme="minorHAnsi" w:hAnsiTheme="minorHAnsi" w:cstheme="minorHAnsi"/>
          <w:i/>
          <w:sz w:val="22"/>
        </w:rPr>
        <w:t>Salmonella</w:t>
      </w:r>
      <w:r w:rsidRPr="00A875FD">
        <w:rPr>
          <w:rFonts w:asciiTheme="minorHAnsi" w:hAnsiTheme="minorHAnsi" w:cstheme="minorHAnsi"/>
          <w:sz w:val="22"/>
        </w:rPr>
        <w:t xml:space="preserve"> disease in southern India: a 5-year experience from a tertiary care hospital. </w:t>
      </w:r>
      <w:r w:rsidRPr="00A875FD">
        <w:rPr>
          <w:rFonts w:asciiTheme="minorHAnsi" w:hAnsiTheme="minorHAnsi" w:cstheme="minorHAnsi"/>
          <w:i/>
          <w:sz w:val="22"/>
        </w:rPr>
        <w:t>Turk J Med Sci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48</w:t>
      </w:r>
      <w:r w:rsidRPr="00A875FD">
        <w:rPr>
          <w:rFonts w:asciiTheme="minorHAnsi" w:hAnsiTheme="minorHAnsi" w:cstheme="minorHAnsi"/>
          <w:sz w:val="22"/>
        </w:rPr>
        <w:t>(5)</w:t>
      </w:r>
      <w:r w:rsidRPr="00A875FD">
        <w:rPr>
          <w:rFonts w:asciiTheme="minorHAnsi" w:hAnsiTheme="minorHAnsi" w:cstheme="minorHAnsi"/>
          <w:b/>
          <w:sz w:val="22"/>
        </w:rPr>
        <w:t>,</w:t>
      </w:r>
      <w:r w:rsidRPr="00A875FD">
        <w:rPr>
          <w:rFonts w:asciiTheme="minorHAnsi" w:hAnsiTheme="minorHAnsi" w:cstheme="minorHAnsi"/>
          <w:sz w:val="22"/>
        </w:rPr>
        <w:t xml:space="preserve"> 1030-1035. </w:t>
      </w:r>
      <w:hyperlink r:id="rId51" w:history="1">
        <w:r w:rsidRPr="00A875FD">
          <w:rPr>
            <w:rStyle w:val="Hyperlink"/>
            <w:rFonts w:asciiTheme="minorHAnsi" w:hAnsiTheme="minorHAnsi" w:cstheme="minorHAnsi"/>
            <w:sz w:val="22"/>
          </w:rPr>
          <w:t>https://doi.org/10.3906/sag-1804-90</w:t>
        </w:r>
      </w:hyperlink>
      <w:r w:rsidRPr="00A875FD">
        <w:rPr>
          <w:rFonts w:asciiTheme="minorHAnsi" w:hAnsiTheme="minorHAnsi" w:cstheme="minorHAnsi"/>
          <w:sz w:val="22"/>
        </w:rPr>
        <w:t>.</w:t>
      </w:r>
    </w:p>
    <w:p w14:paraId="4D69469B" w14:textId="42C3753F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61. </w:t>
      </w:r>
      <w:r w:rsidRPr="00A875FD">
        <w:rPr>
          <w:rFonts w:asciiTheme="minorHAnsi" w:hAnsiTheme="minorHAnsi" w:cstheme="minorHAnsi"/>
          <w:b/>
          <w:sz w:val="22"/>
        </w:rPr>
        <w:t xml:space="preserve">Phoba MF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2014) Epidemic increase in </w:t>
      </w:r>
      <w:r w:rsidRPr="00A875FD">
        <w:rPr>
          <w:rFonts w:asciiTheme="minorHAnsi" w:hAnsiTheme="minorHAnsi" w:cstheme="minorHAnsi"/>
          <w:i/>
          <w:sz w:val="22"/>
        </w:rPr>
        <w:t>Salmonella</w:t>
      </w:r>
      <w:r w:rsidRPr="00A875FD">
        <w:rPr>
          <w:rFonts w:asciiTheme="minorHAnsi" w:hAnsiTheme="minorHAnsi" w:cstheme="minorHAnsi"/>
          <w:sz w:val="22"/>
        </w:rPr>
        <w:t xml:space="preserve"> bloodstream infection in children, Bwamanda, the Democratic Republic of Congo. </w:t>
      </w:r>
      <w:r w:rsidRPr="00A875FD">
        <w:rPr>
          <w:rFonts w:asciiTheme="minorHAnsi" w:hAnsiTheme="minorHAnsi" w:cstheme="minorHAnsi"/>
          <w:i/>
          <w:sz w:val="22"/>
        </w:rPr>
        <w:t>Eur J Clin Microbiol Infect Dis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33</w:t>
      </w:r>
      <w:r w:rsidRPr="00A875FD">
        <w:rPr>
          <w:rFonts w:asciiTheme="minorHAnsi" w:hAnsiTheme="minorHAnsi" w:cstheme="minorHAnsi"/>
          <w:sz w:val="22"/>
        </w:rPr>
        <w:t>(1)</w:t>
      </w:r>
      <w:r w:rsidRPr="00A875FD">
        <w:rPr>
          <w:rFonts w:asciiTheme="minorHAnsi" w:hAnsiTheme="minorHAnsi" w:cstheme="minorHAnsi"/>
          <w:b/>
          <w:sz w:val="22"/>
        </w:rPr>
        <w:t>,</w:t>
      </w:r>
      <w:r w:rsidRPr="00A875FD">
        <w:rPr>
          <w:rFonts w:asciiTheme="minorHAnsi" w:hAnsiTheme="minorHAnsi" w:cstheme="minorHAnsi"/>
          <w:sz w:val="22"/>
        </w:rPr>
        <w:t xml:space="preserve"> 79-87. </w:t>
      </w:r>
      <w:hyperlink r:id="rId52" w:history="1">
        <w:r w:rsidRPr="00A875FD">
          <w:rPr>
            <w:rStyle w:val="Hyperlink"/>
            <w:rFonts w:asciiTheme="minorHAnsi" w:hAnsiTheme="minorHAnsi" w:cstheme="minorHAnsi"/>
            <w:sz w:val="22"/>
          </w:rPr>
          <w:t>https://doi.org/10.1007/s10096-013-1931-8</w:t>
        </w:r>
      </w:hyperlink>
      <w:r w:rsidRPr="00A875FD">
        <w:rPr>
          <w:rFonts w:asciiTheme="minorHAnsi" w:hAnsiTheme="minorHAnsi" w:cstheme="minorHAnsi"/>
          <w:sz w:val="22"/>
        </w:rPr>
        <w:t>.</w:t>
      </w:r>
    </w:p>
    <w:p w14:paraId="1A25CC35" w14:textId="47293851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62. </w:t>
      </w:r>
      <w:r w:rsidRPr="00A875FD">
        <w:rPr>
          <w:rFonts w:asciiTheme="minorHAnsi" w:hAnsiTheme="minorHAnsi" w:cstheme="minorHAnsi"/>
          <w:b/>
          <w:sz w:val="22"/>
        </w:rPr>
        <w:t xml:space="preserve">Phu Huong Lan N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2016) Invasive Non-typhoidal </w:t>
      </w:r>
      <w:r w:rsidRPr="00A875FD">
        <w:rPr>
          <w:rFonts w:asciiTheme="minorHAnsi" w:hAnsiTheme="minorHAnsi" w:cstheme="minorHAnsi"/>
          <w:i/>
          <w:sz w:val="22"/>
        </w:rPr>
        <w:t>Salmonella</w:t>
      </w:r>
      <w:r w:rsidRPr="00A875FD">
        <w:rPr>
          <w:rFonts w:asciiTheme="minorHAnsi" w:hAnsiTheme="minorHAnsi" w:cstheme="minorHAnsi"/>
          <w:sz w:val="22"/>
        </w:rPr>
        <w:t xml:space="preserve"> Infections in Asia: Clinical Observations, Disease Outcome and Dominant Serovars from an Infectious Disease Hospital in Vietnam. </w:t>
      </w:r>
      <w:r w:rsidRPr="00A875FD">
        <w:rPr>
          <w:rFonts w:asciiTheme="minorHAnsi" w:hAnsiTheme="minorHAnsi" w:cstheme="minorHAnsi"/>
          <w:i/>
          <w:sz w:val="22"/>
        </w:rPr>
        <w:t>PLoS Negl Trop Dis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10</w:t>
      </w:r>
      <w:r w:rsidRPr="00A875FD">
        <w:rPr>
          <w:rFonts w:asciiTheme="minorHAnsi" w:hAnsiTheme="minorHAnsi" w:cstheme="minorHAnsi"/>
          <w:sz w:val="22"/>
        </w:rPr>
        <w:t>(8)</w:t>
      </w:r>
      <w:r w:rsidRPr="00A875FD">
        <w:rPr>
          <w:rFonts w:asciiTheme="minorHAnsi" w:hAnsiTheme="minorHAnsi" w:cstheme="minorHAnsi"/>
          <w:b/>
          <w:sz w:val="22"/>
        </w:rPr>
        <w:t>,</w:t>
      </w:r>
      <w:r w:rsidRPr="00A875FD">
        <w:rPr>
          <w:rFonts w:asciiTheme="minorHAnsi" w:hAnsiTheme="minorHAnsi" w:cstheme="minorHAnsi"/>
          <w:sz w:val="22"/>
        </w:rPr>
        <w:t xml:space="preserve"> e0004857. </w:t>
      </w:r>
      <w:hyperlink r:id="rId53" w:history="1">
        <w:r w:rsidRPr="00A875FD">
          <w:rPr>
            <w:rStyle w:val="Hyperlink"/>
            <w:rFonts w:asciiTheme="minorHAnsi" w:hAnsiTheme="minorHAnsi" w:cstheme="minorHAnsi"/>
            <w:sz w:val="22"/>
          </w:rPr>
          <w:t>https://doi.org/10.1371/journal.pntd.0004857</w:t>
        </w:r>
      </w:hyperlink>
      <w:r w:rsidRPr="00A875FD">
        <w:rPr>
          <w:rFonts w:asciiTheme="minorHAnsi" w:hAnsiTheme="minorHAnsi" w:cstheme="minorHAnsi"/>
          <w:sz w:val="22"/>
        </w:rPr>
        <w:t>.</w:t>
      </w:r>
    </w:p>
    <w:p w14:paraId="2697089B" w14:textId="3F177BBF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63. </w:t>
      </w:r>
      <w:r w:rsidRPr="00A875FD">
        <w:rPr>
          <w:rFonts w:asciiTheme="minorHAnsi" w:hAnsiTheme="minorHAnsi" w:cstheme="minorHAnsi"/>
          <w:b/>
          <w:sz w:val="22"/>
        </w:rPr>
        <w:t xml:space="preserve">Phuong TLT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2017) Non-typhoidal </w:t>
      </w:r>
      <w:r w:rsidRPr="00A875FD">
        <w:rPr>
          <w:rFonts w:asciiTheme="minorHAnsi" w:hAnsiTheme="minorHAnsi" w:cstheme="minorHAnsi"/>
          <w:i/>
          <w:sz w:val="22"/>
        </w:rPr>
        <w:t>Salmonella</w:t>
      </w:r>
      <w:r w:rsidRPr="00A875FD">
        <w:rPr>
          <w:rFonts w:asciiTheme="minorHAnsi" w:hAnsiTheme="minorHAnsi" w:cstheme="minorHAnsi"/>
          <w:sz w:val="22"/>
        </w:rPr>
        <w:t xml:space="preserve"> serovars associated with invasive and non-invasive disease in the Lao People's Democratic Republic. </w:t>
      </w:r>
      <w:r w:rsidRPr="00A875FD">
        <w:rPr>
          <w:rFonts w:asciiTheme="minorHAnsi" w:hAnsiTheme="minorHAnsi" w:cstheme="minorHAnsi"/>
          <w:i/>
          <w:sz w:val="22"/>
        </w:rPr>
        <w:t>Transactions of the Royal Society of Tropical Medicine and Hygiene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111</w:t>
      </w:r>
      <w:r w:rsidRPr="00A875FD">
        <w:rPr>
          <w:rFonts w:asciiTheme="minorHAnsi" w:hAnsiTheme="minorHAnsi" w:cstheme="minorHAnsi"/>
          <w:sz w:val="22"/>
        </w:rPr>
        <w:t>(9)</w:t>
      </w:r>
      <w:r w:rsidRPr="00A875FD">
        <w:rPr>
          <w:rFonts w:asciiTheme="minorHAnsi" w:hAnsiTheme="minorHAnsi" w:cstheme="minorHAnsi"/>
          <w:b/>
          <w:sz w:val="22"/>
        </w:rPr>
        <w:t>,</w:t>
      </w:r>
      <w:r w:rsidRPr="00A875FD">
        <w:rPr>
          <w:rFonts w:asciiTheme="minorHAnsi" w:hAnsiTheme="minorHAnsi" w:cstheme="minorHAnsi"/>
          <w:sz w:val="22"/>
        </w:rPr>
        <w:t xml:space="preserve"> 418-424.</w:t>
      </w:r>
    </w:p>
    <w:p w14:paraId="27057B2C" w14:textId="435881E4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64. </w:t>
      </w:r>
      <w:r w:rsidRPr="00A875FD">
        <w:rPr>
          <w:rFonts w:asciiTheme="minorHAnsi" w:hAnsiTheme="minorHAnsi" w:cstheme="minorHAnsi"/>
          <w:b/>
          <w:sz w:val="22"/>
        </w:rPr>
        <w:t xml:space="preserve">Preveden T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2001) [</w:t>
      </w:r>
      <w:r w:rsidRPr="00A875FD">
        <w:rPr>
          <w:rFonts w:asciiTheme="minorHAnsi" w:hAnsiTheme="minorHAnsi" w:cstheme="minorHAnsi"/>
          <w:i/>
          <w:sz w:val="22"/>
        </w:rPr>
        <w:t>Salmonella</w:t>
      </w:r>
      <w:r w:rsidRPr="00A875FD">
        <w:rPr>
          <w:rFonts w:asciiTheme="minorHAnsi" w:hAnsiTheme="minorHAnsi" w:cstheme="minorHAnsi"/>
          <w:sz w:val="22"/>
        </w:rPr>
        <w:t xml:space="preserve"> bacteremia]. </w:t>
      </w:r>
      <w:r w:rsidRPr="00A875FD">
        <w:rPr>
          <w:rFonts w:asciiTheme="minorHAnsi" w:hAnsiTheme="minorHAnsi" w:cstheme="minorHAnsi"/>
          <w:i/>
          <w:sz w:val="22"/>
        </w:rPr>
        <w:t>Med Pregl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54</w:t>
      </w:r>
      <w:r w:rsidRPr="00A875FD">
        <w:rPr>
          <w:rFonts w:asciiTheme="minorHAnsi" w:hAnsiTheme="minorHAnsi" w:cstheme="minorHAnsi"/>
          <w:sz w:val="22"/>
        </w:rPr>
        <w:t>(7-8)</w:t>
      </w:r>
      <w:r w:rsidRPr="00A875FD">
        <w:rPr>
          <w:rFonts w:asciiTheme="minorHAnsi" w:hAnsiTheme="minorHAnsi" w:cstheme="minorHAnsi"/>
          <w:b/>
          <w:sz w:val="22"/>
        </w:rPr>
        <w:t>,</w:t>
      </w:r>
      <w:r w:rsidRPr="00A875FD">
        <w:rPr>
          <w:rFonts w:asciiTheme="minorHAnsi" w:hAnsiTheme="minorHAnsi" w:cstheme="minorHAnsi"/>
          <w:sz w:val="22"/>
        </w:rPr>
        <w:t xml:space="preserve"> 367-370.</w:t>
      </w:r>
    </w:p>
    <w:p w14:paraId="444ADC6D" w14:textId="6DCC5770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65. </w:t>
      </w:r>
      <w:r w:rsidRPr="00A875FD">
        <w:rPr>
          <w:rFonts w:asciiTheme="minorHAnsi" w:hAnsiTheme="minorHAnsi" w:cstheme="minorHAnsi"/>
          <w:b/>
          <w:sz w:val="22"/>
        </w:rPr>
        <w:t xml:space="preserve">Preziosi M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2015) A prospective observational study of bacteraemia in adults admitted to an urban Mozambican hospital. </w:t>
      </w:r>
      <w:r w:rsidRPr="00A875FD">
        <w:rPr>
          <w:rFonts w:asciiTheme="minorHAnsi" w:hAnsiTheme="minorHAnsi" w:cstheme="minorHAnsi"/>
          <w:i/>
          <w:sz w:val="22"/>
        </w:rPr>
        <w:t>South African Medical Journal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105</w:t>
      </w:r>
      <w:r w:rsidRPr="00A875FD">
        <w:rPr>
          <w:rFonts w:asciiTheme="minorHAnsi" w:hAnsiTheme="minorHAnsi" w:cstheme="minorHAnsi"/>
          <w:sz w:val="22"/>
        </w:rPr>
        <w:t>(5)</w:t>
      </w:r>
      <w:r w:rsidRPr="00A875FD">
        <w:rPr>
          <w:rFonts w:asciiTheme="minorHAnsi" w:hAnsiTheme="minorHAnsi" w:cstheme="minorHAnsi"/>
          <w:b/>
          <w:sz w:val="22"/>
        </w:rPr>
        <w:t>,</w:t>
      </w:r>
      <w:r w:rsidRPr="00A875FD">
        <w:rPr>
          <w:rFonts w:asciiTheme="minorHAnsi" w:hAnsiTheme="minorHAnsi" w:cstheme="minorHAnsi"/>
          <w:sz w:val="22"/>
        </w:rPr>
        <w:t xml:space="preserve"> 370-374.</w:t>
      </w:r>
    </w:p>
    <w:p w14:paraId="66081F21" w14:textId="5A5EFEF4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66. </w:t>
      </w:r>
      <w:r w:rsidRPr="00A875FD">
        <w:rPr>
          <w:rFonts w:asciiTheme="minorHAnsi" w:hAnsiTheme="minorHAnsi" w:cstheme="minorHAnsi"/>
          <w:b/>
          <w:sz w:val="22"/>
        </w:rPr>
        <w:t xml:space="preserve">Prignet JM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1993) Clinical features of non-intestinal non-typhoidal salmonellosis A review of forty-two cases and of the literature. </w:t>
      </w:r>
      <w:r w:rsidRPr="00A875FD">
        <w:rPr>
          <w:rFonts w:asciiTheme="minorHAnsi" w:hAnsiTheme="minorHAnsi" w:cstheme="minorHAnsi"/>
          <w:i/>
          <w:sz w:val="22"/>
        </w:rPr>
        <w:t>Semaine Des Hopitaux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69</w:t>
      </w:r>
      <w:r w:rsidRPr="00A875FD">
        <w:rPr>
          <w:rFonts w:asciiTheme="minorHAnsi" w:hAnsiTheme="minorHAnsi" w:cstheme="minorHAnsi"/>
          <w:sz w:val="22"/>
        </w:rPr>
        <w:t>(16)</w:t>
      </w:r>
      <w:r w:rsidRPr="00A875FD">
        <w:rPr>
          <w:rFonts w:asciiTheme="minorHAnsi" w:hAnsiTheme="minorHAnsi" w:cstheme="minorHAnsi"/>
          <w:b/>
          <w:sz w:val="22"/>
        </w:rPr>
        <w:t>,</w:t>
      </w:r>
      <w:r w:rsidRPr="00A875FD">
        <w:rPr>
          <w:rFonts w:asciiTheme="minorHAnsi" w:hAnsiTheme="minorHAnsi" w:cstheme="minorHAnsi"/>
          <w:sz w:val="22"/>
        </w:rPr>
        <w:t xml:space="preserve"> 465-474.</w:t>
      </w:r>
    </w:p>
    <w:p w14:paraId="3881A4F0" w14:textId="6D7F2719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67. </w:t>
      </w:r>
      <w:r w:rsidRPr="00A875FD">
        <w:rPr>
          <w:rFonts w:asciiTheme="minorHAnsi" w:hAnsiTheme="minorHAnsi" w:cstheme="minorHAnsi"/>
          <w:b/>
          <w:sz w:val="22"/>
        </w:rPr>
        <w:t xml:space="preserve">Ramos JM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1996) Classifying extraintestinal non-typhoid </w:t>
      </w:r>
      <w:r w:rsidRPr="00A875FD">
        <w:rPr>
          <w:rFonts w:asciiTheme="minorHAnsi" w:hAnsiTheme="minorHAnsi" w:cstheme="minorHAnsi"/>
          <w:i/>
          <w:sz w:val="22"/>
        </w:rPr>
        <w:t>Salmonella</w:t>
      </w:r>
      <w:r w:rsidRPr="00A875FD">
        <w:rPr>
          <w:rFonts w:asciiTheme="minorHAnsi" w:hAnsiTheme="minorHAnsi" w:cstheme="minorHAnsi"/>
          <w:sz w:val="22"/>
        </w:rPr>
        <w:t xml:space="preserve"> infections. </w:t>
      </w:r>
      <w:r w:rsidRPr="00A875FD">
        <w:rPr>
          <w:rFonts w:asciiTheme="minorHAnsi" w:hAnsiTheme="minorHAnsi" w:cstheme="minorHAnsi"/>
          <w:i/>
          <w:sz w:val="22"/>
        </w:rPr>
        <w:t>QJM - Monthly Journal of the Association of Physicians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89</w:t>
      </w:r>
      <w:r w:rsidRPr="00A875FD">
        <w:rPr>
          <w:rFonts w:asciiTheme="minorHAnsi" w:hAnsiTheme="minorHAnsi" w:cstheme="minorHAnsi"/>
          <w:sz w:val="22"/>
        </w:rPr>
        <w:t>(2)</w:t>
      </w:r>
      <w:r w:rsidRPr="00A875FD">
        <w:rPr>
          <w:rFonts w:asciiTheme="minorHAnsi" w:hAnsiTheme="minorHAnsi" w:cstheme="minorHAnsi"/>
          <w:b/>
          <w:sz w:val="22"/>
        </w:rPr>
        <w:t>,</w:t>
      </w:r>
      <w:r w:rsidRPr="00A875FD">
        <w:rPr>
          <w:rFonts w:asciiTheme="minorHAnsi" w:hAnsiTheme="minorHAnsi" w:cstheme="minorHAnsi"/>
          <w:sz w:val="22"/>
        </w:rPr>
        <w:t xml:space="preserve"> 123-126.</w:t>
      </w:r>
    </w:p>
    <w:p w14:paraId="59C67B49" w14:textId="5C8CB6AF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68. </w:t>
      </w:r>
      <w:r w:rsidRPr="00A875FD">
        <w:rPr>
          <w:rFonts w:asciiTheme="minorHAnsi" w:hAnsiTheme="minorHAnsi" w:cstheme="minorHAnsi"/>
          <w:b/>
          <w:sz w:val="22"/>
        </w:rPr>
        <w:t xml:space="preserve">Raucher HS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1983) Treatment of </w:t>
      </w:r>
      <w:r w:rsidRPr="00A875FD">
        <w:rPr>
          <w:rFonts w:asciiTheme="minorHAnsi" w:hAnsiTheme="minorHAnsi" w:cstheme="minorHAnsi"/>
          <w:i/>
          <w:sz w:val="22"/>
        </w:rPr>
        <w:t>Salmonella</w:t>
      </w:r>
      <w:r w:rsidRPr="00A875FD">
        <w:rPr>
          <w:rFonts w:asciiTheme="minorHAnsi" w:hAnsiTheme="minorHAnsi" w:cstheme="minorHAnsi"/>
          <w:sz w:val="22"/>
        </w:rPr>
        <w:t xml:space="preserve"> gastroenteritis in infants. The significance of bacteremia. </w:t>
      </w:r>
      <w:r w:rsidRPr="00A875FD">
        <w:rPr>
          <w:rFonts w:asciiTheme="minorHAnsi" w:hAnsiTheme="minorHAnsi" w:cstheme="minorHAnsi"/>
          <w:i/>
          <w:sz w:val="22"/>
        </w:rPr>
        <w:t>Clin Pediatr (Phila)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22</w:t>
      </w:r>
      <w:r w:rsidRPr="00A875FD">
        <w:rPr>
          <w:rFonts w:asciiTheme="minorHAnsi" w:hAnsiTheme="minorHAnsi" w:cstheme="minorHAnsi"/>
          <w:sz w:val="22"/>
        </w:rPr>
        <w:t>(9)</w:t>
      </w:r>
      <w:r w:rsidRPr="00A875FD">
        <w:rPr>
          <w:rFonts w:asciiTheme="minorHAnsi" w:hAnsiTheme="minorHAnsi" w:cstheme="minorHAnsi"/>
          <w:b/>
          <w:sz w:val="22"/>
        </w:rPr>
        <w:t>,</w:t>
      </w:r>
      <w:r w:rsidRPr="00A875FD">
        <w:rPr>
          <w:rFonts w:asciiTheme="minorHAnsi" w:hAnsiTheme="minorHAnsi" w:cstheme="minorHAnsi"/>
          <w:sz w:val="22"/>
        </w:rPr>
        <w:t xml:space="preserve"> 601-604. </w:t>
      </w:r>
      <w:hyperlink r:id="rId54" w:history="1">
        <w:r w:rsidRPr="00A875FD">
          <w:rPr>
            <w:rStyle w:val="Hyperlink"/>
            <w:rFonts w:asciiTheme="minorHAnsi" w:hAnsiTheme="minorHAnsi" w:cstheme="minorHAnsi"/>
            <w:sz w:val="22"/>
          </w:rPr>
          <w:t>https://doi.org/10.1177/000992288302200901</w:t>
        </w:r>
      </w:hyperlink>
      <w:r w:rsidRPr="00A875FD">
        <w:rPr>
          <w:rFonts w:asciiTheme="minorHAnsi" w:hAnsiTheme="minorHAnsi" w:cstheme="minorHAnsi"/>
          <w:sz w:val="22"/>
        </w:rPr>
        <w:t>.</w:t>
      </w:r>
    </w:p>
    <w:p w14:paraId="456C0F94" w14:textId="2B41C001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69. </w:t>
      </w:r>
      <w:r w:rsidRPr="00A875FD">
        <w:rPr>
          <w:rFonts w:asciiTheme="minorHAnsi" w:hAnsiTheme="minorHAnsi" w:cstheme="minorHAnsi"/>
          <w:b/>
          <w:sz w:val="22"/>
        </w:rPr>
        <w:t>Roberts FJ</w:t>
      </w:r>
      <w:r w:rsidRPr="00A875FD">
        <w:rPr>
          <w:rFonts w:asciiTheme="minorHAnsi" w:hAnsiTheme="minorHAnsi" w:cstheme="minorHAnsi"/>
          <w:sz w:val="22"/>
        </w:rPr>
        <w:t xml:space="preserve"> (1993) Nontyphoidal, nonparatyphoidal </w:t>
      </w:r>
      <w:r w:rsidRPr="00A875FD">
        <w:rPr>
          <w:rFonts w:asciiTheme="minorHAnsi" w:hAnsiTheme="minorHAnsi" w:cstheme="minorHAnsi"/>
          <w:i/>
          <w:sz w:val="22"/>
        </w:rPr>
        <w:t>Salmonella</w:t>
      </w:r>
      <w:r w:rsidRPr="00A875FD">
        <w:rPr>
          <w:rFonts w:asciiTheme="minorHAnsi" w:hAnsiTheme="minorHAnsi" w:cstheme="minorHAnsi"/>
          <w:sz w:val="22"/>
        </w:rPr>
        <w:t xml:space="preserve"> septicemia in adults. </w:t>
      </w:r>
      <w:r w:rsidRPr="00A875FD">
        <w:rPr>
          <w:rFonts w:asciiTheme="minorHAnsi" w:hAnsiTheme="minorHAnsi" w:cstheme="minorHAnsi"/>
          <w:i/>
          <w:sz w:val="22"/>
        </w:rPr>
        <w:t>Eur J Clin Microbiol Infect Dis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12</w:t>
      </w:r>
      <w:r w:rsidRPr="00A875FD">
        <w:rPr>
          <w:rFonts w:asciiTheme="minorHAnsi" w:hAnsiTheme="minorHAnsi" w:cstheme="minorHAnsi"/>
          <w:sz w:val="22"/>
        </w:rPr>
        <w:t>(3)</w:t>
      </w:r>
      <w:r w:rsidRPr="00A875FD">
        <w:rPr>
          <w:rFonts w:asciiTheme="minorHAnsi" w:hAnsiTheme="minorHAnsi" w:cstheme="minorHAnsi"/>
          <w:b/>
          <w:sz w:val="22"/>
        </w:rPr>
        <w:t>,</w:t>
      </w:r>
      <w:r w:rsidRPr="00A875FD">
        <w:rPr>
          <w:rFonts w:asciiTheme="minorHAnsi" w:hAnsiTheme="minorHAnsi" w:cstheme="minorHAnsi"/>
          <w:sz w:val="22"/>
        </w:rPr>
        <w:t xml:space="preserve"> 205-208. </w:t>
      </w:r>
      <w:hyperlink r:id="rId55" w:history="1">
        <w:r w:rsidRPr="00A875FD">
          <w:rPr>
            <w:rStyle w:val="Hyperlink"/>
            <w:rFonts w:asciiTheme="minorHAnsi" w:hAnsiTheme="minorHAnsi" w:cstheme="minorHAnsi"/>
            <w:sz w:val="22"/>
          </w:rPr>
          <w:t>https://doi.org/10.1007/BF01967113</w:t>
        </w:r>
      </w:hyperlink>
      <w:r w:rsidRPr="00A875FD">
        <w:rPr>
          <w:rFonts w:asciiTheme="minorHAnsi" w:hAnsiTheme="minorHAnsi" w:cstheme="minorHAnsi"/>
          <w:sz w:val="22"/>
        </w:rPr>
        <w:t>.</w:t>
      </w:r>
    </w:p>
    <w:p w14:paraId="7E42C448" w14:textId="1DFC0A08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70. </w:t>
      </w:r>
      <w:r w:rsidRPr="00A875FD">
        <w:rPr>
          <w:rFonts w:asciiTheme="minorHAnsi" w:hAnsiTheme="minorHAnsi" w:cstheme="minorHAnsi"/>
          <w:b/>
          <w:sz w:val="22"/>
        </w:rPr>
        <w:t xml:space="preserve">Secmeer G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1995) Prognostic factors in </w:t>
      </w:r>
      <w:r w:rsidRPr="00A875FD">
        <w:rPr>
          <w:rFonts w:asciiTheme="minorHAnsi" w:hAnsiTheme="minorHAnsi" w:cstheme="minorHAnsi"/>
          <w:i/>
          <w:sz w:val="22"/>
        </w:rPr>
        <w:t>Salmonella</w:t>
      </w:r>
      <w:r w:rsidRPr="00A875FD">
        <w:rPr>
          <w:rFonts w:asciiTheme="minorHAnsi" w:hAnsiTheme="minorHAnsi" w:cstheme="minorHAnsi"/>
          <w:sz w:val="22"/>
        </w:rPr>
        <w:t xml:space="preserve"> typhimurium septicemia. A 10-year retrospective study. </w:t>
      </w:r>
      <w:r w:rsidRPr="00A875FD">
        <w:rPr>
          <w:rFonts w:asciiTheme="minorHAnsi" w:hAnsiTheme="minorHAnsi" w:cstheme="minorHAnsi"/>
          <w:i/>
          <w:sz w:val="22"/>
        </w:rPr>
        <w:t>Turk J Pediatr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37</w:t>
      </w:r>
      <w:r w:rsidRPr="00A875FD">
        <w:rPr>
          <w:rFonts w:asciiTheme="minorHAnsi" w:hAnsiTheme="minorHAnsi" w:cstheme="minorHAnsi"/>
          <w:sz w:val="22"/>
        </w:rPr>
        <w:t>(3)</w:t>
      </w:r>
      <w:r w:rsidRPr="00A875FD">
        <w:rPr>
          <w:rFonts w:asciiTheme="minorHAnsi" w:hAnsiTheme="minorHAnsi" w:cstheme="minorHAnsi"/>
          <w:b/>
          <w:sz w:val="22"/>
        </w:rPr>
        <w:t>,</w:t>
      </w:r>
      <w:r w:rsidRPr="00A875FD">
        <w:rPr>
          <w:rFonts w:asciiTheme="minorHAnsi" w:hAnsiTheme="minorHAnsi" w:cstheme="minorHAnsi"/>
          <w:sz w:val="22"/>
        </w:rPr>
        <w:t xml:space="preserve"> 229-233.</w:t>
      </w:r>
    </w:p>
    <w:p w14:paraId="3135F963" w14:textId="17F016F8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71. </w:t>
      </w:r>
      <w:r w:rsidRPr="00A875FD">
        <w:rPr>
          <w:rFonts w:asciiTheme="minorHAnsi" w:hAnsiTheme="minorHAnsi" w:cstheme="minorHAnsi"/>
          <w:b/>
          <w:sz w:val="22"/>
        </w:rPr>
        <w:t xml:space="preserve">Seydi M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2005) [Current aspects of </w:t>
      </w:r>
      <w:r w:rsidRPr="00A875FD">
        <w:rPr>
          <w:rFonts w:asciiTheme="minorHAnsi" w:hAnsiTheme="minorHAnsi" w:cstheme="minorHAnsi"/>
          <w:i/>
          <w:sz w:val="22"/>
        </w:rPr>
        <w:t>Salmonella</w:t>
      </w:r>
      <w:r w:rsidRPr="00A875FD">
        <w:rPr>
          <w:rFonts w:asciiTheme="minorHAnsi" w:hAnsiTheme="minorHAnsi" w:cstheme="minorHAnsi"/>
          <w:sz w:val="22"/>
        </w:rPr>
        <w:t xml:space="preserve"> bacteremia cases in the Ibrahima Diop Mar Infectious Diseases clinic, Fann National Hospital Center (Senegal)]. </w:t>
      </w:r>
      <w:r w:rsidRPr="00A875FD">
        <w:rPr>
          <w:rFonts w:asciiTheme="minorHAnsi" w:hAnsiTheme="minorHAnsi" w:cstheme="minorHAnsi"/>
          <w:i/>
          <w:sz w:val="22"/>
        </w:rPr>
        <w:t>Med Mal Infect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35</w:t>
      </w:r>
      <w:r w:rsidRPr="00A875FD">
        <w:rPr>
          <w:rFonts w:asciiTheme="minorHAnsi" w:hAnsiTheme="minorHAnsi" w:cstheme="minorHAnsi"/>
          <w:sz w:val="22"/>
        </w:rPr>
        <w:t>(1)</w:t>
      </w:r>
      <w:r w:rsidRPr="00A875FD">
        <w:rPr>
          <w:rFonts w:asciiTheme="minorHAnsi" w:hAnsiTheme="minorHAnsi" w:cstheme="minorHAnsi"/>
          <w:b/>
          <w:sz w:val="22"/>
        </w:rPr>
        <w:t>,</w:t>
      </w:r>
      <w:r w:rsidRPr="00A875FD">
        <w:rPr>
          <w:rFonts w:asciiTheme="minorHAnsi" w:hAnsiTheme="minorHAnsi" w:cstheme="minorHAnsi"/>
          <w:sz w:val="22"/>
        </w:rPr>
        <w:t xml:space="preserve"> 23-27. </w:t>
      </w:r>
      <w:hyperlink r:id="rId56" w:history="1">
        <w:r w:rsidRPr="00A875FD">
          <w:rPr>
            <w:rStyle w:val="Hyperlink"/>
            <w:rFonts w:asciiTheme="minorHAnsi" w:hAnsiTheme="minorHAnsi" w:cstheme="minorHAnsi"/>
            <w:sz w:val="22"/>
          </w:rPr>
          <w:t>https://doi.org/10.1016/j.medmal.2004.09.002</w:t>
        </w:r>
      </w:hyperlink>
      <w:r w:rsidRPr="00A875FD">
        <w:rPr>
          <w:rFonts w:asciiTheme="minorHAnsi" w:hAnsiTheme="minorHAnsi" w:cstheme="minorHAnsi"/>
          <w:sz w:val="22"/>
        </w:rPr>
        <w:t>.</w:t>
      </w:r>
    </w:p>
    <w:p w14:paraId="764A7855" w14:textId="59F55464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72. </w:t>
      </w:r>
      <w:r w:rsidRPr="00A875FD">
        <w:rPr>
          <w:rFonts w:asciiTheme="minorHAnsi" w:hAnsiTheme="minorHAnsi" w:cstheme="minorHAnsi"/>
          <w:b/>
          <w:sz w:val="22"/>
        </w:rPr>
        <w:t xml:space="preserve">Shimoni Z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1999) Nontyphoid </w:t>
      </w:r>
      <w:r w:rsidRPr="00A875FD">
        <w:rPr>
          <w:rFonts w:asciiTheme="minorHAnsi" w:hAnsiTheme="minorHAnsi" w:cstheme="minorHAnsi"/>
          <w:i/>
          <w:sz w:val="22"/>
        </w:rPr>
        <w:t>Salmonella</w:t>
      </w:r>
      <w:r w:rsidRPr="00A875FD">
        <w:rPr>
          <w:rFonts w:asciiTheme="minorHAnsi" w:hAnsiTheme="minorHAnsi" w:cstheme="minorHAnsi"/>
          <w:sz w:val="22"/>
        </w:rPr>
        <w:t xml:space="preserve"> bacteremia: age-related differences in clinical presentation, bacteriology, and outcome. </w:t>
      </w:r>
      <w:r w:rsidRPr="00A875FD">
        <w:rPr>
          <w:rFonts w:asciiTheme="minorHAnsi" w:hAnsiTheme="minorHAnsi" w:cstheme="minorHAnsi"/>
          <w:i/>
          <w:sz w:val="22"/>
        </w:rPr>
        <w:t>Clin Infect Dis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28</w:t>
      </w:r>
      <w:r w:rsidRPr="00A875FD">
        <w:rPr>
          <w:rFonts w:asciiTheme="minorHAnsi" w:hAnsiTheme="minorHAnsi" w:cstheme="minorHAnsi"/>
          <w:sz w:val="22"/>
        </w:rPr>
        <w:t>(4)</w:t>
      </w:r>
      <w:r w:rsidRPr="00A875FD">
        <w:rPr>
          <w:rFonts w:asciiTheme="minorHAnsi" w:hAnsiTheme="minorHAnsi" w:cstheme="minorHAnsi"/>
          <w:b/>
          <w:sz w:val="22"/>
        </w:rPr>
        <w:t>,</w:t>
      </w:r>
      <w:r w:rsidRPr="00A875FD">
        <w:rPr>
          <w:rFonts w:asciiTheme="minorHAnsi" w:hAnsiTheme="minorHAnsi" w:cstheme="minorHAnsi"/>
          <w:sz w:val="22"/>
        </w:rPr>
        <w:t xml:space="preserve"> 822-827. </w:t>
      </w:r>
      <w:hyperlink r:id="rId57" w:history="1">
        <w:r w:rsidRPr="00A875FD">
          <w:rPr>
            <w:rStyle w:val="Hyperlink"/>
            <w:rFonts w:asciiTheme="minorHAnsi" w:hAnsiTheme="minorHAnsi" w:cstheme="minorHAnsi"/>
            <w:sz w:val="22"/>
          </w:rPr>
          <w:t>https://doi.org/10.1086/515186</w:t>
        </w:r>
      </w:hyperlink>
      <w:r w:rsidRPr="00A875FD">
        <w:rPr>
          <w:rFonts w:asciiTheme="minorHAnsi" w:hAnsiTheme="minorHAnsi" w:cstheme="minorHAnsi"/>
          <w:sz w:val="22"/>
        </w:rPr>
        <w:t>.</w:t>
      </w:r>
    </w:p>
    <w:p w14:paraId="24E1A27C" w14:textId="0229BA36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73. </w:t>
      </w:r>
      <w:r w:rsidRPr="00A875FD">
        <w:rPr>
          <w:rFonts w:asciiTheme="minorHAnsi" w:hAnsiTheme="minorHAnsi" w:cstheme="minorHAnsi"/>
          <w:b/>
          <w:sz w:val="22"/>
        </w:rPr>
        <w:t xml:space="preserve">Sirinavin S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1999) Clinical and prognostic categorization of extraintestinal nontyphoidal </w:t>
      </w:r>
      <w:r w:rsidRPr="00A875FD">
        <w:rPr>
          <w:rFonts w:asciiTheme="minorHAnsi" w:hAnsiTheme="minorHAnsi" w:cstheme="minorHAnsi"/>
          <w:i/>
          <w:sz w:val="22"/>
        </w:rPr>
        <w:t>Salmonella</w:t>
      </w:r>
      <w:r w:rsidRPr="00A875FD">
        <w:rPr>
          <w:rFonts w:asciiTheme="minorHAnsi" w:hAnsiTheme="minorHAnsi" w:cstheme="minorHAnsi"/>
          <w:sz w:val="22"/>
        </w:rPr>
        <w:t xml:space="preserve"> infections in infants and children. </w:t>
      </w:r>
      <w:r w:rsidRPr="00A875FD">
        <w:rPr>
          <w:rFonts w:asciiTheme="minorHAnsi" w:hAnsiTheme="minorHAnsi" w:cstheme="minorHAnsi"/>
          <w:i/>
          <w:sz w:val="22"/>
        </w:rPr>
        <w:t>Clin Infect Dis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29</w:t>
      </w:r>
      <w:r w:rsidRPr="00A875FD">
        <w:rPr>
          <w:rFonts w:asciiTheme="minorHAnsi" w:hAnsiTheme="minorHAnsi" w:cstheme="minorHAnsi"/>
          <w:sz w:val="22"/>
        </w:rPr>
        <w:t>(5)</w:t>
      </w:r>
      <w:r w:rsidRPr="00A875FD">
        <w:rPr>
          <w:rFonts w:asciiTheme="minorHAnsi" w:hAnsiTheme="minorHAnsi" w:cstheme="minorHAnsi"/>
          <w:b/>
          <w:sz w:val="22"/>
        </w:rPr>
        <w:t>,</w:t>
      </w:r>
      <w:r w:rsidRPr="00A875FD">
        <w:rPr>
          <w:rFonts w:asciiTheme="minorHAnsi" w:hAnsiTheme="minorHAnsi" w:cstheme="minorHAnsi"/>
          <w:sz w:val="22"/>
        </w:rPr>
        <w:t xml:space="preserve"> 1151-1156. </w:t>
      </w:r>
      <w:hyperlink r:id="rId58" w:history="1">
        <w:r w:rsidRPr="00A875FD">
          <w:rPr>
            <w:rStyle w:val="Hyperlink"/>
            <w:rFonts w:asciiTheme="minorHAnsi" w:hAnsiTheme="minorHAnsi" w:cstheme="minorHAnsi"/>
            <w:sz w:val="22"/>
          </w:rPr>
          <w:t>https://doi.org/10.1086/313469</w:t>
        </w:r>
      </w:hyperlink>
      <w:r w:rsidRPr="00A875FD">
        <w:rPr>
          <w:rFonts w:asciiTheme="minorHAnsi" w:hAnsiTheme="minorHAnsi" w:cstheme="minorHAnsi"/>
          <w:sz w:val="22"/>
        </w:rPr>
        <w:t>.</w:t>
      </w:r>
    </w:p>
    <w:p w14:paraId="20036D67" w14:textId="4F3CAEBD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74. </w:t>
      </w:r>
      <w:r w:rsidRPr="00A875FD">
        <w:rPr>
          <w:rFonts w:asciiTheme="minorHAnsi" w:hAnsiTheme="minorHAnsi" w:cstheme="minorHAnsi"/>
          <w:b/>
          <w:sz w:val="22"/>
        </w:rPr>
        <w:t xml:space="preserve">Sow D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1994) Non typhoidic salmonellosis in the African pediatric population. </w:t>
      </w:r>
      <w:r w:rsidRPr="00A875FD">
        <w:rPr>
          <w:rFonts w:asciiTheme="minorHAnsi" w:hAnsiTheme="minorHAnsi" w:cstheme="minorHAnsi"/>
          <w:i/>
          <w:sz w:val="22"/>
        </w:rPr>
        <w:t>Dakar medical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39</w:t>
      </w:r>
      <w:r w:rsidRPr="00A875FD">
        <w:rPr>
          <w:rFonts w:asciiTheme="minorHAnsi" w:hAnsiTheme="minorHAnsi" w:cstheme="minorHAnsi"/>
          <w:sz w:val="22"/>
        </w:rPr>
        <w:t>(1)</w:t>
      </w:r>
      <w:r w:rsidRPr="00A875FD">
        <w:rPr>
          <w:rFonts w:asciiTheme="minorHAnsi" w:hAnsiTheme="minorHAnsi" w:cstheme="minorHAnsi"/>
          <w:b/>
          <w:sz w:val="22"/>
        </w:rPr>
        <w:t>,</w:t>
      </w:r>
      <w:r w:rsidRPr="00A875FD">
        <w:rPr>
          <w:rFonts w:asciiTheme="minorHAnsi" w:hAnsiTheme="minorHAnsi" w:cstheme="minorHAnsi"/>
          <w:sz w:val="22"/>
        </w:rPr>
        <w:t xml:space="preserve"> 51-55.</w:t>
      </w:r>
    </w:p>
    <w:p w14:paraId="0C8AEBA3" w14:textId="691C8CAA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75. </w:t>
      </w:r>
      <w:r w:rsidRPr="00A875FD">
        <w:rPr>
          <w:rFonts w:asciiTheme="minorHAnsi" w:hAnsiTheme="minorHAnsi" w:cstheme="minorHAnsi"/>
          <w:b/>
          <w:sz w:val="22"/>
        </w:rPr>
        <w:t xml:space="preserve">Still WL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2020) Surveillance for Invasive </w:t>
      </w:r>
      <w:r w:rsidRPr="00A875FD">
        <w:rPr>
          <w:rFonts w:asciiTheme="minorHAnsi" w:hAnsiTheme="minorHAnsi" w:cstheme="minorHAnsi"/>
          <w:i/>
          <w:sz w:val="22"/>
        </w:rPr>
        <w:t>Salmonella</w:t>
      </w:r>
      <w:r w:rsidRPr="00A875FD">
        <w:rPr>
          <w:rFonts w:asciiTheme="minorHAnsi" w:hAnsiTheme="minorHAnsi" w:cstheme="minorHAnsi"/>
          <w:sz w:val="22"/>
        </w:rPr>
        <w:t xml:space="preserve"> Disease in Bamako, Mali, From 2002 to 2018. </w:t>
      </w:r>
      <w:r w:rsidRPr="00A875FD">
        <w:rPr>
          <w:rFonts w:asciiTheme="minorHAnsi" w:hAnsiTheme="minorHAnsi" w:cstheme="minorHAnsi"/>
          <w:i/>
          <w:sz w:val="22"/>
        </w:rPr>
        <w:t>Clin Infect Dis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71</w:t>
      </w:r>
      <w:r w:rsidRPr="00A875FD">
        <w:rPr>
          <w:rFonts w:asciiTheme="minorHAnsi" w:hAnsiTheme="minorHAnsi" w:cstheme="minorHAnsi"/>
          <w:sz w:val="22"/>
        </w:rPr>
        <w:t>(Suppl 2)</w:t>
      </w:r>
      <w:r w:rsidRPr="00A875FD">
        <w:rPr>
          <w:rFonts w:asciiTheme="minorHAnsi" w:hAnsiTheme="minorHAnsi" w:cstheme="minorHAnsi"/>
          <w:b/>
          <w:sz w:val="22"/>
        </w:rPr>
        <w:t>,</w:t>
      </w:r>
      <w:r w:rsidRPr="00A875FD">
        <w:rPr>
          <w:rFonts w:asciiTheme="minorHAnsi" w:hAnsiTheme="minorHAnsi" w:cstheme="minorHAnsi"/>
          <w:sz w:val="22"/>
        </w:rPr>
        <w:t xml:space="preserve"> S130-S140. </w:t>
      </w:r>
      <w:hyperlink r:id="rId59" w:history="1">
        <w:r w:rsidRPr="00A875FD">
          <w:rPr>
            <w:rStyle w:val="Hyperlink"/>
            <w:rFonts w:asciiTheme="minorHAnsi" w:hAnsiTheme="minorHAnsi" w:cstheme="minorHAnsi"/>
            <w:sz w:val="22"/>
          </w:rPr>
          <w:t>https://doi.org/10.1093/cid/ciaa482</w:t>
        </w:r>
      </w:hyperlink>
      <w:r w:rsidRPr="00A875FD">
        <w:rPr>
          <w:rFonts w:asciiTheme="minorHAnsi" w:hAnsiTheme="minorHAnsi" w:cstheme="minorHAnsi"/>
          <w:sz w:val="22"/>
        </w:rPr>
        <w:t>.</w:t>
      </w:r>
    </w:p>
    <w:p w14:paraId="3623CFED" w14:textId="392A5B1B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76. </w:t>
      </w:r>
      <w:r w:rsidRPr="00A875FD">
        <w:rPr>
          <w:rFonts w:asciiTheme="minorHAnsi" w:hAnsiTheme="minorHAnsi" w:cstheme="minorHAnsi"/>
          <w:b/>
          <w:sz w:val="22"/>
        </w:rPr>
        <w:t xml:space="preserve">Tabu C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2012) Differing burden and epidemiology of non-Typhi </w:t>
      </w:r>
      <w:r w:rsidRPr="00A875FD">
        <w:rPr>
          <w:rFonts w:asciiTheme="minorHAnsi" w:hAnsiTheme="minorHAnsi" w:cstheme="minorHAnsi"/>
          <w:i/>
          <w:sz w:val="22"/>
        </w:rPr>
        <w:t>Salmonella</w:t>
      </w:r>
      <w:r w:rsidRPr="00A875FD">
        <w:rPr>
          <w:rFonts w:asciiTheme="minorHAnsi" w:hAnsiTheme="minorHAnsi" w:cstheme="minorHAnsi"/>
          <w:sz w:val="22"/>
        </w:rPr>
        <w:t xml:space="preserve"> bacteremia in rural and urban Kenya, 2006-2009. </w:t>
      </w:r>
      <w:r w:rsidRPr="00A875FD">
        <w:rPr>
          <w:rFonts w:asciiTheme="minorHAnsi" w:hAnsiTheme="minorHAnsi" w:cstheme="minorHAnsi"/>
          <w:i/>
          <w:sz w:val="22"/>
        </w:rPr>
        <w:t>PLOS ONE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7</w:t>
      </w:r>
      <w:r w:rsidRPr="00A875FD">
        <w:rPr>
          <w:rFonts w:asciiTheme="minorHAnsi" w:hAnsiTheme="minorHAnsi" w:cstheme="minorHAnsi"/>
          <w:sz w:val="22"/>
        </w:rPr>
        <w:t>(2)</w:t>
      </w:r>
      <w:r w:rsidRPr="00A875FD">
        <w:rPr>
          <w:rFonts w:asciiTheme="minorHAnsi" w:hAnsiTheme="minorHAnsi" w:cstheme="minorHAnsi"/>
          <w:b/>
          <w:sz w:val="22"/>
        </w:rPr>
        <w:t>,</w:t>
      </w:r>
      <w:r w:rsidRPr="00A875FD">
        <w:rPr>
          <w:rFonts w:asciiTheme="minorHAnsi" w:hAnsiTheme="minorHAnsi" w:cstheme="minorHAnsi"/>
          <w:sz w:val="22"/>
        </w:rPr>
        <w:t xml:space="preserve"> e31237. </w:t>
      </w:r>
      <w:hyperlink r:id="rId60" w:history="1">
        <w:r w:rsidRPr="00A875FD">
          <w:rPr>
            <w:rStyle w:val="Hyperlink"/>
            <w:rFonts w:asciiTheme="minorHAnsi" w:hAnsiTheme="minorHAnsi" w:cstheme="minorHAnsi"/>
            <w:sz w:val="22"/>
          </w:rPr>
          <w:t>https://doi.org/10.1371/journal.pone.0031237</w:t>
        </w:r>
      </w:hyperlink>
      <w:r w:rsidRPr="00A875FD">
        <w:rPr>
          <w:rFonts w:asciiTheme="minorHAnsi" w:hAnsiTheme="minorHAnsi" w:cstheme="minorHAnsi"/>
          <w:sz w:val="22"/>
        </w:rPr>
        <w:t>.</w:t>
      </w:r>
    </w:p>
    <w:p w14:paraId="69D27B6C" w14:textId="7D55C5E1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77. </w:t>
      </w:r>
      <w:r w:rsidRPr="00A875FD">
        <w:rPr>
          <w:rFonts w:asciiTheme="minorHAnsi" w:hAnsiTheme="minorHAnsi" w:cstheme="minorHAnsi"/>
          <w:b/>
          <w:sz w:val="22"/>
        </w:rPr>
        <w:t xml:space="preserve">Tack B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2020) Non-typhoidal </w:t>
      </w:r>
      <w:r w:rsidRPr="00A875FD">
        <w:rPr>
          <w:rFonts w:asciiTheme="minorHAnsi" w:hAnsiTheme="minorHAnsi" w:cstheme="minorHAnsi"/>
          <w:i/>
          <w:sz w:val="22"/>
        </w:rPr>
        <w:t>Salmonella</w:t>
      </w:r>
      <w:r w:rsidRPr="00A875FD">
        <w:rPr>
          <w:rFonts w:asciiTheme="minorHAnsi" w:hAnsiTheme="minorHAnsi" w:cstheme="minorHAnsi"/>
          <w:sz w:val="22"/>
        </w:rPr>
        <w:t xml:space="preserve"> bloodstream infections in Kisantu, DR Congo: Emergence of O5-negative </w:t>
      </w:r>
      <w:r w:rsidRPr="00A875FD">
        <w:rPr>
          <w:rFonts w:asciiTheme="minorHAnsi" w:hAnsiTheme="minorHAnsi" w:cstheme="minorHAnsi"/>
          <w:i/>
          <w:sz w:val="22"/>
        </w:rPr>
        <w:t>Salmonella</w:t>
      </w:r>
      <w:r w:rsidRPr="00A875FD">
        <w:rPr>
          <w:rFonts w:asciiTheme="minorHAnsi" w:hAnsiTheme="minorHAnsi" w:cstheme="minorHAnsi"/>
          <w:sz w:val="22"/>
        </w:rPr>
        <w:t xml:space="preserve"> Typhimurium and extensive drug resistance. </w:t>
      </w:r>
      <w:r w:rsidRPr="00A875FD">
        <w:rPr>
          <w:rFonts w:asciiTheme="minorHAnsi" w:hAnsiTheme="minorHAnsi" w:cstheme="minorHAnsi"/>
          <w:i/>
          <w:sz w:val="22"/>
        </w:rPr>
        <w:t>PLoS Negl Trop Dis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14</w:t>
      </w:r>
      <w:r w:rsidRPr="00A875FD">
        <w:rPr>
          <w:rFonts w:asciiTheme="minorHAnsi" w:hAnsiTheme="minorHAnsi" w:cstheme="minorHAnsi"/>
          <w:sz w:val="22"/>
        </w:rPr>
        <w:t>(4)</w:t>
      </w:r>
      <w:r w:rsidRPr="00A875FD">
        <w:rPr>
          <w:rFonts w:asciiTheme="minorHAnsi" w:hAnsiTheme="minorHAnsi" w:cstheme="minorHAnsi"/>
          <w:b/>
          <w:sz w:val="22"/>
        </w:rPr>
        <w:t>,</w:t>
      </w:r>
      <w:r w:rsidRPr="00A875FD">
        <w:rPr>
          <w:rFonts w:asciiTheme="minorHAnsi" w:hAnsiTheme="minorHAnsi" w:cstheme="minorHAnsi"/>
          <w:sz w:val="22"/>
        </w:rPr>
        <w:t xml:space="preserve"> e0008121. </w:t>
      </w:r>
      <w:hyperlink r:id="rId61" w:history="1">
        <w:r w:rsidRPr="00A875FD">
          <w:rPr>
            <w:rStyle w:val="Hyperlink"/>
            <w:rFonts w:asciiTheme="minorHAnsi" w:hAnsiTheme="minorHAnsi" w:cstheme="minorHAnsi"/>
            <w:sz w:val="22"/>
          </w:rPr>
          <w:t>https://doi.org/10.1371/journal.pntd.0008121</w:t>
        </w:r>
      </w:hyperlink>
      <w:r w:rsidRPr="00A875FD">
        <w:rPr>
          <w:rFonts w:asciiTheme="minorHAnsi" w:hAnsiTheme="minorHAnsi" w:cstheme="minorHAnsi"/>
          <w:sz w:val="22"/>
        </w:rPr>
        <w:t>.</w:t>
      </w:r>
    </w:p>
    <w:p w14:paraId="074CD863" w14:textId="21442A0E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78. </w:t>
      </w:r>
      <w:r w:rsidRPr="00A875FD">
        <w:rPr>
          <w:rFonts w:asciiTheme="minorHAnsi" w:hAnsiTheme="minorHAnsi" w:cstheme="minorHAnsi"/>
          <w:b/>
          <w:sz w:val="22"/>
        </w:rPr>
        <w:t xml:space="preserve">Vandenberg O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2010) Microbiologic and clinical features of </w:t>
      </w:r>
      <w:r w:rsidRPr="00A875FD">
        <w:rPr>
          <w:rFonts w:asciiTheme="minorHAnsi" w:hAnsiTheme="minorHAnsi" w:cstheme="minorHAnsi"/>
          <w:i/>
          <w:sz w:val="22"/>
        </w:rPr>
        <w:t>Salmonella</w:t>
      </w:r>
      <w:r w:rsidRPr="00A875FD">
        <w:rPr>
          <w:rFonts w:asciiTheme="minorHAnsi" w:hAnsiTheme="minorHAnsi" w:cstheme="minorHAnsi"/>
          <w:sz w:val="22"/>
        </w:rPr>
        <w:t xml:space="preserve"> species isolated from bacteremic children in eastern Democratic Republic of Congo. </w:t>
      </w:r>
      <w:r w:rsidRPr="00A875FD">
        <w:rPr>
          <w:rFonts w:asciiTheme="minorHAnsi" w:hAnsiTheme="minorHAnsi" w:cstheme="minorHAnsi"/>
          <w:i/>
          <w:sz w:val="22"/>
        </w:rPr>
        <w:t>Pediatr Infect Dis J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29</w:t>
      </w:r>
      <w:r w:rsidRPr="00A875FD">
        <w:rPr>
          <w:rFonts w:asciiTheme="minorHAnsi" w:hAnsiTheme="minorHAnsi" w:cstheme="minorHAnsi"/>
          <w:sz w:val="22"/>
        </w:rPr>
        <w:t>(6)</w:t>
      </w:r>
      <w:r w:rsidRPr="00A875FD">
        <w:rPr>
          <w:rFonts w:asciiTheme="minorHAnsi" w:hAnsiTheme="minorHAnsi" w:cstheme="minorHAnsi"/>
          <w:b/>
          <w:sz w:val="22"/>
        </w:rPr>
        <w:t>,</w:t>
      </w:r>
      <w:r w:rsidRPr="00A875FD">
        <w:rPr>
          <w:rFonts w:asciiTheme="minorHAnsi" w:hAnsiTheme="minorHAnsi" w:cstheme="minorHAnsi"/>
          <w:sz w:val="22"/>
        </w:rPr>
        <w:t xml:space="preserve"> 504-510. </w:t>
      </w:r>
      <w:hyperlink r:id="rId62" w:history="1">
        <w:r w:rsidRPr="00A875FD">
          <w:rPr>
            <w:rStyle w:val="Hyperlink"/>
            <w:rFonts w:asciiTheme="minorHAnsi" w:hAnsiTheme="minorHAnsi" w:cstheme="minorHAnsi"/>
            <w:sz w:val="22"/>
          </w:rPr>
          <w:t>https://doi.org/10.1097/INF.0b013e3181cd615a</w:t>
        </w:r>
      </w:hyperlink>
      <w:r w:rsidRPr="00A875FD">
        <w:rPr>
          <w:rFonts w:asciiTheme="minorHAnsi" w:hAnsiTheme="minorHAnsi" w:cstheme="minorHAnsi"/>
          <w:sz w:val="22"/>
        </w:rPr>
        <w:t>.</w:t>
      </w:r>
    </w:p>
    <w:p w14:paraId="35545A71" w14:textId="6AF808F9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79. </w:t>
      </w:r>
      <w:r w:rsidRPr="00A875FD">
        <w:rPr>
          <w:rFonts w:asciiTheme="minorHAnsi" w:hAnsiTheme="minorHAnsi" w:cstheme="minorHAnsi"/>
          <w:b/>
          <w:sz w:val="22"/>
        </w:rPr>
        <w:t xml:space="preserve">Vlieghe ER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2012) Azithromycin and ciprofloxacin resistance in </w:t>
      </w:r>
      <w:r w:rsidRPr="00A875FD">
        <w:rPr>
          <w:rFonts w:asciiTheme="minorHAnsi" w:hAnsiTheme="minorHAnsi" w:cstheme="minorHAnsi"/>
          <w:i/>
          <w:sz w:val="22"/>
        </w:rPr>
        <w:t>Salmonella</w:t>
      </w:r>
      <w:r w:rsidRPr="00A875FD">
        <w:rPr>
          <w:rFonts w:asciiTheme="minorHAnsi" w:hAnsiTheme="minorHAnsi" w:cstheme="minorHAnsi"/>
          <w:sz w:val="22"/>
        </w:rPr>
        <w:t xml:space="preserve"> bloodstream infections in Cambodian adults. </w:t>
      </w:r>
      <w:r w:rsidRPr="00A875FD">
        <w:rPr>
          <w:rFonts w:asciiTheme="minorHAnsi" w:hAnsiTheme="minorHAnsi" w:cstheme="minorHAnsi"/>
          <w:i/>
          <w:sz w:val="22"/>
        </w:rPr>
        <w:t>PLoS Negl Trop Dis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6</w:t>
      </w:r>
      <w:r w:rsidRPr="00A875FD">
        <w:rPr>
          <w:rFonts w:asciiTheme="minorHAnsi" w:hAnsiTheme="minorHAnsi" w:cstheme="minorHAnsi"/>
          <w:sz w:val="22"/>
        </w:rPr>
        <w:t>(12)</w:t>
      </w:r>
      <w:r w:rsidRPr="00A875FD">
        <w:rPr>
          <w:rFonts w:asciiTheme="minorHAnsi" w:hAnsiTheme="minorHAnsi" w:cstheme="minorHAnsi"/>
          <w:b/>
          <w:sz w:val="22"/>
        </w:rPr>
        <w:t>,</w:t>
      </w:r>
      <w:r w:rsidRPr="00A875FD">
        <w:rPr>
          <w:rFonts w:asciiTheme="minorHAnsi" w:hAnsiTheme="minorHAnsi" w:cstheme="minorHAnsi"/>
          <w:sz w:val="22"/>
        </w:rPr>
        <w:t xml:space="preserve"> e1933. </w:t>
      </w:r>
      <w:hyperlink r:id="rId63" w:history="1">
        <w:r w:rsidRPr="00A875FD">
          <w:rPr>
            <w:rStyle w:val="Hyperlink"/>
            <w:rFonts w:asciiTheme="minorHAnsi" w:hAnsiTheme="minorHAnsi" w:cstheme="minorHAnsi"/>
            <w:sz w:val="22"/>
          </w:rPr>
          <w:t>https://doi.org/10.1371/journal.pntd.0001933</w:t>
        </w:r>
      </w:hyperlink>
      <w:r w:rsidRPr="00A875FD">
        <w:rPr>
          <w:rFonts w:asciiTheme="minorHAnsi" w:hAnsiTheme="minorHAnsi" w:cstheme="minorHAnsi"/>
          <w:sz w:val="22"/>
        </w:rPr>
        <w:t>.</w:t>
      </w:r>
    </w:p>
    <w:p w14:paraId="4E357B0D" w14:textId="02561239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80. </w:t>
      </w:r>
      <w:r w:rsidRPr="00A875FD">
        <w:rPr>
          <w:rFonts w:asciiTheme="minorHAnsi" w:hAnsiTheme="minorHAnsi" w:cstheme="minorHAnsi"/>
          <w:b/>
          <w:sz w:val="22"/>
        </w:rPr>
        <w:t xml:space="preserve">Walsh AL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2000) Bacteremia in febrile Malawian children: clinical and microbiologic features. </w:t>
      </w:r>
      <w:r w:rsidRPr="00A875FD">
        <w:rPr>
          <w:rFonts w:asciiTheme="minorHAnsi" w:hAnsiTheme="minorHAnsi" w:cstheme="minorHAnsi"/>
          <w:i/>
          <w:sz w:val="22"/>
        </w:rPr>
        <w:t>Pediatr Infect Dis J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19</w:t>
      </w:r>
      <w:r w:rsidRPr="00A875FD">
        <w:rPr>
          <w:rFonts w:asciiTheme="minorHAnsi" w:hAnsiTheme="minorHAnsi" w:cstheme="minorHAnsi"/>
          <w:sz w:val="22"/>
        </w:rPr>
        <w:t>(4)</w:t>
      </w:r>
      <w:r w:rsidRPr="00A875FD">
        <w:rPr>
          <w:rFonts w:asciiTheme="minorHAnsi" w:hAnsiTheme="minorHAnsi" w:cstheme="minorHAnsi"/>
          <w:b/>
          <w:sz w:val="22"/>
        </w:rPr>
        <w:t>,</w:t>
      </w:r>
      <w:r w:rsidRPr="00A875FD">
        <w:rPr>
          <w:rFonts w:asciiTheme="minorHAnsi" w:hAnsiTheme="minorHAnsi" w:cstheme="minorHAnsi"/>
          <w:sz w:val="22"/>
        </w:rPr>
        <w:t xml:space="preserve"> 312-318. </w:t>
      </w:r>
      <w:hyperlink r:id="rId64" w:history="1">
        <w:r w:rsidRPr="00A875FD">
          <w:rPr>
            <w:rStyle w:val="Hyperlink"/>
            <w:rFonts w:asciiTheme="minorHAnsi" w:hAnsiTheme="minorHAnsi" w:cstheme="minorHAnsi"/>
            <w:sz w:val="22"/>
          </w:rPr>
          <w:t>https://doi.org/10.1097/00006454-200004000-00010</w:t>
        </w:r>
      </w:hyperlink>
      <w:r w:rsidRPr="00A875FD">
        <w:rPr>
          <w:rFonts w:asciiTheme="minorHAnsi" w:hAnsiTheme="minorHAnsi" w:cstheme="minorHAnsi"/>
          <w:sz w:val="22"/>
        </w:rPr>
        <w:t>.</w:t>
      </w:r>
    </w:p>
    <w:p w14:paraId="61C218E7" w14:textId="68A99B90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81. </w:t>
      </w:r>
      <w:r w:rsidRPr="00A875FD">
        <w:rPr>
          <w:rFonts w:asciiTheme="minorHAnsi" w:hAnsiTheme="minorHAnsi" w:cstheme="minorHAnsi"/>
          <w:b/>
          <w:sz w:val="22"/>
        </w:rPr>
        <w:t xml:space="preserve">Wilkens J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1997) </w:t>
      </w:r>
      <w:r w:rsidRPr="00A875FD">
        <w:rPr>
          <w:rFonts w:asciiTheme="minorHAnsi" w:hAnsiTheme="minorHAnsi" w:cstheme="minorHAnsi"/>
          <w:i/>
          <w:sz w:val="22"/>
        </w:rPr>
        <w:t>Salmonella</w:t>
      </w:r>
      <w:r w:rsidRPr="00A875FD">
        <w:rPr>
          <w:rFonts w:asciiTheme="minorHAnsi" w:hAnsiTheme="minorHAnsi" w:cstheme="minorHAnsi"/>
          <w:sz w:val="22"/>
        </w:rPr>
        <w:t xml:space="preserve"> bloodstream infection in Ghanaian children. </w:t>
      </w:r>
      <w:r w:rsidRPr="00A875FD">
        <w:rPr>
          <w:rFonts w:asciiTheme="minorHAnsi" w:hAnsiTheme="minorHAnsi" w:cstheme="minorHAnsi"/>
          <w:i/>
          <w:sz w:val="22"/>
        </w:rPr>
        <w:t>Clinical Microbiology and Infection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3</w:t>
      </w:r>
      <w:r w:rsidRPr="00A875FD">
        <w:rPr>
          <w:rFonts w:asciiTheme="minorHAnsi" w:hAnsiTheme="minorHAnsi" w:cstheme="minorHAnsi"/>
          <w:sz w:val="22"/>
        </w:rPr>
        <w:t>(6)</w:t>
      </w:r>
      <w:r w:rsidRPr="00A875FD">
        <w:rPr>
          <w:rFonts w:asciiTheme="minorHAnsi" w:hAnsiTheme="minorHAnsi" w:cstheme="minorHAnsi"/>
          <w:b/>
          <w:sz w:val="22"/>
        </w:rPr>
        <w:t>,</w:t>
      </w:r>
      <w:r w:rsidRPr="00A875FD">
        <w:rPr>
          <w:rFonts w:asciiTheme="minorHAnsi" w:hAnsiTheme="minorHAnsi" w:cstheme="minorHAnsi"/>
          <w:sz w:val="22"/>
        </w:rPr>
        <w:t xml:space="preserve"> 616-620.</w:t>
      </w:r>
    </w:p>
    <w:p w14:paraId="7F1775A6" w14:textId="22089337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82. </w:t>
      </w:r>
      <w:r w:rsidRPr="00A875FD">
        <w:rPr>
          <w:rFonts w:asciiTheme="minorHAnsi" w:hAnsiTheme="minorHAnsi" w:cstheme="minorHAnsi"/>
          <w:b/>
          <w:sz w:val="22"/>
        </w:rPr>
        <w:t xml:space="preserve">Yen YF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2009) Prognostic factors and clinical features of non-typhoid </w:t>
      </w:r>
      <w:r w:rsidRPr="00A875FD">
        <w:rPr>
          <w:rFonts w:asciiTheme="minorHAnsi" w:hAnsiTheme="minorHAnsi" w:cstheme="minorHAnsi"/>
          <w:i/>
          <w:sz w:val="22"/>
        </w:rPr>
        <w:t>Salmonella</w:t>
      </w:r>
      <w:r w:rsidRPr="00A875FD">
        <w:rPr>
          <w:rFonts w:asciiTheme="minorHAnsi" w:hAnsiTheme="minorHAnsi" w:cstheme="minorHAnsi"/>
          <w:sz w:val="22"/>
        </w:rPr>
        <w:t xml:space="preserve"> bacteremia in adults. </w:t>
      </w:r>
      <w:r w:rsidRPr="00A875FD">
        <w:rPr>
          <w:rFonts w:asciiTheme="minorHAnsi" w:hAnsiTheme="minorHAnsi" w:cstheme="minorHAnsi"/>
          <w:i/>
          <w:sz w:val="22"/>
        </w:rPr>
        <w:t>J Chin Med Assoc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72</w:t>
      </w:r>
      <w:r w:rsidRPr="00A875FD">
        <w:rPr>
          <w:rFonts w:asciiTheme="minorHAnsi" w:hAnsiTheme="minorHAnsi" w:cstheme="minorHAnsi"/>
          <w:sz w:val="22"/>
        </w:rPr>
        <w:t>(8)</w:t>
      </w:r>
      <w:r w:rsidRPr="00A875FD">
        <w:rPr>
          <w:rFonts w:asciiTheme="minorHAnsi" w:hAnsiTheme="minorHAnsi" w:cstheme="minorHAnsi"/>
          <w:b/>
          <w:sz w:val="22"/>
        </w:rPr>
        <w:t>,</w:t>
      </w:r>
      <w:r w:rsidRPr="00A875FD">
        <w:rPr>
          <w:rFonts w:asciiTheme="minorHAnsi" w:hAnsiTheme="minorHAnsi" w:cstheme="minorHAnsi"/>
          <w:sz w:val="22"/>
        </w:rPr>
        <w:t xml:space="preserve"> 408-413. </w:t>
      </w:r>
      <w:hyperlink r:id="rId65" w:history="1">
        <w:r w:rsidRPr="00A875FD">
          <w:rPr>
            <w:rStyle w:val="Hyperlink"/>
            <w:rFonts w:asciiTheme="minorHAnsi" w:hAnsiTheme="minorHAnsi" w:cstheme="minorHAnsi"/>
            <w:sz w:val="22"/>
          </w:rPr>
          <w:t>https://doi.org/10.1016/S1726-4901(09)70397-1</w:t>
        </w:r>
      </w:hyperlink>
      <w:r w:rsidRPr="00A875FD">
        <w:rPr>
          <w:rFonts w:asciiTheme="minorHAnsi" w:hAnsiTheme="minorHAnsi" w:cstheme="minorHAnsi"/>
          <w:sz w:val="22"/>
        </w:rPr>
        <w:t>.</w:t>
      </w:r>
    </w:p>
    <w:p w14:paraId="71D78869" w14:textId="488B891F" w:rsidR="005842CB" w:rsidRPr="00A875FD" w:rsidRDefault="005842CB" w:rsidP="005842CB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83. </w:t>
      </w:r>
      <w:r w:rsidRPr="00A875FD">
        <w:rPr>
          <w:rFonts w:asciiTheme="minorHAnsi" w:hAnsiTheme="minorHAnsi" w:cstheme="minorHAnsi"/>
          <w:b/>
          <w:sz w:val="22"/>
        </w:rPr>
        <w:t xml:space="preserve">Yombi JC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2015) Clinical features and outcome of typhoid fever and invasive non-typhoidal salmonellosis in a tertiary hospital in Belgium: analysis and review of the literature. </w:t>
      </w:r>
      <w:r w:rsidRPr="00A875FD">
        <w:rPr>
          <w:rFonts w:asciiTheme="minorHAnsi" w:hAnsiTheme="minorHAnsi" w:cstheme="minorHAnsi"/>
          <w:i/>
          <w:sz w:val="22"/>
        </w:rPr>
        <w:t>Acta Clin Belg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70</w:t>
      </w:r>
      <w:r w:rsidRPr="00A875FD">
        <w:rPr>
          <w:rFonts w:asciiTheme="minorHAnsi" w:hAnsiTheme="minorHAnsi" w:cstheme="minorHAnsi"/>
          <w:sz w:val="22"/>
        </w:rPr>
        <w:t>(4)</w:t>
      </w:r>
      <w:r w:rsidRPr="00A875FD">
        <w:rPr>
          <w:rFonts w:asciiTheme="minorHAnsi" w:hAnsiTheme="minorHAnsi" w:cstheme="minorHAnsi"/>
          <w:b/>
          <w:sz w:val="22"/>
        </w:rPr>
        <w:t>,</w:t>
      </w:r>
      <w:r w:rsidRPr="00A875FD">
        <w:rPr>
          <w:rFonts w:asciiTheme="minorHAnsi" w:hAnsiTheme="minorHAnsi" w:cstheme="minorHAnsi"/>
          <w:sz w:val="22"/>
        </w:rPr>
        <w:t xml:space="preserve"> 265-271. </w:t>
      </w:r>
      <w:hyperlink r:id="rId66" w:history="1">
        <w:r w:rsidRPr="00A875FD">
          <w:rPr>
            <w:rStyle w:val="Hyperlink"/>
            <w:rFonts w:asciiTheme="minorHAnsi" w:hAnsiTheme="minorHAnsi" w:cstheme="minorHAnsi"/>
            <w:sz w:val="22"/>
          </w:rPr>
          <w:t>https://doi.org/10.1179/2295333715Y.0000000016</w:t>
        </w:r>
      </w:hyperlink>
      <w:r w:rsidRPr="00A875FD">
        <w:rPr>
          <w:rFonts w:asciiTheme="minorHAnsi" w:hAnsiTheme="minorHAnsi" w:cstheme="minorHAnsi"/>
          <w:sz w:val="22"/>
        </w:rPr>
        <w:t>.</w:t>
      </w:r>
    </w:p>
    <w:p w14:paraId="0500E3A1" w14:textId="3CAB4C14" w:rsidR="005842CB" w:rsidRPr="00A875FD" w:rsidRDefault="005842CB" w:rsidP="005842CB">
      <w:pPr>
        <w:pStyle w:val="EndNoteBibliography"/>
        <w:ind w:left="720" w:hanging="720"/>
        <w:rPr>
          <w:rFonts w:asciiTheme="minorHAnsi" w:hAnsiTheme="minorHAnsi" w:cstheme="minorHAnsi"/>
          <w:sz w:val="22"/>
        </w:rPr>
      </w:pPr>
      <w:r w:rsidRPr="00A875FD">
        <w:rPr>
          <w:rFonts w:asciiTheme="minorHAnsi" w:hAnsiTheme="minorHAnsi" w:cstheme="minorHAnsi"/>
          <w:sz w:val="22"/>
        </w:rPr>
        <w:t xml:space="preserve">84. </w:t>
      </w:r>
      <w:r w:rsidRPr="00A875FD">
        <w:rPr>
          <w:rFonts w:asciiTheme="minorHAnsi" w:hAnsiTheme="minorHAnsi" w:cstheme="minorHAnsi"/>
          <w:b/>
          <w:sz w:val="22"/>
        </w:rPr>
        <w:t xml:space="preserve">Zaidi E, </w:t>
      </w:r>
      <w:r w:rsidR="00F52B6E" w:rsidRPr="00A875FD">
        <w:rPr>
          <w:rFonts w:asciiTheme="minorHAnsi" w:hAnsiTheme="minorHAnsi" w:cstheme="minorHAnsi"/>
          <w:b/>
          <w:i/>
          <w:sz w:val="22"/>
        </w:rPr>
        <w:t>et al.</w:t>
      </w:r>
      <w:r w:rsidRPr="00A875FD">
        <w:rPr>
          <w:rFonts w:asciiTheme="minorHAnsi" w:hAnsiTheme="minorHAnsi" w:cstheme="minorHAnsi"/>
          <w:sz w:val="22"/>
        </w:rPr>
        <w:t xml:space="preserve"> (1999) Non-typhi </w:t>
      </w:r>
      <w:r w:rsidRPr="00A875FD">
        <w:rPr>
          <w:rFonts w:asciiTheme="minorHAnsi" w:hAnsiTheme="minorHAnsi" w:cstheme="minorHAnsi"/>
          <w:i/>
          <w:sz w:val="22"/>
        </w:rPr>
        <w:t>Salmonella</w:t>
      </w:r>
      <w:r w:rsidRPr="00A875FD">
        <w:rPr>
          <w:rFonts w:asciiTheme="minorHAnsi" w:hAnsiTheme="minorHAnsi" w:cstheme="minorHAnsi"/>
          <w:sz w:val="22"/>
        </w:rPr>
        <w:t xml:space="preserve"> bacteremia in children. </w:t>
      </w:r>
      <w:r w:rsidRPr="00A875FD">
        <w:rPr>
          <w:rFonts w:asciiTheme="minorHAnsi" w:hAnsiTheme="minorHAnsi" w:cstheme="minorHAnsi"/>
          <w:i/>
          <w:sz w:val="22"/>
        </w:rPr>
        <w:t>Pediatr Infect Dis J</w:t>
      </w:r>
      <w:r w:rsidRPr="00A875FD">
        <w:rPr>
          <w:rFonts w:asciiTheme="minorHAnsi" w:hAnsiTheme="minorHAnsi" w:cstheme="minorHAnsi"/>
          <w:sz w:val="22"/>
        </w:rPr>
        <w:t xml:space="preserve"> </w:t>
      </w:r>
      <w:r w:rsidRPr="00A875FD">
        <w:rPr>
          <w:rFonts w:asciiTheme="minorHAnsi" w:hAnsiTheme="minorHAnsi" w:cstheme="minorHAnsi"/>
          <w:b/>
          <w:sz w:val="22"/>
        </w:rPr>
        <w:t>18</w:t>
      </w:r>
      <w:r w:rsidRPr="00A875FD">
        <w:rPr>
          <w:rFonts w:asciiTheme="minorHAnsi" w:hAnsiTheme="minorHAnsi" w:cstheme="minorHAnsi"/>
          <w:sz w:val="22"/>
        </w:rPr>
        <w:t>(12)</w:t>
      </w:r>
      <w:r w:rsidRPr="00A875FD">
        <w:rPr>
          <w:rFonts w:asciiTheme="minorHAnsi" w:hAnsiTheme="minorHAnsi" w:cstheme="minorHAnsi"/>
          <w:b/>
          <w:sz w:val="22"/>
        </w:rPr>
        <w:t>,</w:t>
      </w:r>
      <w:r w:rsidRPr="00A875FD">
        <w:rPr>
          <w:rFonts w:asciiTheme="minorHAnsi" w:hAnsiTheme="minorHAnsi" w:cstheme="minorHAnsi"/>
          <w:sz w:val="22"/>
        </w:rPr>
        <w:t xml:space="preserve"> 1073-1077. </w:t>
      </w:r>
      <w:hyperlink r:id="rId67" w:history="1">
        <w:r w:rsidRPr="00A875FD">
          <w:rPr>
            <w:rStyle w:val="Hyperlink"/>
            <w:rFonts w:asciiTheme="minorHAnsi" w:hAnsiTheme="minorHAnsi" w:cstheme="minorHAnsi"/>
            <w:sz w:val="22"/>
          </w:rPr>
          <w:t>https://doi.org/10.1097/00006454-199912000-00009</w:t>
        </w:r>
      </w:hyperlink>
      <w:r w:rsidRPr="00A875FD">
        <w:rPr>
          <w:rFonts w:asciiTheme="minorHAnsi" w:hAnsiTheme="minorHAnsi" w:cstheme="minorHAnsi"/>
          <w:sz w:val="22"/>
        </w:rPr>
        <w:t>.</w:t>
      </w:r>
    </w:p>
    <w:p w14:paraId="4F3EE817" w14:textId="2ECCE1D8" w:rsidR="008C2B9A" w:rsidRPr="00A875FD" w:rsidRDefault="00EA3191" w:rsidP="0096130A">
      <w:pPr>
        <w:spacing w:line="360" w:lineRule="auto"/>
        <w:rPr>
          <w:rFonts w:cstheme="minorHAnsi"/>
        </w:rPr>
      </w:pPr>
      <w:r w:rsidRPr="00A875FD">
        <w:rPr>
          <w:rFonts w:cstheme="minorHAnsi"/>
        </w:rPr>
        <w:fldChar w:fldCharType="end"/>
      </w:r>
    </w:p>
    <w:sectPr w:rsidR="008C2B9A" w:rsidRPr="00A875FD" w:rsidSect="00935314">
      <w:pgSz w:w="11906" w:h="16838"/>
      <w:pgMar w:top="720" w:right="720" w:bottom="720" w:left="72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34044E4" w14:textId="77777777" w:rsidR="005842CB" w:rsidRDefault="005842CB" w:rsidP="008C46F5">
      <w:pPr>
        <w:spacing w:after="0" w:line="240" w:lineRule="auto"/>
      </w:pPr>
      <w:r>
        <w:separator/>
      </w:r>
    </w:p>
  </w:endnote>
  <w:endnote w:type="continuationSeparator" w:id="0">
    <w:p w14:paraId="29B1638D" w14:textId="77777777" w:rsidR="005842CB" w:rsidRDefault="005842CB" w:rsidP="008C46F5">
      <w:pPr>
        <w:spacing w:after="0" w:line="240" w:lineRule="auto"/>
      </w:pPr>
      <w:r>
        <w:continuationSeparator/>
      </w:r>
    </w:p>
  </w:endnote>
  <w:endnote w:type="continuationNotice" w:id="1">
    <w:p w14:paraId="0C137A85" w14:textId="77777777" w:rsidR="005842CB" w:rsidRDefault="005842CB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calaLancetPro">
    <w:altName w:val="Yu Gothic"/>
    <w:charset w:val="80"/>
    <w:family w:val="roman"/>
    <w:pitch w:val="default"/>
    <w:sig w:usb0="00000003" w:usb1="08070000" w:usb2="00000010" w:usb3="00000000" w:csb0="0002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Style w:val="PageNumber"/>
      </w:rPr>
      <w:id w:val="-1204395842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7849ED46" w14:textId="48F78E52" w:rsidR="005842CB" w:rsidRDefault="005842CB" w:rsidP="00914127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7AD92ABF" w14:textId="77777777" w:rsidR="005842CB" w:rsidRDefault="005842CB" w:rsidP="0084516E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Style w:val="PageNumber"/>
      </w:rPr>
      <w:id w:val="-2144334214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4F4C9EC6" w14:textId="5F3DCF4C" w:rsidR="005842CB" w:rsidRDefault="005842CB" w:rsidP="00914127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 w:rsidR="00C57C37">
          <w:rPr>
            <w:rStyle w:val="PageNumber"/>
            <w:noProof/>
          </w:rPr>
          <w:t>20</w:t>
        </w:r>
        <w:r>
          <w:rPr>
            <w:rStyle w:val="PageNumber"/>
          </w:rPr>
          <w:fldChar w:fldCharType="end"/>
        </w:r>
      </w:p>
    </w:sdtContent>
  </w:sdt>
  <w:p w14:paraId="461AD545" w14:textId="77777777" w:rsidR="005842CB" w:rsidRDefault="005842CB" w:rsidP="0084516E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998CDC5" w14:textId="77777777" w:rsidR="005842CB" w:rsidRDefault="005842CB" w:rsidP="008C46F5">
      <w:pPr>
        <w:spacing w:after="0" w:line="240" w:lineRule="auto"/>
      </w:pPr>
      <w:r>
        <w:separator/>
      </w:r>
    </w:p>
  </w:footnote>
  <w:footnote w:type="continuationSeparator" w:id="0">
    <w:p w14:paraId="05B231A0" w14:textId="77777777" w:rsidR="005842CB" w:rsidRDefault="005842CB" w:rsidP="008C46F5">
      <w:pPr>
        <w:spacing w:after="0" w:line="240" w:lineRule="auto"/>
      </w:pPr>
      <w:r>
        <w:continuationSeparator/>
      </w:r>
    </w:p>
  </w:footnote>
  <w:footnote w:type="continuationNotice" w:id="1">
    <w:p w14:paraId="7CCD538C" w14:textId="77777777" w:rsidR="005842CB" w:rsidRDefault="005842CB">
      <w:pPr>
        <w:spacing w:after="0" w:line="240" w:lineRule="auto"/>
      </w:pPr>
    </w:p>
  </w:footnote>
</w:footnotes>
</file>

<file path=word/intelligence2.xml><?xml version="1.0" encoding="utf-8"?>
<int2:intelligence xmlns:int2="http://schemas.microsoft.com/office/intelligence/2020/intelligence" xmlns:oel="http://schemas.microsoft.com/office/2019/extlst">
  <int2:observations/>
  <int2:intelligenceSettings/>
  <int2:onDemandWorkflows/>
</int2:intelligence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491496"/>
    <w:multiLevelType w:val="multilevel"/>
    <w:tmpl w:val="E196CB2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06F33775"/>
    <w:multiLevelType w:val="hybridMultilevel"/>
    <w:tmpl w:val="7A3CF02E"/>
    <w:lvl w:ilvl="0" w:tplc="B6625CE0"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7237524"/>
    <w:multiLevelType w:val="hybridMultilevel"/>
    <w:tmpl w:val="CF9C30A8"/>
    <w:lvl w:ilvl="0" w:tplc="F0325D38">
      <w:start w:val="1"/>
      <w:numFmt w:val="bullet"/>
      <w:lvlText w:val="-"/>
      <w:lvlJc w:val="left"/>
      <w:pPr>
        <w:ind w:left="720" w:hanging="360"/>
      </w:pPr>
      <w:rPr>
        <w:rFonts w:ascii="Calibri" w:hAnsi="Calibri" w:hint="default"/>
      </w:rPr>
    </w:lvl>
    <w:lvl w:ilvl="1" w:tplc="B518D628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4B206FA0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A6720680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CC14AC48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F2C8A8E6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2AA204C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500C507C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2F4C0652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A271D13"/>
    <w:multiLevelType w:val="hybridMultilevel"/>
    <w:tmpl w:val="3A96ED42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C8737D0"/>
    <w:multiLevelType w:val="hybridMultilevel"/>
    <w:tmpl w:val="D242B124"/>
    <w:lvl w:ilvl="0" w:tplc="7C00A998">
      <w:start w:val="2"/>
      <w:numFmt w:val="bullet"/>
      <w:lvlText w:val="-"/>
      <w:lvlJc w:val="left"/>
      <w:pPr>
        <w:ind w:left="1800" w:hanging="360"/>
      </w:pPr>
      <w:rPr>
        <w:rFonts w:ascii="Calibri" w:eastAsiaTheme="minorHAnsi" w:hAnsi="Calibri" w:cs="Calibri" w:hint="default"/>
      </w:rPr>
    </w:lvl>
    <w:lvl w:ilvl="1" w:tplc="1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5" w15:restartNumberingAfterBreak="0">
    <w:nsid w:val="0E534991"/>
    <w:multiLevelType w:val="hybridMultilevel"/>
    <w:tmpl w:val="973EBE3E"/>
    <w:lvl w:ilvl="0" w:tplc="25325E00">
      <w:start w:val="84"/>
      <w:numFmt w:val="bullet"/>
      <w:lvlText w:val="-"/>
      <w:lvlJc w:val="left"/>
      <w:pPr>
        <w:ind w:left="720" w:hanging="360"/>
      </w:pPr>
      <w:rPr>
        <w:rFonts w:ascii="Calibri" w:eastAsia="Times New Roman" w:hAnsi="Calibri" w:cs="Calibri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0E613FE6"/>
    <w:multiLevelType w:val="hybridMultilevel"/>
    <w:tmpl w:val="E6561DCC"/>
    <w:lvl w:ilvl="0" w:tplc="C444D9B8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6E9286D"/>
    <w:multiLevelType w:val="hybridMultilevel"/>
    <w:tmpl w:val="4C3CF8CC"/>
    <w:lvl w:ilvl="0" w:tplc="7C00A998">
      <w:start w:val="2"/>
      <w:numFmt w:val="bullet"/>
      <w:lvlText w:val="-"/>
      <w:lvlJc w:val="left"/>
      <w:pPr>
        <w:ind w:left="1800" w:hanging="360"/>
      </w:pPr>
      <w:rPr>
        <w:rFonts w:ascii="Calibri" w:eastAsiaTheme="minorHAnsi" w:hAnsi="Calibri" w:cs="Calibri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A794206"/>
    <w:multiLevelType w:val="hybridMultilevel"/>
    <w:tmpl w:val="2A2AEB3C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1ED75F1D"/>
    <w:multiLevelType w:val="hybridMultilevel"/>
    <w:tmpl w:val="171043D8"/>
    <w:lvl w:ilvl="0" w:tplc="B1580146">
      <w:start w:val="44"/>
      <w:numFmt w:val="bullet"/>
      <w:lvlText w:val=""/>
      <w:lvlJc w:val="left"/>
      <w:pPr>
        <w:ind w:left="720" w:hanging="360"/>
      </w:pPr>
      <w:rPr>
        <w:rFonts w:ascii="Symbol" w:eastAsia="Times New Roman" w:hAnsi="Symbol" w:cs="Calibri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37C10A6"/>
    <w:multiLevelType w:val="hybridMultilevel"/>
    <w:tmpl w:val="71D0BFBA"/>
    <w:lvl w:ilvl="0" w:tplc="DEAC1502">
      <w:start w:val="8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3DC7ED6"/>
    <w:multiLevelType w:val="hybridMultilevel"/>
    <w:tmpl w:val="BC5A794E"/>
    <w:lvl w:ilvl="0" w:tplc="13528F06">
      <w:start w:val="1"/>
      <w:numFmt w:val="bullet"/>
      <w:lvlText w:val="-"/>
      <w:lvlJc w:val="left"/>
      <w:pPr>
        <w:ind w:left="720" w:hanging="360"/>
      </w:pPr>
      <w:rPr>
        <w:rFonts w:ascii="Calibri" w:hAnsi="Calibri" w:hint="default"/>
      </w:rPr>
    </w:lvl>
    <w:lvl w:ilvl="1" w:tplc="4BEC2436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86AA9C56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0208058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644736C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6BAE5538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D068DCCC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B924F98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DF8ED396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27744BE3"/>
    <w:multiLevelType w:val="hybridMultilevel"/>
    <w:tmpl w:val="F5A68FC4"/>
    <w:lvl w:ilvl="0" w:tplc="1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3" w15:restartNumberingAfterBreak="0">
    <w:nsid w:val="2B184B18"/>
    <w:multiLevelType w:val="hybridMultilevel"/>
    <w:tmpl w:val="CFB29E2A"/>
    <w:lvl w:ilvl="0" w:tplc="22D844AE">
      <w:start w:val="1"/>
      <w:numFmt w:val="bullet"/>
      <w:lvlText w:val="-"/>
      <w:lvlJc w:val="left"/>
      <w:pPr>
        <w:ind w:left="720" w:hanging="360"/>
      </w:pPr>
      <w:rPr>
        <w:rFonts w:ascii="Calibri" w:hAnsi="Calibri" w:hint="default"/>
      </w:rPr>
    </w:lvl>
    <w:lvl w:ilvl="1" w:tplc="293AEF0A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F2E2798C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685882E4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08F8C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7DE8D32E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54A7404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754D4B8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1144A280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B4361A5"/>
    <w:multiLevelType w:val="hybridMultilevel"/>
    <w:tmpl w:val="94D63CE0"/>
    <w:lvl w:ilvl="0" w:tplc="53D21BBE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2B4A6317"/>
    <w:multiLevelType w:val="hybridMultilevel"/>
    <w:tmpl w:val="C5A00D7E"/>
    <w:lvl w:ilvl="0" w:tplc="559492B6">
      <w:start w:val="1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2FF856ED"/>
    <w:multiLevelType w:val="hybridMultilevel"/>
    <w:tmpl w:val="73BC5546"/>
    <w:lvl w:ilvl="0" w:tplc="B4209C60">
      <w:start w:val="1"/>
      <w:numFmt w:val="bullet"/>
      <w:lvlText w:val="-"/>
      <w:lvlJc w:val="left"/>
      <w:pPr>
        <w:ind w:left="720" w:hanging="360"/>
      </w:pPr>
      <w:rPr>
        <w:rFonts w:ascii="Calibri" w:hAnsi="Calibri" w:hint="default"/>
      </w:rPr>
    </w:lvl>
    <w:lvl w:ilvl="1" w:tplc="981612C6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AD9A6566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7A4C50BA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D8EA46C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464653D0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E8EC4A6C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A822B430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2578C6FA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33F2FDD"/>
    <w:multiLevelType w:val="hybridMultilevel"/>
    <w:tmpl w:val="2C785124"/>
    <w:lvl w:ilvl="0" w:tplc="82324090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399273D"/>
    <w:multiLevelType w:val="hybridMultilevel"/>
    <w:tmpl w:val="C6A2C91C"/>
    <w:lvl w:ilvl="0" w:tplc="E2463392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387233CD"/>
    <w:multiLevelType w:val="hybridMultilevel"/>
    <w:tmpl w:val="0E9CFB22"/>
    <w:lvl w:ilvl="0" w:tplc="55286416">
      <w:start w:val="44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  <w:color w:val="auto"/>
        <w:sz w:val="22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3A0BFE0E"/>
    <w:multiLevelType w:val="hybridMultilevel"/>
    <w:tmpl w:val="71B23846"/>
    <w:lvl w:ilvl="0" w:tplc="584245CE">
      <w:start w:val="1"/>
      <w:numFmt w:val="decimal"/>
      <w:lvlText w:val="%1."/>
      <w:lvlJc w:val="left"/>
      <w:pPr>
        <w:ind w:left="720" w:hanging="360"/>
      </w:pPr>
    </w:lvl>
    <w:lvl w:ilvl="1" w:tplc="652A7586">
      <w:start w:val="1"/>
      <w:numFmt w:val="lowerLetter"/>
      <w:lvlText w:val="%2."/>
      <w:lvlJc w:val="left"/>
      <w:pPr>
        <w:ind w:left="1440" w:hanging="360"/>
      </w:pPr>
    </w:lvl>
    <w:lvl w:ilvl="2" w:tplc="0514151C">
      <w:start w:val="1"/>
      <w:numFmt w:val="lowerRoman"/>
      <w:lvlText w:val="%3."/>
      <w:lvlJc w:val="right"/>
      <w:pPr>
        <w:ind w:left="2160" w:hanging="180"/>
      </w:pPr>
    </w:lvl>
    <w:lvl w:ilvl="3" w:tplc="3F7A8334">
      <w:start w:val="1"/>
      <w:numFmt w:val="decimal"/>
      <w:lvlText w:val="%4."/>
      <w:lvlJc w:val="left"/>
      <w:pPr>
        <w:ind w:left="2880" w:hanging="360"/>
      </w:pPr>
    </w:lvl>
    <w:lvl w:ilvl="4" w:tplc="C6F41DB6">
      <w:start w:val="1"/>
      <w:numFmt w:val="lowerLetter"/>
      <w:lvlText w:val="%5."/>
      <w:lvlJc w:val="left"/>
      <w:pPr>
        <w:ind w:left="3600" w:hanging="360"/>
      </w:pPr>
    </w:lvl>
    <w:lvl w:ilvl="5" w:tplc="3D4CFC7E">
      <w:start w:val="1"/>
      <w:numFmt w:val="lowerRoman"/>
      <w:lvlText w:val="%6."/>
      <w:lvlJc w:val="right"/>
      <w:pPr>
        <w:ind w:left="4320" w:hanging="180"/>
      </w:pPr>
    </w:lvl>
    <w:lvl w:ilvl="6" w:tplc="F9AE4BF2">
      <w:start w:val="1"/>
      <w:numFmt w:val="decimal"/>
      <w:lvlText w:val="%7."/>
      <w:lvlJc w:val="left"/>
      <w:pPr>
        <w:ind w:left="5040" w:hanging="360"/>
      </w:pPr>
    </w:lvl>
    <w:lvl w:ilvl="7" w:tplc="E4C61A80">
      <w:start w:val="1"/>
      <w:numFmt w:val="lowerLetter"/>
      <w:lvlText w:val="%8."/>
      <w:lvlJc w:val="left"/>
      <w:pPr>
        <w:ind w:left="5760" w:hanging="360"/>
      </w:pPr>
    </w:lvl>
    <w:lvl w:ilvl="8" w:tplc="14345C2E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3ADD79ED"/>
    <w:multiLevelType w:val="hybridMultilevel"/>
    <w:tmpl w:val="B45001F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3D372227"/>
    <w:multiLevelType w:val="hybridMultilevel"/>
    <w:tmpl w:val="0D409B68"/>
    <w:lvl w:ilvl="0" w:tplc="41BE7B42">
      <w:start w:val="1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493A723D"/>
    <w:multiLevelType w:val="hybridMultilevel"/>
    <w:tmpl w:val="D2C0B7FA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4E427DAC"/>
    <w:multiLevelType w:val="hybridMultilevel"/>
    <w:tmpl w:val="4B7420FA"/>
    <w:lvl w:ilvl="0" w:tplc="6E287F8A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28621D5"/>
    <w:multiLevelType w:val="hybridMultilevel"/>
    <w:tmpl w:val="119858B8"/>
    <w:lvl w:ilvl="0" w:tplc="A2145ED8">
      <w:start w:val="44"/>
      <w:numFmt w:val="bullet"/>
      <w:lvlText w:val=""/>
      <w:lvlJc w:val="left"/>
      <w:pPr>
        <w:ind w:left="720" w:hanging="360"/>
      </w:pPr>
      <w:rPr>
        <w:rFonts w:ascii="Symbol" w:eastAsia="Times New Roman" w:hAnsi="Symbol" w:cs="Calibri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50E4F23"/>
    <w:multiLevelType w:val="hybridMultilevel"/>
    <w:tmpl w:val="578AC370"/>
    <w:lvl w:ilvl="0" w:tplc="1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619B22D2"/>
    <w:multiLevelType w:val="hybridMultilevel"/>
    <w:tmpl w:val="64DA53AA"/>
    <w:lvl w:ilvl="0" w:tplc="3A682534">
      <w:start w:val="1"/>
      <w:numFmt w:val="decimal"/>
      <w:lvlText w:val="%1."/>
      <w:lvlJc w:val="left"/>
      <w:pPr>
        <w:ind w:left="720" w:hanging="360"/>
      </w:pPr>
    </w:lvl>
    <w:lvl w:ilvl="1" w:tplc="986E5474">
      <w:start w:val="1"/>
      <w:numFmt w:val="lowerLetter"/>
      <w:lvlText w:val="%2."/>
      <w:lvlJc w:val="left"/>
      <w:pPr>
        <w:ind w:left="1440" w:hanging="360"/>
      </w:pPr>
    </w:lvl>
    <w:lvl w:ilvl="2" w:tplc="781C488A">
      <w:start w:val="1"/>
      <w:numFmt w:val="lowerRoman"/>
      <w:lvlText w:val="%3."/>
      <w:lvlJc w:val="right"/>
      <w:pPr>
        <w:ind w:left="2160" w:hanging="180"/>
      </w:pPr>
    </w:lvl>
    <w:lvl w:ilvl="3" w:tplc="3CD06C0E">
      <w:start w:val="1"/>
      <w:numFmt w:val="decimal"/>
      <w:lvlText w:val="%4."/>
      <w:lvlJc w:val="left"/>
      <w:pPr>
        <w:ind w:left="2880" w:hanging="360"/>
      </w:pPr>
    </w:lvl>
    <w:lvl w:ilvl="4" w:tplc="F266B54A">
      <w:start w:val="1"/>
      <w:numFmt w:val="lowerLetter"/>
      <w:lvlText w:val="%5."/>
      <w:lvlJc w:val="left"/>
      <w:pPr>
        <w:ind w:left="3600" w:hanging="360"/>
      </w:pPr>
    </w:lvl>
    <w:lvl w:ilvl="5" w:tplc="531CB462">
      <w:start w:val="1"/>
      <w:numFmt w:val="lowerRoman"/>
      <w:lvlText w:val="%6."/>
      <w:lvlJc w:val="right"/>
      <w:pPr>
        <w:ind w:left="4320" w:hanging="180"/>
      </w:pPr>
    </w:lvl>
    <w:lvl w:ilvl="6" w:tplc="9064C8FE">
      <w:start w:val="1"/>
      <w:numFmt w:val="decimal"/>
      <w:lvlText w:val="%7."/>
      <w:lvlJc w:val="left"/>
      <w:pPr>
        <w:ind w:left="5040" w:hanging="360"/>
      </w:pPr>
    </w:lvl>
    <w:lvl w:ilvl="7" w:tplc="7250C9AA">
      <w:start w:val="1"/>
      <w:numFmt w:val="lowerLetter"/>
      <w:lvlText w:val="%8."/>
      <w:lvlJc w:val="left"/>
      <w:pPr>
        <w:ind w:left="5760" w:hanging="360"/>
      </w:pPr>
    </w:lvl>
    <w:lvl w:ilvl="8" w:tplc="14F8F53C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67C24222"/>
    <w:multiLevelType w:val="hybridMultilevel"/>
    <w:tmpl w:val="45E6F090"/>
    <w:lvl w:ilvl="0" w:tplc="BB100932">
      <w:start w:val="10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68C2DA30"/>
    <w:multiLevelType w:val="hybridMultilevel"/>
    <w:tmpl w:val="A72496FA"/>
    <w:lvl w:ilvl="0" w:tplc="88B071E0">
      <w:start w:val="1"/>
      <w:numFmt w:val="bullet"/>
      <w:lvlText w:val="-"/>
      <w:lvlJc w:val="left"/>
      <w:pPr>
        <w:ind w:left="720" w:hanging="360"/>
      </w:pPr>
      <w:rPr>
        <w:rFonts w:ascii="Calibri" w:hAnsi="Calibri" w:hint="default"/>
      </w:rPr>
    </w:lvl>
    <w:lvl w:ilvl="1" w:tplc="F9C6C598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CF72FA34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DC8AD2A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A58A3D42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9AE6004A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6BB8FB34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93AA765A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BE2AE75C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73415BF2"/>
    <w:multiLevelType w:val="hybridMultilevel"/>
    <w:tmpl w:val="489870C8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74D864D9"/>
    <w:multiLevelType w:val="hybridMultilevel"/>
    <w:tmpl w:val="C628603A"/>
    <w:lvl w:ilvl="0" w:tplc="6A3CEAF8">
      <w:start w:val="44"/>
      <w:numFmt w:val="bullet"/>
      <w:lvlText w:val=""/>
      <w:lvlJc w:val="left"/>
      <w:pPr>
        <w:ind w:left="720" w:hanging="360"/>
      </w:pPr>
      <w:rPr>
        <w:rFonts w:ascii="Symbol" w:eastAsia="Times New Roman" w:hAnsi="Symbol" w:cs="Calibri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11"/>
  </w:num>
  <w:num w:numId="3">
    <w:abstractNumId w:val="16"/>
  </w:num>
  <w:num w:numId="4">
    <w:abstractNumId w:val="29"/>
  </w:num>
  <w:num w:numId="5">
    <w:abstractNumId w:val="20"/>
  </w:num>
  <w:num w:numId="6">
    <w:abstractNumId w:val="27"/>
  </w:num>
  <w:num w:numId="7">
    <w:abstractNumId w:val="13"/>
  </w:num>
  <w:num w:numId="8">
    <w:abstractNumId w:val="17"/>
  </w:num>
  <w:num w:numId="9">
    <w:abstractNumId w:val="18"/>
  </w:num>
  <w:num w:numId="10">
    <w:abstractNumId w:val="26"/>
  </w:num>
  <w:num w:numId="11">
    <w:abstractNumId w:val="5"/>
  </w:num>
  <w:num w:numId="12">
    <w:abstractNumId w:val="14"/>
  </w:num>
  <w:num w:numId="13">
    <w:abstractNumId w:val="1"/>
  </w:num>
  <w:num w:numId="14">
    <w:abstractNumId w:val="10"/>
  </w:num>
  <w:num w:numId="15">
    <w:abstractNumId w:val="3"/>
  </w:num>
  <w:num w:numId="16">
    <w:abstractNumId w:val="12"/>
  </w:num>
  <w:num w:numId="17">
    <w:abstractNumId w:val="4"/>
  </w:num>
  <w:num w:numId="18">
    <w:abstractNumId w:val="7"/>
  </w:num>
  <w:num w:numId="19">
    <w:abstractNumId w:val="0"/>
  </w:num>
  <w:num w:numId="20">
    <w:abstractNumId w:val="21"/>
  </w:num>
  <w:num w:numId="21">
    <w:abstractNumId w:val="28"/>
  </w:num>
  <w:num w:numId="22">
    <w:abstractNumId w:val="19"/>
  </w:num>
  <w:num w:numId="23">
    <w:abstractNumId w:val="25"/>
  </w:num>
  <w:num w:numId="24">
    <w:abstractNumId w:val="9"/>
  </w:num>
  <w:num w:numId="25">
    <w:abstractNumId w:val="31"/>
  </w:num>
  <w:num w:numId="26">
    <w:abstractNumId w:val="30"/>
  </w:num>
  <w:num w:numId="27">
    <w:abstractNumId w:val="8"/>
  </w:num>
  <w:num w:numId="28">
    <w:abstractNumId w:val="23"/>
  </w:num>
  <w:num w:numId="29">
    <w:abstractNumId w:val="24"/>
  </w:num>
  <w:num w:numId="30">
    <w:abstractNumId w:val="6"/>
  </w:num>
  <w:num w:numId="31">
    <w:abstractNumId w:val="22"/>
  </w:num>
  <w:num w:numId="32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hdrShapeDefaults>
    <o:shapedefaults v:ext="edit" spidmax="2051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Epidemiology Infection Copy&lt;/Style&gt;&lt;LeftDelim&gt;{&lt;/LeftDelim&gt;&lt;RightDelim&gt;}&lt;/RightDelim&gt;&lt;FontName&gt;Calibri Light&lt;/FontName&gt;&lt;FontSize&gt;13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9ds0s9st2eds8epxad52svrdeadttw5x0va&quot;&gt;literature&lt;record-ids&gt;&lt;item&gt;246&lt;/item&gt;&lt;item&gt;250&lt;/item&gt;&lt;item&gt;299&lt;/item&gt;&lt;item&gt;309&lt;/item&gt;&lt;item&gt;311&lt;/item&gt;&lt;item&gt;312&lt;/item&gt;&lt;item&gt;313&lt;/item&gt;&lt;item&gt;314&lt;/item&gt;&lt;item&gt;315&lt;/item&gt;&lt;item&gt;317&lt;/item&gt;&lt;item&gt;318&lt;/item&gt;&lt;item&gt;322&lt;/item&gt;&lt;item&gt;323&lt;/item&gt;&lt;item&gt;324&lt;/item&gt;&lt;item&gt;326&lt;/item&gt;&lt;item&gt;327&lt;/item&gt;&lt;item&gt;328&lt;/item&gt;&lt;item&gt;329&lt;/item&gt;&lt;item&gt;330&lt;/item&gt;&lt;item&gt;331&lt;/item&gt;&lt;item&gt;332&lt;/item&gt;&lt;item&gt;333&lt;/item&gt;&lt;item&gt;334&lt;/item&gt;&lt;item&gt;335&lt;/item&gt;&lt;item&gt;336&lt;/item&gt;&lt;item&gt;337&lt;/item&gt;&lt;item&gt;338&lt;/item&gt;&lt;item&gt;339&lt;/item&gt;&lt;item&gt;340&lt;/item&gt;&lt;item&gt;341&lt;/item&gt;&lt;item&gt;342&lt;/item&gt;&lt;item&gt;343&lt;/item&gt;&lt;item&gt;344&lt;/item&gt;&lt;item&gt;346&lt;/item&gt;&lt;item&gt;348&lt;/item&gt;&lt;item&gt;349&lt;/item&gt;&lt;item&gt;350&lt;/item&gt;&lt;item&gt;351&lt;/item&gt;&lt;item&gt;352&lt;/item&gt;&lt;item&gt;353&lt;/item&gt;&lt;item&gt;354&lt;/item&gt;&lt;item&gt;356&lt;/item&gt;&lt;item&gt;357&lt;/item&gt;&lt;item&gt;358&lt;/item&gt;&lt;item&gt;366&lt;/item&gt;&lt;item&gt;481&lt;/item&gt;&lt;item&gt;482&lt;/item&gt;&lt;item&gt;483&lt;/item&gt;&lt;item&gt;484&lt;/item&gt;&lt;item&gt;485&lt;/item&gt;&lt;item&gt;486&lt;/item&gt;&lt;item&gt;487&lt;/item&gt;&lt;item&gt;488&lt;/item&gt;&lt;item&gt;489&lt;/item&gt;&lt;item&gt;490&lt;/item&gt;&lt;item&gt;491&lt;/item&gt;&lt;item&gt;492&lt;/item&gt;&lt;item&gt;493&lt;/item&gt;&lt;item&gt;494&lt;/item&gt;&lt;item&gt;495&lt;/item&gt;&lt;item&gt;496&lt;/item&gt;&lt;item&gt;497&lt;/item&gt;&lt;item&gt;498&lt;/item&gt;&lt;item&gt;499&lt;/item&gt;&lt;item&gt;500&lt;/item&gt;&lt;item&gt;501&lt;/item&gt;&lt;item&gt;502&lt;/item&gt;&lt;item&gt;503&lt;/item&gt;&lt;item&gt;504&lt;/item&gt;&lt;item&gt;505&lt;/item&gt;&lt;item&gt;506&lt;/item&gt;&lt;item&gt;507&lt;/item&gt;&lt;item&gt;508&lt;/item&gt;&lt;item&gt;509&lt;/item&gt;&lt;item&gt;510&lt;/item&gt;&lt;item&gt;511&lt;/item&gt;&lt;item&gt;512&lt;/item&gt;&lt;item&gt;513&lt;/item&gt;&lt;item&gt;514&lt;/item&gt;&lt;item&gt;515&lt;/item&gt;&lt;item&gt;516&lt;/item&gt;&lt;item&gt;517&lt;/item&gt;&lt;item&gt;518&lt;/item&gt;&lt;item&gt;519&lt;/item&gt;&lt;/record-ids&gt;&lt;/item&gt;&lt;/Libraries&gt;"/>
  </w:docVars>
  <w:rsids>
    <w:rsidRoot w:val="00D95076"/>
    <w:rsid w:val="00000FD2"/>
    <w:rsid w:val="000013EA"/>
    <w:rsid w:val="000027B0"/>
    <w:rsid w:val="00002E4F"/>
    <w:rsid w:val="00003BAD"/>
    <w:rsid w:val="00004980"/>
    <w:rsid w:val="00004EDB"/>
    <w:rsid w:val="0000521B"/>
    <w:rsid w:val="0000707E"/>
    <w:rsid w:val="00011757"/>
    <w:rsid w:val="00012A4D"/>
    <w:rsid w:val="00012A57"/>
    <w:rsid w:val="000137FE"/>
    <w:rsid w:val="000140BE"/>
    <w:rsid w:val="0001498B"/>
    <w:rsid w:val="00015E90"/>
    <w:rsid w:val="00015F48"/>
    <w:rsid w:val="0001652A"/>
    <w:rsid w:val="00016722"/>
    <w:rsid w:val="00016A36"/>
    <w:rsid w:val="00016E58"/>
    <w:rsid w:val="00017FA3"/>
    <w:rsid w:val="000203B3"/>
    <w:rsid w:val="000206EE"/>
    <w:rsid w:val="00022578"/>
    <w:rsid w:val="00022D4F"/>
    <w:rsid w:val="000237AF"/>
    <w:rsid w:val="00024618"/>
    <w:rsid w:val="0002476E"/>
    <w:rsid w:val="000248DE"/>
    <w:rsid w:val="00025154"/>
    <w:rsid w:val="00025D7C"/>
    <w:rsid w:val="00026914"/>
    <w:rsid w:val="00027E10"/>
    <w:rsid w:val="00030BC1"/>
    <w:rsid w:val="00031E43"/>
    <w:rsid w:val="00032827"/>
    <w:rsid w:val="00033A4E"/>
    <w:rsid w:val="0003590C"/>
    <w:rsid w:val="000368DF"/>
    <w:rsid w:val="00036C6B"/>
    <w:rsid w:val="0003780F"/>
    <w:rsid w:val="00041828"/>
    <w:rsid w:val="00041A8B"/>
    <w:rsid w:val="00041C5F"/>
    <w:rsid w:val="00042B2B"/>
    <w:rsid w:val="00043988"/>
    <w:rsid w:val="00044237"/>
    <w:rsid w:val="00044D26"/>
    <w:rsid w:val="00045ADB"/>
    <w:rsid w:val="0004666C"/>
    <w:rsid w:val="0004736E"/>
    <w:rsid w:val="00047960"/>
    <w:rsid w:val="00047BDF"/>
    <w:rsid w:val="000501B9"/>
    <w:rsid w:val="00052053"/>
    <w:rsid w:val="00052873"/>
    <w:rsid w:val="0005316B"/>
    <w:rsid w:val="0005319E"/>
    <w:rsid w:val="00055C89"/>
    <w:rsid w:val="00061432"/>
    <w:rsid w:val="00062DE4"/>
    <w:rsid w:val="00063C5F"/>
    <w:rsid w:val="000646CF"/>
    <w:rsid w:val="000646FC"/>
    <w:rsid w:val="00064D0C"/>
    <w:rsid w:val="0006628E"/>
    <w:rsid w:val="0006679F"/>
    <w:rsid w:val="00067109"/>
    <w:rsid w:val="00067F37"/>
    <w:rsid w:val="00070B89"/>
    <w:rsid w:val="00071571"/>
    <w:rsid w:val="00072BF4"/>
    <w:rsid w:val="00073220"/>
    <w:rsid w:val="000737D5"/>
    <w:rsid w:val="00073D5F"/>
    <w:rsid w:val="000748D6"/>
    <w:rsid w:val="000749B3"/>
    <w:rsid w:val="00075A4A"/>
    <w:rsid w:val="000763B0"/>
    <w:rsid w:val="000772BF"/>
    <w:rsid w:val="000774AB"/>
    <w:rsid w:val="00080D79"/>
    <w:rsid w:val="00083F48"/>
    <w:rsid w:val="00086677"/>
    <w:rsid w:val="00086AAB"/>
    <w:rsid w:val="000873BE"/>
    <w:rsid w:val="00090533"/>
    <w:rsid w:val="00092A5D"/>
    <w:rsid w:val="00093A3E"/>
    <w:rsid w:val="00093FCC"/>
    <w:rsid w:val="00094606"/>
    <w:rsid w:val="000950EB"/>
    <w:rsid w:val="0009561A"/>
    <w:rsid w:val="0009765E"/>
    <w:rsid w:val="000A18B7"/>
    <w:rsid w:val="000A2783"/>
    <w:rsid w:val="000A370E"/>
    <w:rsid w:val="000A4B56"/>
    <w:rsid w:val="000A646A"/>
    <w:rsid w:val="000A6820"/>
    <w:rsid w:val="000A6D7B"/>
    <w:rsid w:val="000A7BA7"/>
    <w:rsid w:val="000B0865"/>
    <w:rsid w:val="000B18FB"/>
    <w:rsid w:val="000B22DA"/>
    <w:rsid w:val="000B3198"/>
    <w:rsid w:val="000B6A90"/>
    <w:rsid w:val="000B6C43"/>
    <w:rsid w:val="000B6D07"/>
    <w:rsid w:val="000B6E7C"/>
    <w:rsid w:val="000B71BE"/>
    <w:rsid w:val="000C1953"/>
    <w:rsid w:val="000C313E"/>
    <w:rsid w:val="000C35D3"/>
    <w:rsid w:val="000C4265"/>
    <w:rsid w:val="000C45C8"/>
    <w:rsid w:val="000C55A7"/>
    <w:rsid w:val="000C6F7A"/>
    <w:rsid w:val="000D10DF"/>
    <w:rsid w:val="000D123B"/>
    <w:rsid w:val="000D22AD"/>
    <w:rsid w:val="000D3656"/>
    <w:rsid w:val="000D3CFA"/>
    <w:rsid w:val="000D4BBF"/>
    <w:rsid w:val="000D4E20"/>
    <w:rsid w:val="000D4F9A"/>
    <w:rsid w:val="000D633C"/>
    <w:rsid w:val="000D63BF"/>
    <w:rsid w:val="000D7491"/>
    <w:rsid w:val="000D7F98"/>
    <w:rsid w:val="000E1A10"/>
    <w:rsid w:val="000E6714"/>
    <w:rsid w:val="000E79A3"/>
    <w:rsid w:val="000F05B8"/>
    <w:rsid w:val="000F087E"/>
    <w:rsid w:val="000F250C"/>
    <w:rsid w:val="000F2ECF"/>
    <w:rsid w:val="000F2F02"/>
    <w:rsid w:val="000F6FC7"/>
    <w:rsid w:val="00100DA9"/>
    <w:rsid w:val="0010108B"/>
    <w:rsid w:val="00101CD3"/>
    <w:rsid w:val="00102F97"/>
    <w:rsid w:val="001032EB"/>
    <w:rsid w:val="00107500"/>
    <w:rsid w:val="00107B73"/>
    <w:rsid w:val="001106EE"/>
    <w:rsid w:val="00110FA9"/>
    <w:rsid w:val="00111461"/>
    <w:rsid w:val="0011233A"/>
    <w:rsid w:val="0011360D"/>
    <w:rsid w:val="001136E0"/>
    <w:rsid w:val="00113C1D"/>
    <w:rsid w:val="00114674"/>
    <w:rsid w:val="0011491B"/>
    <w:rsid w:val="00115F9D"/>
    <w:rsid w:val="00116CFC"/>
    <w:rsid w:val="00117235"/>
    <w:rsid w:val="001204E9"/>
    <w:rsid w:val="00123961"/>
    <w:rsid w:val="0012698E"/>
    <w:rsid w:val="00126A69"/>
    <w:rsid w:val="00127E9E"/>
    <w:rsid w:val="00131B93"/>
    <w:rsid w:val="0013285C"/>
    <w:rsid w:val="0013463B"/>
    <w:rsid w:val="0013484D"/>
    <w:rsid w:val="00135DD7"/>
    <w:rsid w:val="00140670"/>
    <w:rsid w:val="00140BCF"/>
    <w:rsid w:val="001432E9"/>
    <w:rsid w:val="00143796"/>
    <w:rsid w:val="00143C56"/>
    <w:rsid w:val="00145ABC"/>
    <w:rsid w:val="001474F5"/>
    <w:rsid w:val="00150300"/>
    <w:rsid w:val="00150A53"/>
    <w:rsid w:val="00151CBF"/>
    <w:rsid w:val="00152556"/>
    <w:rsid w:val="00153B58"/>
    <w:rsid w:val="00154FE3"/>
    <w:rsid w:val="0015500D"/>
    <w:rsid w:val="00155DA8"/>
    <w:rsid w:val="001571F7"/>
    <w:rsid w:val="0015737B"/>
    <w:rsid w:val="001576EE"/>
    <w:rsid w:val="00162801"/>
    <w:rsid w:val="001635C2"/>
    <w:rsid w:val="0016416E"/>
    <w:rsid w:val="00164326"/>
    <w:rsid w:val="00164B13"/>
    <w:rsid w:val="00165FA6"/>
    <w:rsid w:val="0017002F"/>
    <w:rsid w:val="00173783"/>
    <w:rsid w:val="0017393E"/>
    <w:rsid w:val="00175548"/>
    <w:rsid w:val="00177633"/>
    <w:rsid w:val="00177F36"/>
    <w:rsid w:val="00180389"/>
    <w:rsid w:val="001821A4"/>
    <w:rsid w:val="00182F12"/>
    <w:rsid w:val="00183C53"/>
    <w:rsid w:val="00184661"/>
    <w:rsid w:val="00184F7F"/>
    <w:rsid w:val="00185A71"/>
    <w:rsid w:val="00186E97"/>
    <w:rsid w:val="0018710E"/>
    <w:rsid w:val="00187B91"/>
    <w:rsid w:val="00187DBF"/>
    <w:rsid w:val="00190027"/>
    <w:rsid w:val="0019011A"/>
    <w:rsid w:val="00190C3B"/>
    <w:rsid w:val="0019135B"/>
    <w:rsid w:val="00191827"/>
    <w:rsid w:val="00194A26"/>
    <w:rsid w:val="00196068"/>
    <w:rsid w:val="00196990"/>
    <w:rsid w:val="001A1C42"/>
    <w:rsid w:val="001A26E3"/>
    <w:rsid w:val="001A3767"/>
    <w:rsid w:val="001A513F"/>
    <w:rsid w:val="001A75DE"/>
    <w:rsid w:val="001B0AED"/>
    <w:rsid w:val="001B11CB"/>
    <w:rsid w:val="001B184F"/>
    <w:rsid w:val="001B2889"/>
    <w:rsid w:val="001B2FA0"/>
    <w:rsid w:val="001B3633"/>
    <w:rsid w:val="001B3D85"/>
    <w:rsid w:val="001B4A7E"/>
    <w:rsid w:val="001B581B"/>
    <w:rsid w:val="001B5916"/>
    <w:rsid w:val="001B646A"/>
    <w:rsid w:val="001B7354"/>
    <w:rsid w:val="001B756A"/>
    <w:rsid w:val="001B7762"/>
    <w:rsid w:val="001B7FF2"/>
    <w:rsid w:val="001C0CFE"/>
    <w:rsid w:val="001C235D"/>
    <w:rsid w:val="001C431C"/>
    <w:rsid w:val="001C4CC1"/>
    <w:rsid w:val="001D1053"/>
    <w:rsid w:val="001D40F4"/>
    <w:rsid w:val="001D5874"/>
    <w:rsid w:val="001D6D0E"/>
    <w:rsid w:val="001D7340"/>
    <w:rsid w:val="001D7C33"/>
    <w:rsid w:val="001D7D6F"/>
    <w:rsid w:val="001E2CD8"/>
    <w:rsid w:val="001E3887"/>
    <w:rsid w:val="001E4049"/>
    <w:rsid w:val="001E65D8"/>
    <w:rsid w:val="001E6E65"/>
    <w:rsid w:val="001E71A1"/>
    <w:rsid w:val="001E7742"/>
    <w:rsid w:val="001E7ABC"/>
    <w:rsid w:val="001E7C35"/>
    <w:rsid w:val="001F0314"/>
    <w:rsid w:val="001F0A6B"/>
    <w:rsid w:val="001F263C"/>
    <w:rsid w:val="001F2AFA"/>
    <w:rsid w:val="001F3560"/>
    <w:rsid w:val="001F4E35"/>
    <w:rsid w:val="001F4E63"/>
    <w:rsid w:val="001F4FAA"/>
    <w:rsid w:val="001F5E19"/>
    <w:rsid w:val="001F6208"/>
    <w:rsid w:val="001F6892"/>
    <w:rsid w:val="001F73FB"/>
    <w:rsid w:val="002003AE"/>
    <w:rsid w:val="002003B4"/>
    <w:rsid w:val="0020186C"/>
    <w:rsid w:val="00202414"/>
    <w:rsid w:val="00202CF1"/>
    <w:rsid w:val="00203B55"/>
    <w:rsid w:val="0020499D"/>
    <w:rsid w:val="00205436"/>
    <w:rsid w:val="00206F34"/>
    <w:rsid w:val="0021025B"/>
    <w:rsid w:val="00210D01"/>
    <w:rsid w:val="00215873"/>
    <w:rsid w:val="002164BA"/>
    <w:rsid w:val="00216A4F"/>
    <w:rsid w:val="002171FD"/>
    <w:rsid w:val="00220A14"/>
    <w:rsid w:val="00222611"/>
    <w:rsid w:val="00222E91"/>
    <w:rsid w:val="002238C2"/>
    <w:rsid w:val="00223B84"/>
    <w:rsid w:val="00223DF1"/>
    <w:rsid w:val="00224220"/>
    <w:rsid w:val="002244AC"/>
    <w:rsid w:val="00224DE8"/>
    <w:rsid w:val="00226AA0"/>
    <w:rsid w:val="00227AF9"/>
    <w:rsid w:val="00230769"/>
    <w:rsid w:val="00230B77"/>
    <w:rsid w:val="00232E83"/>
    <w:rsid w:val="00233C10"/>
    <w:rsid w:val="00234660"/>
    <w:rsid w:val="00235AB2"/>
    <w:rsid w:val="0023610A"/>
    <w:rsid w:val="002362E1"/>
    <w:rsid w:val="0023782B"/>
    <w:rsid w:val="00240163"/>
    <w:rsid w:val="00242D2D"/>
    <w:rsid w:val="00242F5B"/>
    <w:rsid w:val="00243865"/>
    <w:rsid w:val="002453A9"/>
    <w:rsid w:val="00247251"/>
    <w:rsid w:val="0025007E"/>
    <w:rsid w:val="00250360"/>
    <w:rsid w:val="00250C71"/>
    <w:rsid w:val="00253649"/>
    <w:rsid w:val="00253940"/>
    <w:rsid w:val="002549FE"/>
    <w:rsid w:val="00255C99"/>
    <w:rsid w:val="00256C2E"/>
    <w:rsid w:val="00257F5F"/>
    <w:rsid w:val="00260113"/>
    <w:rsid w:val="00260A6A"/>
    <w:rsid w:val="00260AB8"/>
    <w:rsid w:val="0026109C"/>
    <w:rsid w:val="00261223"/>
    <w:rsid w:val="00261963"/>
    <w:rsid w:val="0026274E"/>
    <w:rsid w:val="00263CED"/>
    <w:rsid w:val="00265461"/>
    <w:rsid w:val="0026637B"/>
    <w:rsid w:val="00266ABF"/>
    <w:rsid w:val="0027162F"/>
    <w:rsid w:val="00271F1A"/>
    <w:rsid w:val="0027413F"/>
    <w:rsid w:val="00275A6B"/>
    <w:rsid w:val="00281AB3"/>
    <w:rsid w:val="0028285D"/>
    <w:rsid w:val="00282A83"/>
    <w:rsid w:val="00282B12"/>
    <w:rsid w:val="00284894"/>
    <w:rsid w:val="00284FD2"/>
    <w:rsid w:val="00286A82"/>
    <w:rsid w:val="00287A8D"/>
    <w:rsid w:val="00290967"/>
    <w:rsid w:val="00290ECA"/>
    <w:rsid w:val="00291B4C"/>
    <w:rsid w:val="00291FBC"/>
    <w:rsid w:val="00292A39"/>
    <w:rsid w:val="0029330C"/>
    <w:rsid w:val="00294E72"/>
    <w:rsid w:val="00295D62"/>
    <w:rsid w:val="00296379"/>
    <w:rsid w:val="0029641C"/>
    <w:rsid w:val="00296BAA"/>
    <w:rsid w:val="002970F0"/>
    <w:rsid w:val="002A3059"/>
    <w:rsid w:val="002A434A"/>
    <w:rsid w:val="002A5945"/>
    <w:rsid w:val="002B16D4"/>
    <w:rsid w:val="002B22A9"/>
    <w:rsid w:val="002B2654"/>
    <w:rsid w:val="002B3C42"/>
    <w:rsid w:val="002B45C7"/>
    <w:rsid w:val="002B748E"/>
    <w:rsid w:val="002C0A0A"/>
    <w:rsid w:val="002C16EC"/>
    <w:rsid w:val="002C3084"/>
    <w:rsid w:val="002C43ED"/>
    <w:rsid w:val="002C51A3"/>
    <w:rsid w:val="002C559D"/>
    <w:rsid w:val="002C6506"/>
    <w:rsid w:val="002C6FD9"/>
    <w:rsid w:val="002C7573"/>
    <w:rsid w:val="002C7A28"/>
    <w:rsid w:val="002D0EA0"/>
    <w:rsid w:val="002D2F5C"/>
    <w:rsid w:val="002D47FD"/>
    <w:rsid w:val="002D51A6"/>
    <w:rsid w:val="002D6841"/>
    <w:rsid w:val="002D6DA5"/>
    <w:rsid w:val="002D6E25"/>
    <w:rsid w:val="002E09CE"/>
    <w:rsid w:val="002E18E1"/>
    <w:rsid w:val="002E317F"/>
    <w:rsid w:val="002E31BC"/>
    <w:rsid w:val="002E62FD"/>
    <w:rsid w:val="002E63FD"/>
    <w:rsid w:val="002E6410"/>
    <w:rsid w:val="002E77AA"/>
    <w:rsid w:val="002F0DF5"/>
    <w:rsid w:val="002F15B5"/>
    <w:rsid w:val="002F40D1"/>
    <w:rsid w:val="002F64C1"/>
    <w:rsid w:val="002F6CFE"/>
    <w:rsid w:val="002F764C"/>
    <w:rsid w:val="00305101"/>
    <w:rsid w:val="00306809"/>
    <w:rsid w:val="00306BA3"/>
    <w:rsid w:val="00307D80"/>
    <w:rsid w:val="003117AA"/>
    <w:rsid w:val="003117E1"/>
    <w:rsid w:val="0031443F"/>
    <w:rsid w:val="00314827"/>
    <w:rsid w:val="00316F70"/>
    <w:rsid w:val="003179E2"/>
    <w:rsid w:val="00317A63"/>
    <w:rsid w:val="0032056D"/>
    <w:rsid w:val="00321516"/>
    <w:rsid w:val="00322DEB"/>
    <w:rsid w:val="00322F7E"/>
    <w:rsid w:val="003235CD"/>
    <w:rsid w:val="00323658"/>
    <w:rsid w:val="00323ED4"/>
    <w:rsid w:val="00325DEF"/>
    <w:rsid w:val="00326CAC"/>
    <w:rsid w:val="00326F50"/>
    <w:rsid w:val="003279CC"/>
    <w:rsid w:val="00330CBF"/>
    <w:rsid w:val="00331F33"/>
    <w:rsid w:val="00332C89"/>
    <w:rsid w:val="003335F6"/>
    <w:rsid w:val="00333FC7"/>
    <w:rsid w:val="00334286"/>
    <w:rsid w:val="00334CBB"/>
    <w:rsid w:val="0033636E"/>
    <w:rsid w:val="00336B88"/>
    <w:rsid w:val="00337E27"/>
    <w:rsid w:val="00341195"/>
    <w:rsid w:val="003423E6"/>
    <w:rsid w:val="00343723"/>
    <w:rsid w:val="00343C23"/>
    <w:rsid w:val="00346204"/>
    <w:rsid w:val="00347D56"/>
    <w:rsid w:val="00350133"/>
    <w:rsid w:val="0035033D"/>
    <w:rsid w:val="00350393"/>
    <w:rsid w:val="00351C26"/>
    <w:rsid w:val="003528C2"/>
    <w:rsid w:val="00352FB5"/>
    <w:rsid w:val="00354B16"/>
    <w:rsid w:val="003563BD"/>
    <w:rsid w:val="00357975"/>
    <w:rsid w:val="0036051A"/>
    <w:rsid w:val="00361BA4"/>
    <w:rsid w:val="00361F86"/>
    <w:rsid w:val="00361FB7"/>
    <w:rsid w:val="00362C2A"/>
    <w:rsid w:val="00363283"/>
    <w:rsid w:val="00363EE2"/>
    <w:rsid w:val="0036603C"/>
    <w:rsid w:val="003710B6"/>
    <w:rsid w:val="00371764"/>
    <w:rsid w:val="00372A07"/>
    <w:rsid w:val="00372C8D"/>
    <w:rsid w:val="00373570"/>
    <w:rsid w:val="00375BC7"/>
    <w:rsid w:val="00376CCE"/>
    <w:rsid w:val="003773AE"/>
    <w:rsid w:val="00380CE1"/>
    <w:rsid w:val="00381D72"/>
    <w:rsid w:val="00383C60"/>
    <w:rsid w:val="003845CF"/>
    <w:rsid w:val="0038558A"/>
    <w:rsid w:val="0038644F"/>
    <w:rsid w:val="003867C8"/>
    <w:rsid w:val="0038776D"/>
    <w:rsid w:val="0039417F"/>
    <w:rsid w:val="00394C99"/>
    <w:rsid w:val="00395877"/>
    <w:rsid w:val="00397F4E"/>
    <w:rsid w:val="003A308C"/>
    <w:rsid w:val="003A3800"/>
    <w:rsid w:val="003A3F18"/>
    <w:rsid w:val="003A4BE7"/>
    <w:rsid w:val="003A5437"/>
    <w:rsid w:val="003A76F7"/>
    <w:rsid w:val="003A79A1"/>
    <w:rsid w:val="003B08BB"/>
    <w:rsid w:val="003B11C5"/>
    <w:rsid w:val="003B28E6"/>
    <w:rsid w:val="003C14FD"/>
    <w:rsid w:val="003C247B"/>
    <w:rsid w:val="003C3115"/>
    <w:rsid w:val="003C43DB"/>
    <w:rsid w:val="003C47DD"/>
    <w:rsid w:val="003C518D"/>
    <w:rsid w:val="003C59E3"/>
    <w:rsid w:val="003C6A87"/>
    <w:rsid w:val="003D029F"/>
    <w:rsid w:val="003D1047"/>
    <w:rsid w:val="003D104B"/>
    <w:rsid w:val="003D13C5"/>
    <w:rsid w:val="003D1DBF"/>
    <w:rsid w:val="003D2245"/>
    <w:rsid w:val="003D2405"/>
    <w:rsid w:val="003D30D1"/>
    <w:rsid w:val="003D3973"/>
    <w:rsid w:val="003D49B2"/>
    <w:rsid w:val="003D4AF9"/>
    <w:rsid w:val="003E018E"/>
    <w:rsid w:val="003E0CD9"/>
    <w:rsid w:val="003E1077"/>
    <w:rsid w:val="003E108A"/>
    <w:rsid w:val="003E1942"/>
    <w:rsid w:val="003E2125"/>
    <w:rsid w:val="003E2D22"/>
    <w:rsid w:val="003E2E0B"/>
    <w:rsid w:val="003E3342"/>
    <w:rsid w:val="003E3630"/>
    <w:rsid w:val="003E364E"/>
    <w:rsid w:val="003E498F"/>
    <w:rsid w:val="003E53AD"/>
    <w:rsid w:val="003E5F8D"/>
    <w:rsid w:val="003E63B2"/>
    <w:rsid w:val="003E63E3"/>
    <w:rsid w:val="003E713F"/>
    <w:rsid w:val="003F12FB"/>
    <w:rsid w:val="003F2E44"/>
    <w:rsid w:val="003F42DF"/>
    <w:rsid w:val="003F45D6"/>
    <w:rsid w:val="003F4879"/>
    <w:rsid w:val="003F4903"/>
    <w:rsid w:val="003F5260"/>
    <w:rsid w:val="003F56BE"/>
    <w:rsid w:val="003F5F3A"/>
    <w:rsid w:val="003F6827"/>
    <w:rsid w:val="003F760F"/>
    <w:rsid w:val="003F79AD"/>
    <w:rsid w:val="00404A40"/>
    <w:rsid w:val="00404A82"/>
    <w:rsid w:val="0040639B"/>
    <w:rsid w:val="00406641"/>
    <w:rsid w:val="004069CB"/>
    <w:rsid w:val="00407140"/>
    <w:rsid w:val="0040759B"/>
    <w:rsid w:val="004106B3"/>
    <w:rsid w:val="004106BE"/>
    <w:rsid w:val="00411C95"/>
    <w:rsid w:val="00413991"/>
    <w:rsid w:val="00414FEA"/>
    <w:rsid w:val="0041691C"/>
    <w:rsid w:val="00416CB4"/>
    <w:rsid w:val="0042017B"/>
    <w:rsid w:val="00420B79"/>
    <w:rsid w:val="00421269"/>
    <w:rsid w:val="004213C4"/>
    <w:rsid w:val="00422897"/>
    <w:rsid w:val="0042290A"/>
    <w:rsid w:val="00422C16"/>
    <w:rsid w:val="004232B2"/>
    <w:rsid w:val="004249F8"/>
    <w:rsid w:val="00424F7F"/>
    <w:rsid w:val="00431AE7"/>
    <w:rsid w:val="0043452B"/>
    <w:rsid w:val="0043499D"/>
    <w:rsid w:val="0044190B"/>
    <w:rsid w:val="00441A73"/>
    <w:rsid w:val="00442C02"/>
    <w:rsid w:val="004441AF"/>
    <w:rsid w:val="0044430D"/>
    <w:rsid w:val="0044605B"/>
    <w:rsid w:val="004474CE"/>
    <w:rsid w:val="00447D1C"/>
    <w:rsid w:val="004504B4"/>
    <w:rsid w:val="00450CA3"/>
    <w:rsid w:val="00451794"/>
    <w:rsid w:val="00452244"/>
    <w:rsid w:val="004534B9"/>
    <w:rsid w:val="00453CC9"/>
    <w:rsid w:val="0045477B"/>
    <w:rsid w:val="0045584B"/>
    <w:rsid w:val="0045678A"/>
    <w:rsid w:val="00456B0D"/>
    <w:rsid w:val="00456B9A"/>
    <w:rsid w:val="00461FF6"/>
    <w:rsid w:val="0046218F"/>
    <w:rsid w:val="00462974"/>
    <w:rsid w:val="00462A36"/>
    <w:rsid w:val="004643B2"/>
    <w:rsid w:val="00465253"/>
    <w:rsid w:val="004666D7"/>
    <w:rsid w:val="0046698F"/>
    <w:rsid w:val="00467634"/>
    <w:rsid w:val="00470249"/>
    <w:rsid w:val="00470B16"/>
    <w:rsid w:val="00471019"/>
    <w:rsid w:val="004715DA"/>
    <w:rsid w:val="00472380"/>
    <w:rsid w:val="00473C5D"/>
    <w:rsid w:val="004746AE"/>
    <w:rsid w:val="00475ADD"/>
    <w:rsid w:val="00477DE7"/>
    <w:rsid w:val="0048163D"/>
    <w:rsid w:val="00481AB0"/>
    <w:rsid w:val="00481E80"/>
    <w:rsid w:val="00484C95"/>
    <w:rsid w:val="004850B3"/>
    <w:rsid w:val="00485A73"/>
    <w:rsid w:val="004877A3"/>
    <w:rsid w:val="004902C6"/>
    <w:rsid w:val="004921D2"/>
    <w:rsid w:val="00493068"/>
    <w:rsid w:val="00494343"/>
    <w:rsid w:val="004945A9"/>
    <w:rsid w:val="00497EB1"/>
    <w:rsid w:val="004A214B"/>
    <w:rsid w:val="004A22C8"/>
    <w:rsid w:val="004A406B"/>
    <w:rsid w:val="004A40B8"/>
    <w:rsid w:val="004A4AB1"/>
    <w:rsid w:val="004A5030"/>
    <w:rsid w:val="004A779C"/>
    <w:rsid w:val="004B054F"/>
    <w:rsid w:val="004B071C"/>
    <w:rsid w:val="004B0DB6"/>
    <w:rsid w:val="004B160F"/>
    <w:rsid w:val="004B16C7"/>
    <w:rsid w:val="004B1809"/>
    <w:rsid w:val="004B2AAE"/>
    <w:rsid w:val="004B3735"/>
    <w:rsid w:val="004B3CEA"/>
    <w:rsid w:val="004B4790"/>
    <w:rsid w:val="004B5733"/>
    <w:rsid w:val="004B57B1"/>
    <w:rsid w:val="004B5A9E"/>
    <w:rsid w:val="004B5C9B"/>
    <w:rsid w:val="004C0266"/>
    <w:rsid w:val="004C0C4C"/>
    <w:rsid w:val="004C18CF"/>
    <w:rsid w:val="004C3109"/>
    <w:rsid w:val="004D004C"/>
    <w:rsid w:val="004D70A6"/>
    <w:rsid w:val="004E1D98"/>
    <w:rsid w:val="004E24FD"/>
    <w:rsid w:val="004E3C5A"/>
    <w:rsid w:val="004E3DAC"/>
    <w:rsid w:val="004E49C1"/>
    <w:rsid w:val="004E6370"/>
    <w:rsid w:val="004E6AA0"/>
    <w:rsid w:val="004F2654"/>
    <w:rsid w:val="004F57EC"/>
    <w:rsid w:val="004F71D4"/>
    <w:rsid w:val="004F7C9D"/>
    <w:rsid w:val="00500F3A"/>
    <w:rsid w:val="00502677"/>
    <w:rsid w:val="00502691"/>
    <w:rsid w:val="005035A1"/>
    <w:rsid w:val="00503863"/>
    <w:rsid w:val="005049BD"/>
    <w:rsid w:val="005056C5"/>
    <w:rsid w:val="00506943"/>
    <w:rsid w:val="0050761F"/>
    <w:rsid w:val="0051096B"/>
    <w:rsid w:val="00510A09"/>
    <w:rsid w:val="00510B7F"/>
    <w:rsid w:val="00511CEF"/>
    <w:rsid w:val="0051262C"/>
    <w:rsid w:val="00513BE9"/>
    <w:rsid w:val="0051533D"/>
    <w:rsid w:val="00516731"/>
    <w:rsid w:val="00516DE4"/>
    <w:rsid w:val="00517F5C"/>
    <w:rsid w:val="0052337A"/>
    <w:rsid w:val="0052368F"/>
    <w:rsid w:val="00523904"/>
    <w:rsid w:val="0052582E"/>
    <w:rsid w:val="00526EA4"/>
    <w:rsid w:val="00527B2B"/>
    <w:rsid w:val="00527CB1"/>
    <w:rsid w:val="0053078D"/>
    <w:rsid w:val="00531921"/>
    <w:rsid w:val="00533C1F"/>
    <w:rsid w:val="005354D4"/>
    <w:rsid w:val="005355AA"/>
    <w:rsid w:val="00535CFB"/>
    <w:rsid w:val="00536E71"/>
    <w:rsid w:val="005401E0"/>
    <w:rsid w:val="005409E0"/>
    <w:rsid w:val="005434D1"/>
    <w:rsid w:val="00544D22"/>
    <w:rsid w:val="0054634C"/>
    <w:rsid w:val="0054751F"/>
    <w:rsid w:val="00551B6D"/>
    <w:rsid w:val="00552B6D"/>
    <w:rsid w:val="0055327A"/>
    <w:rsid w:val="00553377"/>
    <w:rsid w:val="005538FC"/>
    <w:rsid w:val="00554F05"/>
    <w:rsid w:val="00556451"/>
    <w:rsid w:val="00556642"/>
    <w:rsid w:val="00560802"/>
    <w:rsid w:val="005610A2"/>
    <w:rsid w:val="00563574"/>
    <w:rsid w:val="00563C40"/>
    <w:rsid w:val="00565376"/>
    <w:rsid w:val="005701BC"/>
    <w:rsid w:val="005708D4"/>
    <w:rsid w:val="00571DD0"/>
    <w:rsid w:val="00572B01"/>
    <w:rsid w:val="0057326C"/>
    <w:rsid w:val="00573875"/>
    <w:rsid w:val="00573983"/>
    <w:rsid w:val="0057678A"/>
    <w:rsid w:val="0057749F"/>
    <w:rsid w:val="005774A7"/>
    <w:rsid w:val="00577ED7"/>
    <w:rsid w:val="0058043C"/>
    <w:rsid w:val="0058200C"/>
    <w:rsid w:val="00583DBE"/>
    <w:rsid w:val="005842CB"/>
    <w:rsid w:val="00584AE4"/>
    <w:rsid w:val="0058674A"/>
    <w:rsid w:val="00586995"/>
    <w:rsid w:val="00591DF7"/>
    <w:rsid w:val="0059422D"/>
    <w:rsid w:val="0059530C"/>
    <w:rsid w:val="005959B6"/>
    <w:rsid w:val="00595EEF"/>
    <w:rsid w:val="005967BD"/>
    <w:rsid w:val="005A0ADF"/>
    <w:rsid w:val="005A0BF0"/>
    <w:rsid w:val="005A1295"/>
    <w:rsid w:val="005A184E"/>
    <w:rsid w:val="005A25A3"/>
    <w:rsid w:val="005A267E"/>
    <w:rsid w:val="005A296C"/>
    <w:rsid w:val="005A2ACC"/>
    <w:rsid w:val="005A33B5"/>
    <w:rsid w:val="005A4641"/>
    <w:rsid w:val="005A6C13"/>
    <w:rsid w:val="005B1727"/>
    <w:rsid w:val="005B17B6"/>
    <w:rsid w:val="005B39B0"/>
    <w:rsid w:val="005B5ED4"/>
    <w:rsid w:val="005B5FD1"/>
    <w:rsid w:val="005B6C52"/>
    <w:rsid w:val="005B6E58"/>
    <w:rsid w:val="005C0DAC"/>
    <w:rsid w:val="005C1B00"/>
    <w:rsid w:val="005C21F9"/>
    <w:rsid w:val="005C4414"/>
    <w:rsid w:val="005C6FF5"/>
    <w:rsid w:val="005C74DC"/>
    <w:rsid w:val="005D0278"/>
    <w:rsid w:val="005D21D4"/>
    <w:rsid w:val="005D25B9"/>
    <w:rsid w:val="005D3909"/>
    <w:rsid w:val="005D4E9A"/>
    <w:rsid w:val="005D54E7"/>
    <w:rsid w:val="005D5747"/>
    <w:rsid w:val="005D57AE"/>
    <w:rsid w:val="005D6A40"/>
    <w:rsid w:val="005D7424"/>
    <w:rsid w:val="005E0945"/>
    <w:rsid w:val="005E1A01"/>
    <w:rsid w:val="005E1DD4"/>
    <w:rsid w:val="005E2D23"/>
    <w:rsid w:val="005E3327"/>
    <w:rsid w:val="005E4B47"/>
    <w:rsid w:val="005E5847"/>
    <w:rsid w:val="005E68CF"/>
    <w:rsid w:val="005E78A2"/>
    <w:rsid w:val="005E7A55"/>
    <w:rsid w:val="005F02AB"/>
    <w:rsid w:val="005F1AB9"/>
    <w:rsid w:val="005F1D3B"/>
    <w:rsid w:val="005F23FE"/>
    <w:rsid w:val="005F2D35"/>
    <w:rsid w:val="005F39E1"/>
    <w:rsid w:val="005F3A28"/>
    <w:rsid w:val="005F42B5"/>
    <w:rsid w:val="005F4B30"/>
    <w:rsid w:val="005F4DFA"/>
    <w:rsid w:val="005F500C"/>
    <w:rsid w:val="005F5AFD"/>
    <w:rsid w:val="005F5B99"/>
    <w:rsid w:val="005F6997"/>
    <w:rsid w:val="005F742C"/>
    <w:rsid w:val="00600522"/>
    <w:rsid w:val="00602768"/>
    <w:rsid w:val="00602AA2"/>
    <w:rsid w:val="00604C22"/>
    <w:rsid w:val="00604D2B"/>
    <w:rsid w:val="0060519B"/>
    <w:rsid w:val="0060538B"/>
    <w:rsid w:val="006056E6"/>
    <w:rsid w:val="006061EC"/>
    <w:rsid w:val="00607902"/>
    <w:rsid w:val="00610156"/>
    <w:rsid w:val="00610679"/>
    <w:rsid w:val="006115F0"/>
    <w:rsid w:val="00612748"/>
    <w:rsid w:val="00613205"/>
    <w:rsid w:val="00613C04"/>
    <w:rsid w:val="00613E96"/>
    <w:rsid w:val="00614868"/>
    <w:rsid w:val="00614A2F"/>
    <w:rsid w:val="00615074"/>
    <w:rsid w:val="00620E80"/>
    <w:rsid w:val="006216F2"/>
    <w:rsid w:val="00624082"/>
    <w:rsid w:val="006268D4"/>
    <w:rsid w:val="00626B87"/>
    <w:rsid w:val="00626D4B"/>
    <w:rsid w:val="006270E0"/>
    <w:rsid w:val="00630E21"/>
    <w:rsid w:val="00631402"/>
    <w:rsid w:val="0063326F"/>
    <w:rsid w:val="0063362D"/>
    <w:rsid w:val="00635A38"/>
    <w:rsid w:val="00637A04"/>
    <w:rsid w:val="006405E0"/>
    <w:rsid w:val="00640D61"/>
    <w:rsid w:val="00641B6D"/>
    <w:rsid w:val="0064319A"/>
    <w:rsid w:val="006436AF"/>
    <w:rsid w:val="00645168"/>
    <w:rsid w:val="00645837"/>
    <w:rsid w:val="0064598B"/>
    <w:rsid w:val="00646B96"/>
    <w:rsid w:val="00647CE8"/>
    <w:rsid w:val="0065032E"/>
    <w:rsid w:val="00651432"/>
    <w:rsid w:val="00652508"/>
    <w:rsid w:val="0065389E"/>
    <w:rsid w:val="006538A2"/>
    <w:rsid w:val="0065405C"/>
    <w:rsid w:val="006541B4"/>
    <w:rsid w:val="00655074"/>
    <w:rsid w:val="00656488"/>
    <w:rsid w:val="00657FCE"/>
    <w:rsid w:val="00660014"/>
    <w:rsid w:val="00660041"/>
    <w:rsid w:val="00660350"/>
    <w:rsid w:val="00661609"/>
    <w:rsid w:val="00662D35"/>
    <w:rsid w:val="00663156"/>
    <w:rsid w:val="006649BB"/>
    <w:rsid w:val="00664FD5"/>
    <w:rsid w:val="006651F9"/>
    <w:rsid w:val="00666FB0"/>
    <w:rsid w:val="006678AD"/>
    <w:rsid w:val="0067075E"/>
    <w:rsid w:val="0067205A"/>
    <w:rsid w:val="006728CA"/>
    <w:rsid w:val="00672DFA"/>
    <w:rsid w:val="00673BDB"/>
    <w:rsid w:val="00675322"/>
    <w:rsid w:val="0067655A"/>
    <w:rsid w:val="006765EC"/>
    <w:rsid w:val="00677474"/>
    <w:rsid w:val="0068021E"/>
    <w:rsid w:val="00680283"/>
    <w:rsid w:val="0068187E"/>
    <w:rsid w:val="00683A68"/>
    <w:rsid w:val="006844F5"/>
    <w:rsid w:val="0068457B"/>
    <w:rsid w:val="00685E90"/>
    <w:rsid w:val="00685EAA"/>
    <w:rsid w:val="00686256"/>
    <w:rsid w:val="00686829"/>
    <w:rsid w:val="00686B80"/>
    <w:rsid w:val="00687229"/>
    <w:rsid w:val="00687F26"/>
    <w:rsid w:val="0069043C"/>
    <w:rsid w:val="00690E92"/>
    <w:rsid w:val="00692894"/>
    <w:rsid w:val="00693889"/>
    <w:rsid w:val="0069553A"/>
    <w:rsid w:val="00695970"/>
    <w:rsid w:val="00697422"/>
    <w:rsid w:val="006A22C0"/>
    <w:rsid w:val="006A367D"/>
    <w:rsid w:val="006A4E33"/>
    <w:rsid w:val="006A4E3F"/>
    <w:rsid w:val="006A4EF9"/>
    <w:rsid w:val="006A50C6"/>
    <w:rsid w:val="006A62FA"/>
    <w:rsid w:val="006B04FD"/>
    <w:rsid w:val="006B2963"/>
    <w:rsid w:val="006B40E9"/>
    <w:rsid w:val="006B4494"/>
    <w:rsid w:val="006B4A9F"/>
    <w:rsid w:val="006B4CE7"/>
    <w:rsid w:val="006B72C4"/>
    <w:rsid w:val="006B7702"/>
    <w:rsid w:val="006B7C42"/>
    <w:rsid w:val="006C0B1D"/>
    <w:rsid w:val="006C1030"/>
    <w:rsid w:val="006C1BB7"/>
    <w:rsid w:val="006C3C89"/>
    <w:rsid w:val="006C50AE"/>
    <w:rsid w:val="006C7307"/>
    <w:rsid w:val="006D17FB"/>
    <w:rsid w:val="006D2B3C"/>
    <w:rsid w:val="006D47EA"/>
    <w:rsid w:val="006D4DE2"/>
    <w:rsid w:val="006D5E1A"/>
    <w:rsid w:val="006D757F"/>
    <w:rsid w:val="006E1637"/>
    <w:rsid w:val="006E2CBC"/>
    <w:rsid w:val="006E4801"/>
    <w:rsid w:val="006E4E09"/>
    <w:rsid w:val="006E4E5B"/>
    <w:rsid w:val="006E58C6"/>
    <w:rsid w:val="006E76FD"/>
    <w:rsid w:val="006E7AE7"/>
    <w:rsid w:val="006F08C0"/>
    <w:rsid w:val="006F1038"/>
    <w:rsid w:val="006F3512"/>
    <w:rsid w:val="006F4018"/>
    <w:rsid w:val="006F52BE"/>
    <w:rsid w:val="006F58D4"/>
    <w:rsid w:val="006F6571"/>
    <w:rsid w:val="0070059E"/>
    <w:rsid w:val="00700CF9"/>
    <w:rsid w:val="00700E38"/>
    <w:rsid w:val="00700FBB"/>
    <w:rsid w:val="0070255C"/>
    <w:rsid w:val="00702918"/>
    <w:rsid w:val="00702DA4"/>
    <w:rsid w:val="007035B3"/>
    <w:rsid w:val="0070367A"/>
    <w:rsid w:val="00704024"/>
    <w:rsid w:val="00704528"/>
    <w:rsid w:val="007066FE"/>
    <w:rsid w:val="00706DB7"/>
    <w:rsid w:val="00707CBD"/>
    <w:rsid w:val="007109E0"/>
    <w:rsid w:val="00710E2A"/>
    <w:rsid w:val="007120E3"/>
    <w:rsid w:val="0071296F"/>
    <w:rsid w:val="00713983"/>
    <w:rsid w:val="00714B43"/>
    <w:rsid w:val="00716274"/>
    <w:rsid w:val="00716367"/>
    <w:rsid w:val="00720164"/>
    <w:rsid w:val="007218E0"/>
    <w:rsid w:val="00722475"/>
    <w:rsid w:val="00724B60"/>
    <w:rsid w:val="00724F0B"/>
    <w:rsid w:val="00727AE0"/>
    <w:rsid w:val="007301FA"/>
    <w:rsid w:val="007329B2"/>
    <w:rsid w:val="00734E80"/>
    <w:rsid w:val="00735687"/>
    <w:rsid w:val="00736C38"/>
    <w:rsid w:val="00737334"/>
    <w:rsid w:val="00740E32"/>
    <w:rsid w:val="0074115A"/>
    <w:rsid w:val="00741951"/>
    <w:rsid w:val="0074267D"/>
    <w:rsid w:val="007442D6"/>
    <w:rsid w:val="00750742"/>
    <w:rsid w:val="0075188D"/>
    <w:rsid w:val="00752ED9"/>
    <w:rsid w:val="007531A6"/>
    <w:rsid w:val="00753F2F"/>
    <w:rsid w:val="00753F3A"/>
    <w:rsid w:val="00754EB9"/>
    <w:rsid w:val="00756A74"/>
    <w:rsid w:val="00757375"/>
    <w:rsid w:val="007617E3"/>
    <w:rsid w:val="00763B7E"/>
    <w:rsid w:val="0076502E"/>
    <w:rsid w:val="00767F5E"/>
    <w:rsid w:val="00771EED"/>
    <w:rsid w:val="007723C2"/>
    <w:rsid w:val="00772449"/>
    <w:rsid w:val="00774282"/>
    <w:rsid w:val="00774322"/>
    <w:rsid w:val="00775AC5"/>
    <w:rsid w:val="007760B8"/>
    <w:rsid w:val="0077618B"/>
    <w:rsid w:val="00776F78"/>
    <w:rsid w:val="0078152B"/>
    <w:rsid w:val="007815BF"/>
    <w:rsid w:val="00781EB8"/>
    <w:rsid w:val="00782D99"/>
    <w:rsid w:val="00782F44"/>
    <w:rsid w:val="007833B2"/>
    <w:rsid w:val="00784328"/>
    <w:rsid w:val="007854EE"/>
    <w:rsid w:val="00786F08"/>
    <w:rsid w:val="00787CAA"/>
    <w:rsid w:val="0079015E"/>
    <w:rsid w:val="00792307"/>
    <w:rsid w:val="00794B91"/>
    <w:rsid w:val="00794ED9"/>
    <w:rsid w:val="00795CE2"/>
    <w:rsid w:val="00796377"/>
    <w:rsid w:val="00796BF5"/>
    <w:rsid w:val="00796EB7"/>
    <w:rsid w:val="00797E86"/>
    <w:rsid w:val="007A4110"/>
    <w:rsid w:val="007A4C33"/>
    <w:rsid w:val="007A5AF3"/>
    <w:rsid w:val="007A6BA6"/>
    <w:rsid w:val="007A77E2"/>
    <w:rsid w:val="007B01C7"/>
    <w:rsid w:val="007B1D29"/>
    <w:rsid w:val="007B2863"/>
    <w:rsid w:val="007B289B"/>
    <w:rsid w:val="007B3374"/>
    <w:rsid w:val="007B3CF5"/>
    <w:rsid w:val="007B6489"/>
    <w:rsid w:val="007C052F"/>
    <w:rsid w:val="007C0EDF"/>
    <w:rsid w:val="007C466E"/>
    <w:rsid w:val="007C47F7"/>
    <w:rsid w:val="007C6DD0"/>
    <w:rsid w:val="007C7938"/>
    <w:rsid w:val="007D07F9"/>
    <w:rsid w:val="007D1CEC"/>
    <w:rsid w:val="007D4D0E"/>
    <w:rsid w:val="007D6D4D"/>
    <w:rsid w:val="007D74E1"/>
    <w:rsid w:val="007E17DC"/>
    <w:rsid w:val="007E21EB"/>
    <w:rsid w:val="007E2865"/>
    <w:rsid w:val="007E38DC"/>
    <w:rsid w:val="007E393D"/>
    <w:rsid w:val="007E48F8"/>
    <w:rsid w:val="007E4B0D"/>
    <w:rsid w:val="007E5E31"/>
    <w:rsid w:val="007F07DC"/>
    <w:rsid w:val="007F0A9C"/>
    <w:rsid w:val="007F0B57"/>
    <w:rsid w:val="007F242B"/>
    <w:rsid w:val="007F2743"/>
    <w:rsid w:val="007F3A86"/>
    <w:rsid w:val="007F40E5"/>
    <w:rsid w:val="007F5324"/>
    <w:rsid w:val="0080047F"/>
    <w:rsid w:val="00802AE7"/>
    <w:rsid w:val="0080365C"/>
    <w:rsid w:val="00803710"/>
    <w:rsid w:val="00804EAB"/>
    <w:rsid w:val="00805D97"/>
    <w:rsid w:val="0080753D"/>
    <w:rsid w:val="00812A17"/>
    <w:rsid w:val="00814617"/>
    <w:rsid w:val="00816C52"/>
    <w:rsid w:val="00816E86"/>
    <w:rsid w:val="008179FA"/>
    <w:rsid w:val="00822553"/>
    <w:rsid w:val="00822611"/>
    <w:rsid w:val="00824076"/>
    <w:rsid w:val="00833BC5"/>
    <w:rsid w:val="0083450B"/>
    <w:rsid w:val="00834E11"/>
    <w:rsid w:val="00836969"/>
    <w:rsid w:val="008402B7"/>
    <w:rsid w:val="008402FD"/>
    <w:rsid w:val="00841F58"/>
    <w:rsid w:val="008420B5"/>
    <w:rsid w:val="0084236C"/>
    <w:rsid w:val="00843ED0"/>
    <w:rsid w:val="00844F33"/>
    <w:rsid w:val="0084516E"/>
    <w:rsid w:val="00846FB6"/>
    <w:rsid w:val="00852976"/>
    <w:rsid w:val="00852B73"/>
    <w:rsid w:val="008536C9"/>
    <w:rsid w:val="00853705"/>
    <w:rsid w:val="00854D06"/>
    <w:rsid w:val="00854E8E"/>
    <w:rsid w:val="008556EF"/>
    <w:rsid w:val="00855C39"/>
    <w:rsid w:val="00856AD5"/>
    <w:rsid w:val="0085734A"/>
    <w:rsid w:val="008575CD"/>
    <w:rsid w:val="00860DF2"/>
    <w:rsid w:val="00862CF7"/>
    <w:rsid w:val="008643AA"/>
    <w:rsid w:val="0086481F"/>
    <w:rsid w:val="0086547B"/>
    <w:rsid w:val="00865A4F"/>
    <w:rsid w:val="00865A9B"/>
    <w:rsid w:val="00865BAA"/>
    <w:rsid w:val="00866A49"/>
    <w:rsid w:val="008671F5"/>
    <w:rsid w:val="00867882"/>
    <w:rsid w:val="00867A35"/>
    <w:rsid w:val="0087346D"/>
    <w:rsid w:val="00873CCB"/>
    <w:rsid w:val="00874CFF"/>
    <w:rsid w:val="008750B1"/>
    <w:rsid w:val="00875B9F"/>
    <w:rsid w:val="00875F18"/>
    <w:rsid w:val="00876C38"/>
    <w:rsid w:val="00876E57"/>
    <w:rsid w:val="00877DA3"/>
    <w:rsid w:val="00880A4D"/>
    <w:rsid w:val="00881E77"/>
    <w:rsid w:val="008839CF"/>
    <w:rsid w:val="00887E40"/>
    <w:rsid w:val="00890038"/>
    <w:rsid w:val="008912F9"/>
    <w:rsid w:val="00892299"/>
    <w:rsid w:val="00892698"/>
    <w:rsid w:val="00892D1E"/>
    <w:rsid w:val="008933CA"/>
    <w:rsid w:val="00895D97"/>
    <w:rsid w:val="0089641E"/>
    <w:rsid w:val="008A0546"/>
    <w:rsid w:val="008A08BF"/>
    <w:rsid w:val="008A20A1"/>
    <w:rsid w:val="008A2527"/>
    <w:rsid w:val="008B2B66"/>
    <w:rsid w:val="008B3763"/>
    <w:rsid w:val="008B50AB"/>
    <w:rsid w:val="008B62A0"/>
    <w:rsid w:val="008B7910"/>
    <w:rsid w:val="008C187F"/>
    <w:rsid w:val="008C1BBA"/>
    <w:rsid w:val="008C25D1"/>
    <w:rsid w:val="008C2B9A"/>
    <w:rsid w:val="008C35F8"/>
    <w:rsid w:val="008C46F5"/>
    <w:rsid w:val="008C590B"/>
    <w:rsid w:val="008C5B0A"/>
    <w:rsid w:val="008C6BD2"/>
    <w:rsid w:val="008C737B"/>
    <w:rsid w:val="008D0127"/>
    <w:rsid w:val="008D18EA"/>
    <w:rsid w:val="008D2A6A"/>
    <w:rsid w:val="008D3830"/>
    <w:rsid w:val="008D3FD8"/>
    <w:rsid w:val="008D49AA"/>
    <w:rsid w:val="008D784B"/>
    <w:rsid w:val="008E0E0E"/>
    <w:rsid w:val="008E16E4"/>
    <w:rsid w:val="008E1A1B"/>
    <w:rsid w:val="008E2EA8"/>
    <w:rsid w:val="008E47BF"/>
    <w:rsid w:val="008E4D92"/>
    <w:rsid w:val="008E4EF6"/>
    <w:rsid w:val="008E6390"/>
    <w:rsid w:val="008E6CD6"/>
    <w:rsid w:val="008E71DE"/>
    <w:rsid w:val="008F2B74"/>
    <w:rsid w:val="008F2E9F"/>
    <w:rsid w:val="008F38BD"/>
    <w:rsid w:val="008F4D08"/>
    <w:rsid w:val="008F5CE2"/>
    <w:rsid w:val="008F6E65"/>
    <w:rsid w:val="00900FF6"/>
    <w:rsid w:val="00901D43"/>
    <w:rsid w:val="00903AA3"/>
    <w:rsid w:val="00903E0E"/>
    <w:rsid w:val="00904ECE"/>
    <w:rsid w:val="009055BF"/>
    <w:rsid w:val="00906E85"/>
    <w:rsid w:val="009071B8"/>
    <w:rsid w:val="00907469"/>
    <w:rsid w:val="00911662"/>
    <w:rsid w:val="009120E4"/>
    <w:rsid w:val="009126C7"/>
    <w:rsid w:val="0091329A"/>
    <w:rsid w:val="00913BC5"/>
    <w:rsid w:val="00914127"/>
    <w:rsid w:val="009156C6"/>
    <w:rsid w:val="009174F6"/>
    <w:rsid w:val="009225FB"/>
    <w:rsid w:val="00922F17"/>
    <w:rsid w:val="009239F4"/>
    <w:rsid w:val="00923DE5"/>
    <w:rsid w:val="00924FD9"/>
    <w:rsid w:val="00926BF5"/>
    <w:rsid w:val="00927723"/>
    <w:rsid w:val="00932536"/>
    <w:rsid w:val="00934934"/>
    <w:rsid w:val="00935314"/>
    <w:rsid w:val="00935385"/>
    <w:rsid w:val="009355CD"/>
    <w:rsid w:val="00935878"/>
    <w:rsid w:val="009377A2"/>
    <w:rsid w:val="00937EDA"/>
    <w:rsid w:val="00941FB6"/>
    <w:rsid w:val="00942275"/>
    <w:rsid w:val="009429F7"/>
    <w:rsid w:val="00945783"/>
    <w:rsid w:val="00946486"/>
    <w:rsid w:val="009466F8"/>
    <w:rsid w:val="0095302B"/>
    <w:rsid w:val="00954323"/>
    <w:rsid w:val="00955E22"/>
    <w:rsid w:val="00955F30"/>
    <w:rsid w:val="00957D97"/>
    <w:rsid w:val="009602A0"/>
    <w:rsid w:val="00960918"/>
    <w:rsid w:val="00960B7B"/>
    <w:rsid w:val="00960D31"/>
    <w:rsid w:val="0096102D"/>
    <w:rsid w:val="0096130A"/>
    <w:rsid w:val="009620F0"/>
    <w:rsid w:val="00962168"/>
    <w:rsid w:val="00962FAC"/>
    <w:rsid w:val="00963815"/>
    <w:rsid w:val="00970AC3"/>
    <w:rsid w:val="00972B34"/>
    <w:rsid w:val="00973E03"/>
    <w:rsid w:val="009745CC"/>
    <w:rsid w:val="009749AB"/>
    <w:rsid w:val="0097580E"/>
    <w:rsid w:val="00976CCE"/>
    <w:rsid w:val="00977C68"/>
    <w:rsid w:val="00980710"/>
    <w:rsid w:val="00980A69"/>
    <w:rsid w:val="00982B07"/>
    <w:rsid w:val="00982CBA"/>
    <w:rsid w:val="00983BAE"/>
    <w:rsid w:val="009845C0"/>
    <w:rsid w:val="00984CB4"/>
    <w:rsid w:val="00985915"/>
    <w:rsid w:val="0098752A"/>
    <w:rsid w:val="00987586"/>
    <w:rsid w:val="009925F5"/>
    <w:rsid w:val="00992A63"/>
    <w:rsid w:val="009948ED"/>
    <w:rsid w:val="00995837"/>
    <w:rsid w:val="00996018"/>
    <w:rsid w:val="00996D78"/>
    <w:rsid w:val="009A028E"/>
    <w:rsid w:val="009A26D0"/>
    <w:rsid w:val="009A2DD8"/>
    <w:rsid w:val="009A312A"/>
    <w:rsid w:val="009A48CC"/>
    <w:rsid w:val="009A5587"/>
    <w:rsid w:val="009A5DA9"/>
    <w:rsid w:val="009A5F81"/>
    <w:rsid w:val="009A7155"/>
    <w:rsid w:val="009B1263"/>
    <w:rsid w:val="009B15AF"/>
    <w:rsid w:val="009B28BB"/>
    <w:rsid w:val="009B3B34"/>
    <w:rsid w:val="009B4F50"/>
    <w:rsid w:val="009B6203"/>
    <w:rsid w:val="009B63BE"/>
    <w:rsid w:val="009B674B"/>
    <w:rsid w:val="009B7228"/>
    <w:rsid w:val="009B79D3"/>
    <w:rsid w:val="009B79F1"/>
    <w:rsid w:val="009B7CBA"/>
    <w:rsid w:val="009C098D"/>
    <w:rsid w:val="009C2858"/>
    <w:rsid w:val="009C5A30"/>
    <w:rsid w:val="009D0D71"/>
    <w:rsid w:val="009D21C8"/>
    <w:rsid w:val="009D3B18"/>
    <w:rsid w:val="009D3B5D"/>
    <w:rsid w:val="009D45C4"/>
    <w:rsid w:val="009D55BC"/>
    <w:rsid w:val="009D6327"/>
    <w:rsid w:val="009E07F1"/>
    <w:rsid w:val="009E1EF8"/>
    <w:rsid w:val="009E2387"/>
    <w:rsid w:val="009E2FA2"/>
    <w:rsid w:val="009E2FA9"/>
    <w:rsid w:val="009E4770"/>
    <w:rsid w:val="009E67C2"/>
    <w:rsid w:val="009E738A"/>
    <w:rsid w:val="009F2DE8"/>
    <w:rsid w:val="009F34D5"/>
    <w:rsid w:val="009F3859"/>
    <w:rsid w:val="009F4F4F"/>
    <w:rsid w:val="009F6540"/>
    <w:rsid w:val="009F7EED"/>
    <w:rsid w:val="00A01E8A"/>
    <w:rsid w:val="00A02A11"/>
    <w:rsid w:val="00A04942"/>
    <w:rsid w:val="00A04FFC"/>
    <w:rsid w:val="00A06018"/>
    <w:rsid w:val="00A07575"/>
    <w:rsid w:val="00A106E1"/>
    <w:rsid w:val="00A147BF"/>
    <w:rsid w:val="00A15608"/>
    <w:rsid w:val="00A158D3"/>
    <w:rsid w:val="00A15930"/>
    <w:rsid w:val="00A15973"/>
    <w:rsid w:val="00A230FB"/>
    <w:rsid w:val="00A232EF"/>
    <w:rsid w:val="00A26DC9"/>
    <w:rsid w:val="00A34C2A"/>
    <w:rsid w:val="00A35893"/>
    <w:rsid w:val="00A358EF"/>
    <w:rsid w:val="00A36044"/>
    <w:rsid w:val="00A36276"/>
    <w:rsid w:val="00A364A8"/>
    <w:rsid w:val="00A36CB7"/>
    <w:rsid w:val="00A37B33"/>
    <w:rsid w:val="00A40A8C"/>
    <w:rsid w:val="00A411D0"/>
    <w:rsid w:val="00A42F5E"/>
    <w:rsid w:val="00A437C0"/>
    <w:rsid w:val="00A44088"/>
    <w:rsid w:val="00A469D5"/>
    <w:rsid w:val="00A47277"/>
    <w:rsid w:val="00A476EC"/>
    <w:rsid w:val="00A5126B"/>
    <w:rsid w:val="00A516F3"/>
    <w:rsid w:val="00A532F5"/>
    <w:rsid w:val="00A53B50"/>
    <w:rsid w:val="00A54BB7"/>
    <w:rsid w:val="00A54E53"/>
    <w:rsid w:val="00A6142F"/>
    <w:rsid w:val="00A61CAD"/>
    <w:rsid w:val="00A63465"/>
    <w:rsid w:val="00A63788"/>
    <w:rsid w:val="00A647F4"/>
    <w:rsid w:val="00A64D47"/>
    <w:rsid w:val="00A64E8F"/>
    <w:rsid w:val="00A65289"/>
    <w:rsid w:val="00A65BD1"/>
    <w:rsid w:val="00A65E43"/>
    <w:rsid w:val="00A66D9C"/>
    <w:rsid w:val="00A66F07"/>
    <w:rsid w:val="00A6791C"/>
    <w:rsid w:val="00A71FC0"/>
    <w:rsid w:val="00A74F99"/>
    <w:rsid w:val="00A76DD6"/>
    <w:rsid w:val="00A818CB"/>
    <w:rsid w:val="00A81C56"/>
    <w:rsid w:val="00A82789"/>
    <w:rsid w:val="00A8394E"/>
    <w:rsid w:val="00A84396"/>
    <w:rsid w:val="00A875FD"/>
    <w:rsid w:val="00A90904"/>
    <w:rsid w:val="00A90C63"/>
    <w:rsid w:val="00A91797"/>
    <w:rsid w:val="00A92CCA"/>
    <w:rsid w:val="00A94267"/>
    <w:rsid w:val="00A95C17"/>
    <w:rsid w:val="00A9618A"/>
    <w:rsid w:val="00A9638A"/>
    <w:rsid w:val="00A9693C"/>
    <w:rsid w:val="00A96AB4"/>
    <w:rsid w:val="00A975BB"/>
    <w:rsid w:val="00AA00AC"/>
    <w:rsid w:val="00AA23AC"/>
    <w:rsid w:val="00AA3181"/>
    <w:rsid w:val="00AA356E"/>
    <w:rsid w:val="00AA4581"/>
    <w:rsid w:val="00AA463C"/>
    <w:rsid w:val="00AA5450"/>
    <w:rsid w:val="00AB0E91"/>
    <w:rsid w:val="00AB19B2"/>
    <w:rsid w:val="00AB21D7"/>
    <w:rsid w:val="00AB23AD"/>
    <w:rsid w:val="00AB2541"/>
    <w:rsid w:val="00AB2E24"/>
    <w:rsid w:val="00AB4879"/>
    <w:rsid w:val="00AB52CC"/>
    <w:rsid w:val="00AB5822"/>
    <w:rsid w:val="00AB6FCB"/>
    <w:rsid w:val="00AC02CA"/>
    <w:rsid w:val="00AC05B7"/>
    <w:rsid w:val="00AC162A"/>
    <w:rsid w:val="00AC1960"/>
    <w:rsid w:val="00AC3822"/>
    <w:rsid w:val="00AC6E18"/>
    <w:rsid w:val="00AC7E2C"/>
    <w:rsid w:val="00AD2E70"/>
    <w:rsid w:val="00AD3C55"/>
    <w:rsid w:val="00AD4F7C"/>
    <w:rsid w:val="00AD4FF4"/>
    <w:rsid w:val="00AD67A7"/>
    <w:rsid w:val="00AE127C"/>
    <w:rsid w:val="00AE2099"/>
    <w:rsid w:val="00AE28A6"/>
    <w:rsid w:val="00AE36F7"/>
    <w:rsid w:val="00AE4D9D"/>
    <w:rsid w:val="00AE508D"/>
    <w:rsid w:val="00AE6180"/>
    <w:rsid w:val="00AE63E8"/>
    <w:rsid w:val="00AE7255"/>
    <w:rsid w:val="00AF0F72"/>
    <w:rsid w:val="00AF4D0C"/>
    <w:rsid w:val="00AF51DC"/>
    <w:rsid w:val="00AF5291"/>
    <w:rsid w:val="00AF77DC"/>
    <w:rsid w:val="00AF7ADB"/>
    <w:rsid w:val="00B003AB"/>
    <w:rsid w:val="00B00772"/>
    <w:rsid w:val="00B00C1C"/>
    <w:rsid w:val="00B014BE"/>
    <w:rsid w:val="00B03007"/>
    <w:rsid w:val="00B05327"/>
    <w:rsid w:val="00B079E2"/>
    <w:rsid w:val="00B10D45"/>
    <w:rsid w:val="00B1195C"/>
    <w:rsid w:val="00B12BDD"/>
    <w:rsid w:val="00B130F0"/>
    <w:rsid w:val="00B13B11"/>
    <w:rsid w:val="00B13E8A"/>
    <w:rsid w:val="00B143A8"/>
    <w:rsid w:val="00B14745"/>
    <w:rsid w:val="00B16790"/>
    <w:rsid w:val="00B16C04"/>
    <w:rsid w:val="00B1764D"/>
    <w:rsid w:val="00B17B26"/>
    <w:rsid w:val="00B20F69"/>
    <w:rsid w:val="00B21AA5"/>
    <w:rsid w:val="00B23047"/>
    <w:rsid w:val="00B23F7B"/>
    <w:rsid w:val="00B240AD"/>
    <w:rsid w:val="00B26E2A"/>
    <w:rsid w:val="00B278A4"/>
    <w:rsid w:val="00B31371"/>
    <w:rsid w:val="00B320D3"/>
    <w:rsid w:val="00B329FF"/>
    <w:rsid w:val="00B32DA3"/>
    <w:rsid w:val="00B33274"/>
    <w:rsid w:val="00B33D44"/>
    <w:rsid w:val="00B342C7"/>
    <w:rsid w:val="00B347CE"/>
    <w:rsid w:val="00B34C7B"/>
    <w:rsid w:val="00B34DFE"/>
    <w:rsid w:val="00B350A3"/>
    <w:rsid w:val="00B35489"/>
    <w:rsid w:val="00B3663A"/>
    <w:rsid w:val="00B37AFB"/>
    <w:rsid w:val="00B37AFF"/>
    <w:rsid w:val="00B41DE1"/>
    <w:rsid w:val="00B4343D"/>
    <w:rsid w:val="00B44974"/>
    <w:rsid w:val="00B46C0D"/>
    <w:rsid w:val="00B47411"/>
    <w:rsid w:val="00B47856"/>
    <w:rsid w:val="00B51815"/>
    <w:rsid w:val="00B55D5C"/>
    <w:rsid w:val="00B56C25"/>
    <w:rsid w:val="00B60564"/>
    <w:rsid w:val="00B64919"/>
    <w:rsid w:val="00B65ECD"/>
    <w:rsid w:val="00B65FB4"/>
    <w:rsid w:val="00B67F3B"/>
    <w:rsid w:val="00B70203"/>
    <w:rsid w:val="00B71659"/>
    <w:rsid w:val="00B7289B"/>
    <w:rsid w:val="00B7427A"/>
    <w:rsid w:val="00B7509C"/>
    <w:rsid w:val="00B750B3"/>
    <w:rsid w:val="00B75D63"/>
    <w:rsid w:val="00B76E03"/>
    <w:rsid w:val="00B76F60"/>
    <w:rsid w:val="00B77F9E"/>
    <w:rsid w:val="00B80265"/>
    <w:rsid w:val="00B81BC5"/>
    <w:rsid w:val="00B82BA0"/>
    <w:rsid w:val="00B83C4F"/>
    <w:rsid w:val="00B83E5B"/>
    <w:rsid w:val="00B849CD"/>
    <w:rsid w:val="00B85844"/>
    <w:rsid w:val="00B926A5"/>
    <w:rsid w:val="00B9288E"/>
    <w:rsid w:val="00B92A7D"/>
    <w:rsid w:val="00B93685"/>
    <w:rsid w:val="00B93DC2"/>
    <w:rsid w:val="00B9425C"/>
    <w:rsid w:val="00B9457A"/>
    <w:rsid w:val="00B95020"/>
    <w:rsid w:val="00B95522"/>
    <w:rsid w:val="00B957EE"/>
    <w:rsid w:val="00B96CE0"/>
    <w:rsid w:val="00B97537"/>
    <w:rsid w:val="00BA1E33"/>
    <w:rsid w:val="00BA3803"/>
    <w:rsid w:val="00BA3E39"/>
    <w:rsid w:val="00BA4094"/>
    <w:rsid w:val="00BA4122"/>
    <w:rsid w:val="00BA65A7"/>
    <w:rsid w:val="00BA6713"/>
    <w:rsid w:val="00BB0AF2"/>
    <w:rsid w:val="00BB2463"/>
    <w:rsid w:val="00BB2643"/>
    <w:rsid w:val="00BB2A03"/>
    <w:rsid w:val="00BB3273"/>
    <w:rsid w:val="00BB47BE"/>
    <w:rsid w:val="00BB61AF"/>
    <w:rsid w:val="00BB6476"/>
    <w:rsid w:val="00BC00E3"/>
    <w:rsid w:val="00BC0408"/>
    <w:rsid w:val="00BC0FB8"/>
    <w:rsid w:val="00BC15A3"/>
    <w:rsid w:val="00BC2DB5"/>
    <w:rsid w:val="00BC31A9"/>
    <w:rsid w:val="00BC3B75"/>
    <w:rsid w:val="00BC423B"/>
    <w:rsid w:val="00BC7038"/>
    <w:rsid w:val="00BC7CD9"/>
    <w:rsid w:val="00BD0108"/>
    <w:rsid w:val="00BD0C69"/>
    <w:rsid w:val="00BD0E22"/>
    <w:rsid w:val="00BD113C"/>
    <w:rsid w:val="00BD2208"/>
    <w:rsid w:val="00BD2BD6"/>
    <w:rsid w:val="00BD2CC9"/>
    <w:rsid w:val="00BD30B2"/>
    <w:rsid w:val="00BD5F6C"/>
    <w:rsid w:val="00BD6874"/>
    <w:rsid w:val="00BD6AFE"/>
    <w:rsid w:val="00BD76DF"/>
    <w:rsid w:val="00BE05BD"/>
    <w:rsid w:val="00BE26B6"/>
    <w:rsid w:val="00BE2CDC"/>
    <w:rsid w:val="00BE46BF"/>
    <w:rsid w:val="00BE481F"/>
    <w:rsid w:val="00BE5387"/>
    <w:rsid w:val="00BE5847"/>
    <w:rsid w:val="00BE5FA7"/>
    <w:rsid w:val="00BE6671"/>
    <w:rsid w:val="00BE6BC7"/>
    <w:rsid w:val="00BE7009"/>
    <w:rsid w:val="00BE72D1"/>
    <w:rsid w:val="00BF2B95"/>
    <w:rsid w:val="00BF40F9"/>
    <w:rsid w:val="00BF434F"/>
    <w:rsid w:val="00BF46A3"/>
    <w:rsid w:val="00BF55A6"/>
    <w:rsid w:val="00BF6FDC"/>
    <w:rsid w:val="00BF76EC"/>
    <w:rsid w:val="00C000D7"/>
    <w:rsid w:val="00C00322"/>
    <w:rsid w:val="00C00ABE"/>
    <w:rsid w:val="00C01474"/>
    <w:rsid w:val="00C037E4"/>
    <w:rsid w:val="00C0488C"/>
    <w:rsid w:val="00C059F0"/>
    <w:rsid w:val="00C061A7"/>
    <w:rsid w:val="00C10751"/>
    <w:rsid w:val="00C130B7"/>
    <w:rsid w:val="00C13B34"/>
    <w:rsid w:val="00C1460F"/>
    <w:rsid w:val="00C14F75"/>
    <w:rsid w:val="00C172E6"/>
    <w:rsid w:val="00C17E66"/>
    <w:rsid w:val="00C22F38"/>
    <w:rsid w:val="00C234E6"/>
    <w:rsid w:val="00C274EC"/>
    <w:rsid w:val="00C306F4"/>
    <w:rsid w:val="00C30FA5"/>
    <w:rsid w:val="00C323D8"/>
    <w:rsid w:val="00C32474"/>
    <w:rsid w:val="00C32A5D"/>
    <w:rsid w:val="00C338FB"/>
    <w:rsid w:val="00C33AAB"/>
    <w:rsid w:val="00C3466F"/>
    <w:rsid w:val="00C3484C"/>
    <w:rsid w:val="00C353B3"/>
    <w:rsid w:val="00C35845"/>
    <w:rsid w:val="00C35D84"/>
    <w:rsid w:val="00C35F4F"/>
    <w:rsid w:val="00C36DFD"/>
    <w:rsid w:val="00C3713C"/>
    <w:rsid w:val="00C37F2E"/>
    <w:rsid w:val="00C37F6B"/>
    <w:rsid w:val="00C40639"/>
    <w:rsid w:val="00C421CA"/>
    <w:rsid w:val="00C44B80"/>
    <w:rsid w:val="00C454EB"/>
    <w:rsid w:val="00C456CD"/>
    <w:rsid w:val="00C45A3A"/>
    <w:rsid w:val="00C46156"/>
    <w:rsid w:val="00C463E0"/>
    <w:rsid w:val="00C473C0"/>
    <w:rsid w:val="00C509B9"/>
    <w:rsid w:val="00C50DEB"/>
    <w:rsid w:val="00C51283"/>
    <w:rsid w:val="00C52913"/>
    <w:rsid w:val="00C53464"/>
    <w:rsid w:val="00C5492A"/>
    <w:rsid w:val="00C54E86"/>
    <w:rsid w:val="00C559F6"/>
    <w:rsid w:val="00C5742B"/>
    <w:rsid w:val="00C57C37"/>
    <w:rsid w:val="00C57FCF"/>
    <w:rsid w:val="00C608B0"/>
    <w:rsid w:val="00C6281D"/>
    <w:rsid w:val="00C644CB"/>
    <w:rsid w:val="00C6503D"/>
    <w:rsid w:val="00C6578F"/>
    <w:rsid w:val="00C65E91"/>
    <w:rsid w:val="00C67DE0"/>
    <w:rsid w:val="00C70381"/>
    <w:rsid w:val="00C703E2"/>
    <w:rsid w:val="00C71054"/>
    <w:rsid w:val="00C73C2B"/>
    <w:rsid w:val="00C742E2"/>
    <w:rsid w:val="00C74859"/>
    <w:rsid w:val="00C77151"/>
    <w:rsid w:val="00C772FE"/>
    <w:rsid w:val="00C80DD4"/>
    <w:rsid w:val="00C81966"/>
    <w:rsid w:val="00C83DFF"/>
    <w:rsid w:val="00C85BFD"/>
    <w:rsid w:val="00C87831"/>
    <w:rsid w:val="00C91362"/>
    <w:rsid w:val="00C91F56"/>
    <w:rsid w:val="00C9228D"/>
    <w:rsid w:val="00C926F7"/>
    <w:rsid w:val="00C92C11"/>
    <w:rsid w:val="00C92F17"/>
    <w:rsid w:val="00C9308B"/>
    <w:rsid w:val="00C94207"/>
    <w:rsid w:val="00C95EF0"/>
    <w:rsid w:val="00C96CB7"/>
    <w:rsid w:val="00C97197"/>
    <w:rsid w:val="00C97558"/>
    <w:rsid w:val="00C97C17"/>
    <w:rsid w:val="00CA03E4"/>
    <w:rsid w:val="00CA05BE"/>
    <w:rsid w:val="00CA2601"/>
    <w:rsid w:val="00CA2F9D"/>
    <w:rsid w:val="00CA4F44"/>
    <w:rsid w:val="00CA526A"/>
    <w:rsid w:val="00CA59A8"/>
    <w:rsid w:val="00CB3673"/>
    <w:rsid w:val="00CB4D50"/>
    <w:rsid w:val="00CB4F36"/>
    <w:rsid w:val="00CB55F7"/>
    <w:rsid w:val="00CB6B39"/>
    <w:rsid w:val="00CC40D4"/>
    <w:rsid w:val="00CC4BA2"/>
    <w:rsid w:val="00CC4F3D"/>
    <w:rsid w:val="00CC60DE"/>
    <w:rsid w:val="00CC6102"/>
    <w:rsid w:val="00CC77D4"/>
    <w:rsid w:val="00CD18F5"/>
    <w:rsid w:val="00CD5268"/>
    <w:rsid w:val="00CD5EE7"/>
    <w:rsid w:val="00CD65E4"/>
    <w:rsid w:val="00CD7225"/>
    <w:rsid w:val="00CE02D0"/>
    <w:rsid w:val="00CE09E8"/>
    <w:rsid w:val="00CE2B54"/>
    <w:rsid w:val="00CE2FBB"/>
    <w:rsid w:val="00CE4162"/>
    <w:rsid w:val="00CE584E"/>
    <w:rsid w:val="00CE64FC"/>
    <w:rsid w:val="00CE69C4"/>
    <w:rsid w:val="00CE7A9E"/>
    <w:rsid w:val="00CF0ED2"/>
    <w:rsid w:val="00CF4C3C"/>
    <w:rsid w:val="00CF60AC"/>
    <w:rsid w:val="00D00582"/>
    <w:rsid w:val="00D01D6D"/>
    <w:rsid w:val="00D02428"/>
    <w:rsid w:val="00D03EE7"/>
    <w:rsid w:val="00D05AF6"/>
    <w:rsid w:val="00D0751A"/>
    <w:rsid w:val="00D1136B"/>
    <w:rsid w:val="00D13C6D"/>
    <w:rsid w:val="00D141B3"/>
    <w:rsid w:val="00D15562"/>
    <w:rsid w:val="00D15BE7"/>
    <w:rsid w:val="00D161AD"/>
    <w:rsid w:val="00D16C10"/>
    <w:rsid w:val="00D1734E"/>
    <w:rsid w:val="00D17435"/>
    <w:rsid w:val="00D21888"/>
    <w:rsid w:val="00D21BE8"/>
    <w:rsid w:val="00D23C78"/>
    <w:rsid w:val="00D27C1C"/>
    <w:rsid w:val="00D30D53"/>
    <w:rsid w:val="00D31E52"/>
    <w:rsid w:val="00D31F77"/>
    <w:rsid w:val="00D3450F"/>
    <w:rsid w:val="00D3505D"/>
    <w:rsid w:val="00D3676E"/>
    <w:rsid w:val="00D371D2"/>
    <w:rsid w:val="00D379D6"/>
    <w:rsid w:val="00D4056B"/>
    <w:rsid w:val="00D40FA0"/>
    <w:rsid w:val="00D41792"/>
    <w:rsid w:val="00D421B6"/>
    <w:rsid w:val="00D42B59"/>
    <w:rsid w:val="00D452C1"/>
    <w:rsid w:val="00D45E5F"/>
    <w:rsid w:val="00D46BE3"/>
    <w:rsid w:val="00D47540"/>
    <w:rsid w:val="00D51087"/>
    <w:rsid w:val="00D516C8"/>
    <w:rsid w:val="00D52341"/>
    <w:rsid w:val="00D5376B"/>
    <w:rsid w:val="00D53CB5"/>
    <w:rsid w:val="00D55444"/>
    <w:rsid w:val="00D56031"/>
    <w:rsid w:val="00D56D7E"/>
    <w:rsid w:val="00D57CC1"/>
    <w:rsid w:val="00D6014B"/>
    <w:rsid w:val="00D6137E"/>
    <w:rsid w:val="00D62C62"/>
    <w:rsid w:val="00D637E4"/>
    <w:rsid w:val="00D64052"/>
    <w:rsid w:val="00D650A4"/>
    <w:rsid w:val="00D66F2B"/>
    <w:rsid w:val="00D67098"/>
    <w:rsid w:val="00D700CC"/>
    <w:rsid w:val="00D70998"/>
    <w:rsid w:val="00D71D76"/>
    <w:rsid w:val="00D724A6"/>
    <w:rsid w:val="00D729C3"/>
    <w:rsid w:val="00D74044"/>
    <w:rsid w:val="00D7591A"/>
    <w:rsid w:val="00D7626A"/>
    <w:rsid w:val="00D76B3D"/>
    <w:rsid w:val="00D77147"/>
    <w:rsid w:val="00D77C40"/>
    <w:rsid w:val="00D8047C"/>
    <w:rsid w:val="00D80752"/>
    <w:rsid w:val="00D809C2"/>
    <w:rsid w:val="00D81A53"/>
    <w:rsid w:val="00D828E9"/>
    <w:rsid w:val="00D850DB"/>
    <w:rsid w:val="00D85151"/>
    <w:rsid w:val="00D87DE6"/>
    <w:rsid w:val="00D901CB"/>
    <w:rsid w:val="00D903C9"/>
    <w:rsid w:val="00D90DC0"/>
    <w:rsid w:val="00D92D3F"/>
    <w:rsid w:val="00D93825"/>
    <w:rsid w:val="00D9497F"/>
    <w:rsid w:val="00D95076"/>
    <w:rsid w:val="00D953BF"/>
    <w:rsid w:val="00D95F47"/>
    <w:rsid w:val="00D97038"/>
    <w:rsid w:val="00D97E9D"/>
    <w:rsid w:val="00DA2EB4"/>
    <w:rsid w:val="00DA36AE"/>
    <w:rsid w:val="00DA3F01"/>
    <w:rsid w:val="00DA4A3D"/>
    <w:rsid w:val="00DA5E79"/>
    <w:rsid w:val="00DA6FB0"/>
    <w:rsid w:val="00DB0971"/>
    <w:rsid w:val="00DB0E9D"/>
    <w:rsid w:val="00DB12CB"/>
    <w:rsid w:val="00DB1349"/>
    <w:rsid w:val="00DB1D19"/>
    <w:rsid w:val="00DB28D7"/>
    <w:rsid w:val="00DB29AD"/>
    <w:rsid w:val="00DB29EB"/>
    <w:rsid w:val="00DB40FF"/>
    <w:rsid w:val="00DB47CF"/>
    <w:rsid w:val="00DB48A3"/>
    <w:rsid w:val="00DB7B03"/>
    <w:rsid w:val="00DC005E"/>
    <w:rsid w:val="00DC06CA"/>
    <w:rsid w:val="00DC2C8B"/>
    <w:rsid w:val="00DC3711"/>
    <w:rsid w:val="00DC7614"/>
    <w:rsid w:val="00DD02E6"/>
    <w:rsid w:val="00DD10F9"/>
    <w:rsid w:val="00DD4100"/>
    <w:rsid w:val="00DD51A0"/>
    <w:rsid w:val="00DD57D6"/>
    <w:rsid w:val="00DD5C3E"/>
    <w:rsid w:val="00DD6C63"/>
    <w:rsid w:val="00DE0705"/>
    <w:rsid w:val="00DE20AF"/>
    <w:rsid w:val="00DE2CB4"/>
    <w:rsid w:val="00DE3CCD"/>
    <w:rsid w:val="00DE3E95"/>
    <w:rsid w:val="00DE4544"/>
    <w:rsid w:val="00DE4A8A"/>
    <w:rsid w:val="00DE5A3B"/>
    <w:rsid w:val="00DE6333"/>
    <w:rsid w:val="00DE7B62"/>
    <w:rsid w:val="00DF0ACB"/>
    <w:rsid w:val="00DF179A"/>
    <w:rsid w:val="00DF3121"/>
    <w:rsid w:val="00DF33A2"/>
    <w:rsid w:val="00DF517F"/>
    <w:rsid w:val="00E002B5"/>
    <w:rsid w:val="00E00F65"/>
    <w:rsid w:val="00E01E79"/>
    <w:rsid w:val="00E02F98"/>
    <w:rsid w:val="00E03BF7"/>
    <w:rsid w:val="00E04486"/>
    <w:rsid w:val="00E0596E"/>
    <w:rsid w:val="00E0783B"/>
    <w:rsid w:val="00E07D99"/>
    <w:rsid w:val="00E11041"/>
    <w:rsid w:val="00E133B3"/>
    <w:rsid w:val="00E14595"/>
    <w:rsid w:val="00E169B0"/>
    <w:rsid w:val="00E176ED"/>
    <w:rsid w:val="00E219A8"/>
    <w:rsid w:val="00E21CB1"/>
    <w:rsid w:val="00E22A39"/>
    <w:rsid w:val="00E23C1F"/>
    <w:rsid w:val="00E23F98"/>
    <w:rsid w:val="00E24374"/>
    <w:rsid w:val="00E246DF"/>
    <w:rsid w:val="00E2549C"/>
    <w:rsid w:val="00E2673F"/>
    <w:rsid w:val="00E26DD1"/>
    <w:rsid w:val="00E27475"/>
    <w:rsid w:val="00E305EF"/>
    <w:rsid w:val="00E3099C"/>
    <w:rsid w:val="00E3168F"/>
    <w:rsid w:val="00E334E7"/>
    <w:rsid w:val="00E3410F"/>
    <w:rsid w:val="00E35224"/>
    <w:rsid w:val="00E40F67"/>
    <w:rsid w:val="00E41035"/>
    <w:rsid w:val="00E41D30"/>
    <w:rsid w:val="00E43202"/>
    <w:rsid w:val="00E45970"/>
    <w:rsid w:val="00E45E34"/>
    <w:rsid w:val="00E47444"/>
    <w:rsid w:val="00E523BD"/>
    <w:rsid w:val="00E52D90"/>
    <w:rsid w:val="00E54ABB"/>
    <w:rsid w:val="00E60AD8"/>
    <w:rsid w:val="00E60BD0"/>
    <w:rsid w:val="00E61175"/>
    <w:rsid w:val="00E62ACC"/>
    <w:rsid w:val="00E62BA8"/>
    <w:rsid w:val="00E63BF9"/>
    <w:rsid w:val="00E65451"/>
    <w:rsid w:val="00E67800"/>
    <w:rsid w:val="00E70492"/>
    <w:rsid w:val="00E70892"/>
    <w:rsid w:val="00E70F4A"/>
    <w:rsid w:val="00E72110"/>
    <w:rsid w:val="00E72E90"/>
    <w:rsid w:val="00E735A9"/>
    <w:rsid w:val="00E73661"/>
    <w:rsid w:val="00E7551E"/>
    <w:rsid w:val="00E75AF1"/>
    <w:rsid w:val="00E80DCE"/>
    <w:rsid w:val="00E8142F"/>
    <w:rsid w:val="00E81852"/>
    <w:rsid w:val="00E81B2D"/>
    <w:rsid w:val="00E81EA6"/>
    <w:rsid w:val="00E81F7E"/>
    <w:rsid w:val="00E824DF"/>
    <w:rsid w:val="00E8263F"/>
    <w:rsid w:val="00E82CA6"/>
    <w:rsid w:val="00E851F9"/>
    <w:rsid w:val="00E8575A"/>
    <w:rsid w:val="00E9089D"/>
    <w:rsid w:val="00E908B5"/>
    <w:rsid w:val="00E93A4B"/>
    <w:rsid w:val="00E94A1D"/>
    <w:rsid w:val="00E96040"/>
    <w:rsid w:val="00E96918"/>
    <w:rsid w:val="00EA008A"/>
    <w:rsid w:val="00EA09EC"/>
    <w:rsid w:val="00EA0C7B"/>
    <w:rsid w:val="00EA18BC"/>
    <w:rsid w:val="00EA2536"/>
    <w:rsid w:val="00EA2554"/>
    <w:rsid w:val="00EA3191"/>
    <w:rsid w:val="00EA3823"/>
    <w:rsid w:val="00EB18B7"/>
    <w:rsid w:val="00EB3617"/>
    <w:rsid w:val="00EB38FC"/>
    <w:rsid w:val="00EB5301"/>
    <w:rsid w:val="00EB5E55"/>
    <w:rsid w:val="00EC078D"/>
    <w:rsid w:val="00EC398B"/>
    <w:rsid w:val="00EC3C16"/>
    <w:rsid w:val="00EC43B4"/>
    <w:rsid w:val="00EC6259"/>
    <w:rsid w:val="00EC6481"/>
    <w:rsid w:val="00EC6A09"/>
    <w:rsid w:val="00EC6B8B"/>
    <w:rsid w:val="00EC6C56"/>
    <w:rsid w:val="00ED035E"/>
    <w:rsid w:val="00ED0787"/>
    <w:rsid w:val="00ED1A9B"/>
    <w:rsid w:val="00ED224D"/>
    <w:rsid w:val="00ED28BD"/>
    <w:rsid w:val="00ED2F34"/>
    <w:rsid w:val="00ED4940"/>
    <w:rsid w:val="00ED54B3"/>
    <w:rsid w:val="00ED6779"/>
    <w:rsid w:val="00EE0390"/>
    <w:rsid w:val="00EE2D2C"/>
    <w:rsid w:val="00EE4D27"/>
    <w:rsid w:val="00EE52F4"/>
    <w:rsid w:val="00EE613F"/>
    <w:rsid w:val="00EF2B00"/>
    <w:rsid w:val="00EF36F9"/>
    <w:rsid w:val="00EF3D78"/>
    <w:rsid w:val="00EF57A2"/>
    <w:rsid w:val="00F00530"/>
    <w:rsid w:val="00F018F4"/>
    <w:rsid w:val="00F03212"/>
    <w:rsid w:val="00F0396A"/>
    <w:rsid w:val="00F04302"/>
    <w:rsid w:val="00F04B56"/>
    <w:rsid w:val="00F04C4F"/>
    <w:rsid w:val="00F04D15"/>
    <w:rsid w:val="00F066C6"/>
    <w:rsid w:val="00F069BC"/>
    <w:rsid w:val="00F07C27"/>
    <w:rsid w:val="00F07DE1"/>
    <w:rsid w:val="00F07FE1"/>
    <w:rsid w:val="00F10C37"/>
    <w:rsid w:val="00F10E75"/>
    <w:rsid w:val="00F11612"/>
    <w:rsid w:val="00F11628"/>
    <w:rsid w:val="00F139C4"/>
    <w:rsid w:val="00F13B0B"/>
    <w:rsid w:val="00F145F9"/>
    <w:rsid w:val="00F1532F"/>
    <w:rsid w:val="00F16003"/>
    <w:rsid w:val="00F2094C"/>
    <w:rsid w:val="00F20EE6"/>
    <w:rsid w:val="00F215CF"/>
    <w:rsid w:val="00F22832"/>
    <w:rsid w:val="00F231D4"/>
    <w:rsid w:val="00F24EBF"/>
    <w:rsid w:val="00F251F6"/>
    <w:rsid w:val="00F25391"/>
    <w:rsid w:val="00F26621"/>
    <w:rsid w:val="00F26770"/>
    <w:rsid w:val="00F27813"/>
    <w:rsid w:val="00F301AB"/>
    <w:rsid w:val="00F31A71"/>
    <w:rsid w:val="00F31B80"/>
    <w:rsid w:val="00F34502"/>
    <w:rsid w:val="00F346F8"/>
    <w:rsid w:val="00F3472E"/>
    <w:rsid w:val="00F35728"/>
    <w:rsid w:val="00F37FB1"/>
    <w:rsid w:val="00F40145"/>
    <w:rsid w:val="00F44A97"/>
    <w:rsid w:val="00F44D44"/>
    <w:rsid w:val="00F4560C"/>
    <w:rsid w:val="00F46ED7"/>
    <w:rsid w:val="00F46F11"/>
    <w:rsid w:val="00F47F8D"/>
    <w:rsid w:val="00F501D1"/>
    <w:rsid w:val="00F50D59"/>
    <w:rsid w:val="00F52078"/>
    <w:rsid w:val="00F52B6E"/>
    <w:rsid w:val="00F5463C"/>
    <w:rsid w:val="00F54981"/>
    <w:rsid w:val="00F551BC"/>
    <w:rsid w:val="00F5608E"/>
    <w:rsid w:val="00F5609C"/>
    <w:rsid w:val="00F5793B"/>
    <w:rsid w:val="00F61C0F"/>
    <w:rsid w:val="00F61C5D"/>
    <w:rsid w:val="00F62298"/>
    <w:rsid w:val="00F64390"/>
    <w:rsid w:val="00F652E0"/>
    <w:rsid w:val="00F65CCA"/>
    <w:rsid w:val="00F66943"/>
    <w:rsid w:val="00F71BB2"/>
    <w:rsid w:val="00F74987"/>
    <w:rsid w:val="00F77CBB"/>
    <w:rsid w:val="00F80C8E"/>
    <w:rsid w:val="00F82ECA"/>
    <w:rsid w:val="00F83221"/>
    <w:rsid w:val="00F84523"/>
    <w:rsid w:val="00F85FC3"/>
    <w:rsid w:val="00F868B4"/>
    <w:rsid w:val="00F916AF"/>
    <w:rsid w:val="00F9180C"/>
    <w:rsid w:val="00F91C8E"/>
    <w:rsid w:val="00F91DDC"/>
    <w:rsid w:val="00F92B55"/>
    <w:rsid w:val="00F95F45"/>
    <w:rsid w:val="00F96C41"/>
    <w:rsid w:val="00F979F4"/>
    <w:rsid w:val="00FA0922"/>
    <w:rsid w:val="00FA28F0"/>
    <w:rsid w:val="00FA2E6C"/>
    <w:rsid w:val="00FA524B"/>
    <w:rsid w:val="00FA664A"/>
    <w:rsid w:val="00FA7BC1"/>
    <w:rsid w:val="00FB0EDE"/>
    <w:rsid w:val="00FB1C33"/>
    <w:rsid w:val="00FB2BDF"/>
    <w:rsid w:val="00FB3252"/>
    <w:rsid w:val="00FB3DDE"/>
    <w:rsid w:val="00FB4FBC"/>
    <w:rsid w:val="00FB5C21"/>
    <w:rsid w:val="00FB7788"/>
    <w:rsid w:val="00FC03D9"/>
    <w:rsid w:val="00FC08AD"/>
    <w:rsid w:val="00FC19A9"/>
    <w:rsid w:val="00FC1F21"/>
    <w:rsid w:val="00FC207C"/>
    <w:rsid w:val="00FC28AE"/>
    <w:rsid w:val="00FC2C17"/>
    <w:rsid w:val="00FC2FE1"/>
    <w:rsid w:val="00FC4C9A"/>
    <w:rsid w:val="00FC64F9"/>
    <w:rsid w:val="00FC6D36"/>
    <w:rsid w:val="00FC6EF0"/>
    <w:rsid w:val="00FD0F2B"/>
    <w:rsid w:val="00FD1403"/>
    <w:rsid w:val="00FD38D8"/>
    <w:rsid w:val="00FD39C6"/>
    <w:rsid w:val="00FD6664"/>
    <w:rsid w:val="00FE320B"/>
    <w:rsid w:val="00FE3CF9"/>
    <w:rsid w:val="00FE7094"/>
    <w:rsid w:val="00FE74C9"/>
    <w:rsid w:val="00FE77C7"/>
    <w:rsid w:val="00FE7A89"/>
    <w:rsid w:val="00FF0BDD"/>
    <w:rsid w:val="00FF186C"/>
    <w:rsid w:val="00FF2E72"/>
    <w:rsid w:val="00FF30B0"/>
    <w:rsid w:val="00FF3ECA"/>
    <w:rsid w:val="00FF4C92"/>
    <w:rsid w:val="00FF53E0"/>
    <w:rsid w:val="00FF61B8"/>
    <w:rsid w:val="00FF68BC"/>
    <w:rsid w:val="00FF73DF"/>
    <w:rsid w:val="00FF7955"/>
    <w:rsid w:val="0109232D"/>
    <w:rsid w:val="0187BF77"/>
    <w:rsid w:val="01A1C009"/>
    <w:rsid w:val="0260AFB6"/>
    <w:rsid w:val="02630DB3"/>
    <w:rsid w:val="02DE24CF"/>
    <w:rsid w:val="02F7E7C1"/>
    <w:rsid w:val="03095E19"/>
    <w:rsid w:val="03395DAD"/>
    <w:rsid w:val="039D4928"/>
    <w:rsid w:val="05987177"/>
    <w:rsid w:val="05A2C3C0"/>
    <w:rsid w:val="05B3BA1B"/>
    <w:rsid w:val="05C36BF3"/>
    <w:rsid w:val="06AF4160"/>
    <w:rsid w:val="074F8A7C"/>
    <w:rsid w:val="075D841D"/>
    <w:rsid w:val="077864B1"/>
    <w:rsid w:val="09373858"/>
    <w:rsid w:val="0992D15C"/>
    <w:rsid w:val="09F582AB"/>
    <w:rsid w:val="09FF64C0"/>
    <w:rsid w:val="0A263ED3"/>
    <w:rsid w:val="0A967C08"/>
    <w:rsid w:val="0B0A1C97"/>
    <w:rsid w:val="0B348512"/>
    <w:rsid w:val="0BC94E5E"/>
    <w:rsid w:val="0BEB5CB9"/>
    <w:rsid w:val="0C409671"/>
    <w:rsid w:val="0D89AEB0"/>
    <w:rsid w:val="0E40A51A"/>
    <w:rsid w:val="0E6D8C71"/>
    <w:rsid w:val="0E7D8FAF"/>
    <w:rsid w:val="0E81AA92"/>
    <w:rsid w:val="0EC8F3CE"/>
    <w:rsid w:val="1037A4D9"/>
    <w:rsid w:val="1068FDD9"/>
    <w:rsid w:val="11B94B54"/>
    <w:rsid w:val="11D90663"/>
    <w:rsid w:val="124BC38B"/>
    <w:rsid w:val="128E6574"/>
    <w:rsid w:val="1316C828"/>
    <w:rsid w:val="1461D279"/>
    <w:rsid w:val="14B7A058"/>
    <w:rsid w:val="14D58403"/>
    <w:rsid w:val="1531824F"/>
    <w:rsid w:val="169E9642"/>
    <w:rsid w:val="16E5F37A"/>
    <w:rsid w:val="170F70ED"/>
    <w:rsid w:val="19FD6DF4"/>
    <w:rsid w:val="1C1CD35A"/>
    <w:rsid w:val="1C595D5C"/>
    <w:rsid w:val="1CCE85A7"/>
    <w:rsid w:val="1D236BD7"/>
    <w:rsid w:val="1D3C9434"/>
    <w:rsid w:val="1D58240E"/>
    <w:rsid w:val="1EA705EB"/>
    <w:rsid w:val="2006FBD3"/>
    <w:rsid w:val="2118E53C"/>
    <w:rsid w:val="2155828F"/>
    <w:rsid w:val="21FB3C8D"/>
    <w:rsid w:val="22100557"/>
    <w:rsid w:val="22492AB4"/>
    <w:rsid w:val="23075EB7"/>
    <w:rsid w:val="23D115A4"/>
    <w:rsid w:val="248D2351"/>
    <w:rsid w:val="24D5C206"/>
    <w:rsid w:val="26C6599A"/>
    <w:rsid w:val="2728058A"/>
    <w:rsid w:val="276212C4"/>
    <w:rsid w:val="28120DB8"/>
    <w:rsid w:val="28A1ED43"/>
    <w:rsid w:val="28BF5034"/>
    <w:rsid w:val="29609474"/>
    <w:rsid w:val="2A43DB46"/>
    <w:rsid w:val="2A6522FF"/>
    <w:rsid w:val="2A9AF58F"/>
    <w:rsid w:val="2AA65F02"/>
    <w:rsid w:val="2BD3044C"/>
    <w:rsid w:val="2BF8E2E4"/>
    <w:rsid w:val="2CD3A070"/>
    <w:rsid w:val="2CECC8CD"/>
    <w:rsid w:val="2D063B78"/>
    <w:rsid w:val="2DA73779"/>
    <w:rsid w:val="2DEFB1B3"/>
    <w:rsid w:val="2E537D3D"/>
    <w:rsid w:val="2EDB323B"/>
    <w:rsid w:val="2F0E411E"/>
    <w:rsid w:val="2F6D24A9"/>
    <w:rsid w:val="2F7E2069"/>
    <w:rsid w:val="2F8F00CC"/>
    <w:rsid w:val="30086C48"/>
    <w:rsid w:val="309C0436"/>
    <w:rsid w:val="311B58EE"/>
    <w:rsid w:val="3218195C"/>
    <w:rsid w:val="3292B52A"/>
    <w:rsid w:val="329DCB03"/>
    <w:rsid w:val="32D8F62C"/>
    <w:rsid w:val="332C49F4"/>
    <w:rsid w:val="347726FC"/>
    <w:rsid w:val="35EAD08A"/>
    <w:rsid w:val="363B142B"/>
    <w:rsid w:val="3766264D"/>
    <w:rsid w:val="3850D12E"/>
    <w:rsid w:val="38842FCE"/>
    <w:rsid w:val="39C76543"/>
    <w:rsid w:val="3B2D2CD2"/>
    <w:rsid w:val="3D1A7695"/>
    <w:rsid w:val="3DAC0AAF"/>
    <w:rsid w:val="3DEC0B10"/>
    <w:rsid w:val="3E36668B"/>
    <w:rsid w:val="3F079C8B"/>
    <w:rsid w:val="3F720D9C"/>
    <w:rsid w:val="3F87E0BD"/>
    <w:rsid w:val="3FA4E538"/>
    <w:rsid w:val="40165186"/>
    <w:rsid w:val="414E69E6"/>
    <w:rsid w:val="421A8D0E"/>
    <w:rsid w:val="426A1D50"/>
    <w:rsid w:val="42C2046F"/>
    <w:rsid w:val="44A26F1B"/>
    <w:rsid w:val="45C809CB"/>
    <w:rsid w:val="45EB8924"/>
    <w:rsid w:val="480DD604"/>
    <w:rsid w:val="4862F56C"/>
    <w:rsid w:val="493457F5"/>
    <w:rsid w:val="49A9A665"/>
    <w:rsid w:val="4A4F634B"/>
    <w:rsid w:val="4A8A7B21"/>
    <w:rsid w:val="4AC82139"/>
    <w:rsid w:val="4C8F9FAA"/>
    <w:rsid w:val="4D2B2EEC"/>
    <w:rsid w:val="4D7502A5"/>
    <w:rsid w:val="4DF37921"/>
    <w:rsid w:val="4E150888"/>
    <w:rsid w:val="4E9E3C5C"/>
    <w:rsid w:val="4EC46D78"/>
    <w:rsid w:val="4F7C2108"/>
    <w:rsid w:val="5128CD41"/>
    <w:rsid w:val="51915829"/>
    <w:rsid w:val="51D24DCD"/>
    <w:rsid w:val="51D24E59"/>
    <w:rsid w:val="520A8DF3"/>
    <w:rsid w:val="5217C4BA"/>
    <w:rsid w:val="52343E2A"/>
    <w:rsid w:val="527F1B84"/>
    <w:rsid w:val="5317C665"/>
    <w:rsid w:val="5427F778"/>
    <w:rsid w:val="54A145C6"/>
    <w:rsid w:val="54F40B40"/>
    <w:rsid w:val="55363D1F"/>
    <w:rsid w:val="55502C5B"/>
    <w:rsid w:val="55F5EB34"/>
    <w:rsid w:val="5629036A"/>
    <w:rsid w:val="5688A72E"/>
    <w:rsid w:val="57820874"/>
    <w:rsid w:val="5889DD6C"/>
    <w:rsid w:val="5912668C"/>
    <w:rsid w:val="5A678ABA"/>
    <w:rsid w:val="5AF378FA"/>
    <w:rsid w:val="5B0DB9FC"/>
    <w:rsid w:val="5BDB6541"/>
    <w:rsid w:val="5BDEC04C"/>
    <w:rsid w:val="5C504EFD"/>
    <w:rsid w:val="5C8269B4"/>
    <w:rsid w:val="5CD17C9E"/>
    <w:rsid w:val="5E3DFD04"/>
    <w:rsid w:val="5E41CDFF"/>
    <w:rsid w:val="5EB3F60C"/>
    <w:rsid w:val="5EF88778"/>
    <w:rsid w:val="5F94644B"/>
    <w:rsid w:val="5F97DCB3"/>
    <w:rsid w:val="60FCAB33"/>
    <w:rsid w:val="610C72D9"/>
    <w:rsid w:val="613034AC"/>
    <w:rsid w:val="6179006C"/>
    <w:rsid w:val="61EF22C2"/>
    <w:rsid w:val="624232CC"/>
    <w:rsid w:val="625AE5F9"/>
    <w:rsid w:val="628A18A6"/>
    <w:rsid w:val="6353ABE3"/>
    <w:rsid w:val="636E767D"/>
    <w:rsid w:val="6371FD97"/>
    <w:rsid w:val="63B518EE"/>
    <w:rsid w:val="63DFEDD1"/>
    <w:rsid w:val="6467D56E"/>
    <w:rsid w:val="6495F98C"/>
    <w:rsid w:val="6563EFB3"/>
    <w:rsid w:val="665F0D2C"/>
    <w:rsid w:val="688B19C7"/>
    <w:rsid w:val="69675E1F"/>
    <w:rsid w:val="6A1FD20C"/>
    <w:rsid w:val="6A26EA28"/>
    <w:rsid w:val="6A4B443A"/>
    <w:rsid w:val="6AB0D9F7"/>
    <w:rsid w:val="6B9178CD"/>
    <w:rsid w:val="6BFAD8B7"/>
    <w:rsid w:val="6D1198C6"/>
    <w:rsid w:val="6D45628D"/>
    <w:rsid w:val="6D743905"/>
    <w:rsid w:val="6D8A96E5"/>
    <w:rsid w:val="6DA19128"/>
    <w:rsid w:val="6F00CBDF"/>
    <w:rsid w:val="6F266746"/>
    <w:rsid w:val="6F901B8C"/>
    <w:rsid w:val="6FBFFC64"/>
    <w:rsid w:val="6FCDDDC5"/>
    <w:rsid w:val="6FD4A83E"/>
    <w:rsid w:val="70BD9A8D"/>
    <w:rsid w:val="70EB11DC"/>
    <w:rsid w:val="72E5AD2B"/>
    <w:rsid w:val="73958A91"/>
    <w:rsid w:val="741AD17E"/>
    <w:rsid w:val="745A6AC4"/>
    <w:rsid w:val="75BE82FF"/>
    <w:rsid w:val="75C67085"/>
    <w:rsid w:val="76B672A9"/>
    <w:rsid w:val="76EB74CC"/>
    <w:rsid w:val="776240E6"/>
    <w:rsid w:val="77739DC5"/>
    <w:rsid w:val="77869454"/>
    <w:rsid w:val="795F95BE"/>
    <w:rsid w:val="79794871"/>
    <w:rsid w:val="7A3DE35C"/>
    <w:rsid w:val="7B1518D2"/>
    <w:rsid w:val="7BB7EEE1"/>
    <w:rsid w:val="7BC7D552"/>
    <w:rsid w:val="7C12F35F"/>
    <w:rsid w:val="7C7831E5"/>
    <w:rsid w:val="7CAC60CD"/>
    <w:rsid w:val="7D36F12D"/>
    <w:rsid w:val="7D5209D6"/>
    <w:rsid w:val="7E1106DB"/>
    <w:rsid w:val="7E189E97"/>
    <w:rsid w:val="7E4CB994"/>
    <w:rsid w:val="7FA56E9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1"/>
    <o:shapelayout v:ext="edit">
      <o:idmap v:ext="edit" data="2"/>
    </o:shapelayout>
  </w:shapeDefaults>
  <w:decimalSymbol w:val="."/>
  <w:listSeparator w:val=","/>
  <w14:docId w14:val="498F7A5F"/>
  <w15:chartTrackingRefBased/>
  <w15:docId w15:val="{39C57070-4B9A-4E97-A114-D7780F9A8EC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NZ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5D21D4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95076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D95076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AA23AC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D21D4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D95076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D95076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ListParagraph">
    <w:name w:val="List Paragraph"/>
    <w:basedOn w:val="Normal"/>
    <w:uiPriority w:val="34"/>
    <w:qFormat/>
    <w:rsid w:val="00D95076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2F15B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2F15B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F15B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F15B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F15B5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F15B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F15B5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5610A2"/>
    <w:pPr>
      <w:spacing w:after="0"/>
      <w:jc w:val="center"/>
    </w:pPr>
    <w:rPr>
      <w:rFonts w:ascii="Calibri Light" w:hAnsi="Calibri Light" w:cs="Calibri Light"/>
      <w:noProof/>
      <w:sz w:val="26"/>
      <w:lang w:val="en-US"/>
    </w:rPr>
  </w:style>
  <w:style w:type="character" w:customStyle="1" w:styleId="EndNoteBibliographyTitleChar">
    <w:name w:val="EndNote Bibliography Title Char"/>
    <w:basedOn w:val="Heading2Char"/>
    <w:link w:val="EndNoteBibliographyTitle"/>
    <w:rsid w:val="005610A2"/>
    <w:rPr>
      <w:rFonts w:ascii="Calibri Light" w:eastAsiaTheme="majorEastAsia" w:hAnsi="Calibri Light" w:cs="Calibri Light"/>
      <w:noProof/>
      <w:color w:val="2F5496" w:themeColor="accent1" w:themeShade="BF"/>
      <w:sz w:val="26"/>
      <w:szCs w:val="26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610A2"/>
    <w:pPr>
      <w:spacing w:line="240" w:lineRule="auto"/>
    </w:pPr>
    <w:rPr>
      <w:rFonts w:ascii="Calibri Light" w:hAnsi="Calibri Light" w:cs="Calibri Light"/>
      <w:noProof/>
      <w:sz w:val="26"/>
      <w:lang w:val="en-US"/>
    </w:rPr>
  </w:style>
  <w:style w:type="character" w:customStyle="1" w:styleId="EndNoteBibliographyChar">
    <w:name w:val="EndNote Bibliography Char"/>
    <w:basedOn w:val="Heading2Char"/>
    <w:link w:val="EndNoteBibliography"/>
    <w:rsid w:val="005610A2"/>
    <w:rPr>
      <w:rFonts w:ascii="Calibri Light" w:eastAsiaTheme="majorEastAsia" w:hAnsi="Calibri Light" w:cs="Calibri Light"/>
      <w:noProof/>
      <w:color w:val="2F5496" w:themeColor="accent1" w:themeShade="BF"/>
      <w:sz w:val="26"/>
      <w:szCs w:val="26"/>
      <w:lang w:val="en-US"/>
    </w:rPr>
  </w:style>
  <w:style w:type="character" w:styleId="Hyperlink">
    <w:name w:val="Hyperlink"/>
    <w:basedOn w:val="DefaultParagraphFont"/>
    <w:uiPriority w:val="99"/>
    <w:unhideWhenUsed/>
    <w:rPr>
      <w:color w:val="0563C1" w:themeColor="hyperlink"/>
      <w:u w:val="single"/>
    </w:rPr>
  </w:style>
  <w:style w:type="table" w:styleId="TableGrid">
    <w:name w:val="Table Grid"/>
    <w:basedOn w:val="TableNormal"/>
    <w:uiPriority w:val="59"/>
    <w:rsid w:val="00FB4123"/>
    <w:pPr>
      <w:spacing w:after="0"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character" w:styleId="FollowedHyperlink">
    <w:name w:val="FollowedHyperlink"/>
    <w:basedOn w:val="DefaultParagraphFont"/>
    <w:uiPriority w:val="99"/>
    <w:semiHidden/>
    <w:unhideWhenUsed/>
    <w:rsid w:val="009D0D71"/>
    <w:rPr>
      <w:color w:val="954F72"/>
      <w:u w:val="single"/>
    </w:rPr>
  </w:style>
  <w:style w:type="paragraph" w:customStyle="1" w:styleId="msonormal0">
    <w:name w:val="msonormal"/>
    <w:basedOn w:val="Normal"/>
    <w:rsid w:val="009D0D7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NZ"/>
    </w:rPr>
  </w:style>
  <w:style w:type="paragraph" w:customStyle="1" w:styleId="xl65">
    <w:name w:val="xl65"/>
    <w:basedOn w:val="Normal"/>
    <w:rsid w:val="009D0D71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eastAsia="en-NZ"/>
    </w:rPr>
  </w:style>
  <w:style w:type="paragraph" w:customStyle="1" w:styleId="xl66">
    <w:name w:val="xl66"/>
    <w:basedOn w:val="Normal"/>
    <w:rsid w:val="009D0D71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eastAsia="en-NZ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44190B"/>
    <w:rPr>
      <w:color w:val="605E5C"/>
      <w:shd w:val="clear" w:color="auto" w:fill="E1DFDD"/>
    </w:rPr>
  </w:style>
  <w:style w:type="paragraph" w:styleId="NoSpacing">
    <w:name w:val="No Spacing"/>
    <w:uiPriority w:val="1"/>
    <w:qFormat/>
    <w:rsid w:val="00963815"/>
    <w:pPr>
      <w:spacing w:after="0" w:line="240" w:lineRule="auto"/>
    </w:pPr>
  </w:style>
  <w:style w:type="paragraph" w:styleId="Header">
    <w:name w:val="header"/>
    <w:basedOn w:val="Normal"/>
    <w:link w:val="HeaderChar"/>
    <w:uiPriority w:val="99"/>
    <w:unhideWhenUsed/>
    <w:rsid w:val="008C46F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C46F5"/>
  </w:style>
  <w:style w:type="paragraph" w:styleId="Footer">
    <w:name w:val="footer"/>
    <w:basedOn w:val="Normal"/>
    <w:link w:val="FooterChar"/>
    <w:uiPriority w:val="99"/>
    <w:unhideWhenUsed/>
    <w:rsid w:val="008C46F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C46F5"/>
  </w:style>
  <w:style w:type="character" w:styleId="Emphasis">
    <w:name w:val="Emphasis"/>
    <w:basedOn w:val="DefaultParagraphFont"/>
    <w:uiPriority w:val="20"/>
    <w:qFormat/>
    <w:rsid w:val="000203B3"/>
    <w:rPr>
      <w:i/>
      <w:iCs/>
    </w:rPr>
  </w:style>
  <w:style w:type="character" w:styleId="Strong">
    <w:name w:val="Strong"/>
    <w:basedOn w:val="DefaultParagraphFont"/>
    <w:uiPriority w:val="22"/>
    <w:qFormat/>
    <w:rsid w:val="000203B3"/>
    <w:rPr>
      <w:b/>
      <w:bCs/>
    </w:rPr>
  </w:style>
  <w:style w:type="paragraph" w:styleId="Revision">
    <w:name w:val="Revision"/>
    <w:hidden/>
    <w:uiPriority w:val="99"/>
    <w:semiHidden/>
    <w:rsid w:val="00AB2541"/>
    <w:pPr>
      <w:spacing w:after="0" w:line="240" w:lineRule="auto"/>
    </w:pPr>
  </w:style>
  <w:style w:type="paragraph" w:styleId="NormalWeb">
    <w:name w:val="Normal (Web)"/>
    <w:basedOn w:val="Normal"/>
    <w:uiPriority w:val="99"/>
    <w:semiHidden/>
    <w:unhideWhenUsed/>
    <w:rsid w:val="00816E8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table" w:customStyle="1" w:styleId="TableGrid0">
    <w:name w:val="TableGrid"/>
    <w:rsid w:val="009225FB"/>
    <w:pPr>
      <w:spacing w:after="0" w:line="240" w:lineRule="auto"/>
    </w:pPr>
    <w:rPr>
      <w:rFonts w:eastAsiaTheme="minorEastAsia"/>
      <w:lang w:eastAsia="en-NZ"/>
    </w:rPr>
    <w:tblPr>
      <w:tblCellMar>
        <w:top w:w="0" w:type="dxa"/>
        <w:left w:w="0" w:type="dxa"/>
        <w:bottom w:w="0" w:type="dxa"/>
        <w:right w:w="0" w:type="dxa"/>
      </w:tblCellMar>
    </w:tblPr>
  </w:style>
  <w:style w:type="character" w:customStyle="1" w:styleId="Heading4Char">
    <w:name w:val="Heading 4 Char"/>
    <w:basedOn w:val="DefaultParagraphFont"/>
    <w:link w:val="Heading4"/>
    <w:uiPriority w:val="9"/>
    <w:rsid w:val="00AA23AC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styleId="LineNumber">
    <w:name w:val="line number"/>
    <w:basedOn w:val="DefaultParagraphFont"/>
    <w:uiPriority w:val="99"/>
    <w:semiHidden/>
    <w:unhideWhenUsed/>
    <w:rsid w:val="008A2527"/>
  </w:style>
  <w:style w:type="character" w:styleId="PageNumber">
    <w:name w:val="page number"/>
    <w:basedOn w:val="DefaultParagraphFont"/>
    <w:uiPriority w:val="99"/>
    <w:semiHidden/>
    <w:unhideWhenUsed/>
    <w:rsid w:val="0084516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7371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90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45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35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77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82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244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49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05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52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006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363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82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116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434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2273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87573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9259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10045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700733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66236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396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4987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1737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69715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1298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719210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0617654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35765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274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502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443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389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92784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69515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8413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84142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63966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7412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646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0695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87309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26775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64322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3821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5487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4268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1507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2975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62822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99889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59705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719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47542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9693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77303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59194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58974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1727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69224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18792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23582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3128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72421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47209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2667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09629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31494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8606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86761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395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34208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8907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974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30689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20828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27384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41958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24263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61004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25357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24063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9035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4992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29705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40475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4619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04866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28081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82829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90730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94986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69117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1907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26973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14010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6929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1705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37629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64117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60561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8709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6946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18423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65586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01293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19524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9122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73536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73109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8445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21810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4939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8901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9587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817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9374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85963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64367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51240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50460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03280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74508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3718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42886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30376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48237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92410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1688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8240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39936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41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19778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469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69350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90987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61621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13548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96315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53182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3614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92425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2785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04974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72898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44905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73353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59631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10222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07226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5118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24928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53184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91059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17600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9413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53397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49141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83405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38234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283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040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9868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70311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14770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8175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60155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87921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21522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3286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5386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88577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73342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33431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55341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35730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31694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88114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29771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69595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31136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79739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45225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29004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8547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7755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40764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03933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82633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60982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94903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7416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73497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7817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3855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323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58548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18650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661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613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36673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80416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40557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9378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54319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97147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61771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35559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94869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04847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02459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21647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0864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15946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83104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8802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76020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18290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3666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1143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57661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15416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19447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80918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16295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47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69097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56297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91123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1457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08170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6526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0685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5515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78080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685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69630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70556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45431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8839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77671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80363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1423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33948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2357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1765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86326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21440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10785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09153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3064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69932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757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94294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71372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94533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61846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00545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18813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95932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49375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42355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19774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15329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56369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26185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4503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49508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8124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10853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3165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01827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19991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04294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57418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0560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31026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35077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12587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32902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73727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34909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95483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29757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72670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4692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80250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3673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0862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93412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43081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7792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43315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5057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369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93887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42350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64788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4065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51851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24135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265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1019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49887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05241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98272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2690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37923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84899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1932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20225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4030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52019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58455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2928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6595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83517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46518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28762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70623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221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0342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46050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47254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7089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8743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3067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86081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1338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10667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23471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33662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04731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75199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84808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43136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14240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36040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70270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33290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02643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9056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31608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36911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33606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57122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40371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86402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82497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98533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46295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71772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21477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5506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99447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32100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72696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5599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0486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51458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89876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7850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05912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0805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66609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8158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78293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5615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8459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95461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58508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57591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44517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18070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76914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73593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6017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81560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23998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39421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2050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106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57274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68165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38022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76942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68543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01561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17124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22416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2782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579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19049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882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41445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05810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223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28152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01237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26612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116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37730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23851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61687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47955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7532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701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3891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31826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50861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28815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4618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41574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46538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5529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0735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3065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19781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78024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9135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38551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62762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77669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410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71503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77341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94422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8989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25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40339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67952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6176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06588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51821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08953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0991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61901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64044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4681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42645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9694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40629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5021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07156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5103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4334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74442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79486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76187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1840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65501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97799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2605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5628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77649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81971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32766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24562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0540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49284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65696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42461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84801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57923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03985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96077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5599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14699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04511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57295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84738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83261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6350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17221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58811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29945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0507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130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08424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148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25893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3754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57836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32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16316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9219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03323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6662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44307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44346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4811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6418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51026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07387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3047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7151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2103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3646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7095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12862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43024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2311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80609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47056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24622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2447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3967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14170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34460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19208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43614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4431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83257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47764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24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4230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3608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56024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4377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99095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95585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41762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61225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28833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8873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82594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5484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69848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37639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40107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680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75450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93553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2101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07621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33146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11791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54389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22222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00929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43133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3971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71512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26400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32243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9938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9647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19681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66942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9116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9362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55984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1550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77355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03157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5999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37885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69971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04588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73011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16689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8394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69775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34764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12745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01432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07339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8865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3663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67560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52741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2278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2415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3754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00454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25550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27255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85198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50810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8420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5011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3251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51479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62568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38024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34906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24919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70590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37591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47998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256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8681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0290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55502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66849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26339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6253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8922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5270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00935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01343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50695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8571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23640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13351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6067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75918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8859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0308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91516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48916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52220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3796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27554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58889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65281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8854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122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66839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33470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7649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6312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71824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73812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69900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02062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75912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74417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1444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31158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01265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66752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79736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11952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0367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7455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05687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7367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406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5119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61746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19335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34982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4963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4688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6033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9006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24896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89624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55540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771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1420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81406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91060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83848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93524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66446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12571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60626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65825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4044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7954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31270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38402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78980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31798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1753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73145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07354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33171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2713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53533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09568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3632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28724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28244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35426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2256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60939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72707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03568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08626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0769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93251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02688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97213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34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05891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736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93096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38290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20431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99323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94802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34457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6147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4202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9414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1188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97278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6310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64660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56503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13559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4993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7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71649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5552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69891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97878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9234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5574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11514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89363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00583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75138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55318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86617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65229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5295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67020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94463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93135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11861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328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88468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49724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8195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0752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37066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4865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04623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7889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0092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7510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97851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3460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8302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7589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01765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16263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0945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64675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8302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69785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98956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58141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9731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77861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29315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14378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98561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04796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4077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40751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03533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529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43545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54890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49610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5732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18220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67063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576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8473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2019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8696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87731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39286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5941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9230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24340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0623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63904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39823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58161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1757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0366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58146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63997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673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3730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49657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3566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90235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10883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5725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64408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48638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56952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13968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10192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9139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95852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46686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03213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214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47787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60474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60325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9161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82448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93663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35807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8964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9260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98471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84941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99722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813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6954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6961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22553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53887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9448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00636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89029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03814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1544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31617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0431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4270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43001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09669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3434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85729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88804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476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4702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28015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48386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43695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26018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55411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55004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59153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76788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25522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8356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49538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40067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77156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78474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48044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96069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23938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035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22974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54066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74281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426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29694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77604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35246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28401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19592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09240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9302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47766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4832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21887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2753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98686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410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89697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650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7836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34190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8646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29582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55232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98127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130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08919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48665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80130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5721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5908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9695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28312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7636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72943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65495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5624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20322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69614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3007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01325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84033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91195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68702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97236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43685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41261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19763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54900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93913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55995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9065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0515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79777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4460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5293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62324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2803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7283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68732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5944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63614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82003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1326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39339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73595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7984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34622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8321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43567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8824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04718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497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48245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2479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5662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77451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67807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28457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97213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81840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38536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75943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46391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25185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14716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1663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00177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81438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6346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29318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3089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58102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37727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79998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5016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73829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00476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62063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7366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25941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6369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34242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36965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81103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28493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2482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31502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4663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44720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3891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73976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1436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59015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41653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7794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56128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42605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91580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22240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9266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7269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93081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54724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45672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27806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61455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5012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61953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00961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81031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08859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2078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54891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45254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31326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054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05772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36568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06357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45695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73054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14686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66238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83413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80133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25337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76191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8353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6472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57997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9649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19437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40097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58754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83568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7584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077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46553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53232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22921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60041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16352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39896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09309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46256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37344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68788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60667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86262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31702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15276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782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27152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417299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31780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869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8037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851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250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096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8346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1794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0508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285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671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066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0845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127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62234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2086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373594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806425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29673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7654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848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153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063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1783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3012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498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010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413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6502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319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4813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087982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129733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42208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7602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12279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9394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716605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266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58274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245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95272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378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992431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873525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71306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7737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5016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73290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950749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052133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89194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394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778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924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177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2216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577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612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799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285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1797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20988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389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87275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156143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65185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45157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487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1727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454249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71357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794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879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126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264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972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383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372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5318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944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2524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2536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0875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649024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169429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43862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91182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1208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378719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296772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63830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933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552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42679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908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52372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487606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97652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180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1803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613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88793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6800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21157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292725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40907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255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731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3628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711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1317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796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331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5189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2373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83670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29781215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22654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783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9901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757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52322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80705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58291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1806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39824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88211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60221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72832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2808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8451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49712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37399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20212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86256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1543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02086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10486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8110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5280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70536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8996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05110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6223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0566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99427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75227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23507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76575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18044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14342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55614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5755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3768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7792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6838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43061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44928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6127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37946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03519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30011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36289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1362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5144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94753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28753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071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23113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12894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1864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17340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01836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54245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59080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12003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27134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24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916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9651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63731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4844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189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2827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1399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57983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26605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45638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30554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4877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41340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680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23995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47109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0438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31389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60406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8841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48886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30475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99613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4816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14468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33963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08843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4098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70833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47924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73894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3416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48298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42024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47455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2322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26502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43620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88280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99916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1908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94017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34920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2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4317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90893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33178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91998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57988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3766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62951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07813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54761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1608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25405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07601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34665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31274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71295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28334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6081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55242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32154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81541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26874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7784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192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5092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639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3380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569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221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oleObject" Target="embeddings/oleObject1.bin"/><Relationship Id="rId18" Type="http://schemas.openxmlformats.org/officeDocument/2006/relationships/image" Target="media/image5.jpeg"/><Relationship Id="rId26" Type="http://schemas.openxmlformats.org/officeDocument/2006/relationships/image" Target="media/image13.emf"/><Relationship Id="rId39" Type="http://schemas.openxmlformats.org/officeDocument/2006/relationships/hyperlink" Target="https://doi.org/10.1371/journal.pone.0178577" TargetMode="External"/><Relationship Id="rId21" Type="http://schemas.openxmlformats.org/officeDocument/2006/relationships/image" Target="media/image8.emf"/><Relationship Id="rId34" Type="http://schemas.openxmlformats.org/officeDocument/2006/relationships/hyperlink" Target="https://doi.org/10.1179/027249304225013295" TargetMode="External"/><Relationship Id="rId42" Type="http://schemas.openxmlformats.org/officeDocument/2006/relationships/hyperlink" Target="https://doi.org/10.1097/MD.0000000000006448" TargetMode="External"/><Relationship Id="rId47" Type="http://schemas.openxmlformats.org/officeDocument/2006/relationships/hyperlink" Target="https://doi.org/10.1093/cid/civ712" TargetMode="External"/><Relationship Id="rId50" Type="http://schemas.openxmlformats.org/officeDocument/2006/relationships/hyperlink" Target="https://doi.org/10.1007/BF00572093" TargetMode="External"/><Relationship Id="rId55" Type="http://schemas.openxmlformats.org/officeDocument/2006/relationships/hyperlink" Target="https://doi.org/10.1007/BF01967113" TargetMode="External"/><Relationship Id="rId63" Type="http://schemas.openxmlformats.org/officeDocument/2006/relationships/hyperlink" Target="https://doi.org/10.1371/journal.pntd.0001933" TargetMode="External"/><Relationship Id="rId68" Type="http://schemas.openxmlformats.org/officeDocument/2006/relationships/fontTable" Target="fontTable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footer" Target="footer2.xml"/><Relationship Id="rId29" Type="http://schemas.openxmlformats.org/officeDocument/2006/relationships/hyperlink" Target="https://doi.org/10.1371/journal.pntd.0007293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footer" Target="footer1.xml"/><Relationship Id="rId24" Type="http://schemas.openxmlformats.org/officeDocument/2006/relationships/image" Target="media/image11.emf"/><Relationship Id="rId32" Type="http://schemas.openxmlformats.org/officeDocument/2006/relationships/hyperlink" Target="https://doi.org/10.1186/1471-2334-7-43" TargetMode="External"/><Relationship Id="rId37" Type="http://schemas.openxmlformats.org/officeDocument/2006/relationships/hyperlink" Target="https://doi.org/10.1016/0140-6736(90)92096-z" TargetMode="External"/><Relationship Id="rId40" Type="http://schemas.openxmlformats.org/officeDocument/2006/relationships/hyperlink" Target="https://doi.org/10.1097/00005176-200405000-00011" TargetMode="External"/><Relationship Id="rId45" Type="http://schemas.openxmlformats.org/officeDocument/2006/relationships/hyperlink" Target="https://doi.org/10.1371/journal.pone.0089103" TargetMode="External"/><Relationship Id="rId53" Type="http://schemas.openxmlformats.org/officeDocument/2006/relationships/hyperlink" Target="https://doi.org/10.1371/journal.pntd.0004857" TargetMode="External"/><Relationship Id="rId58" Type="http://schemas.openxmlformats.org/officeDocument/2006/relationships/hyperlink" Target="https://doi.org/10.1086/313469" TargetMode="External"/><Relationship Id="rId66" Type="http://schemas.openxmlformats.org/officeDocument/2006/relationships/hyperlink" Target="https://doi.org/10.1179/2295333715Y.0000000016" TargetMode="External"/><Relationship Id="rId5" Type="http://schemas.openxmlformats.org/officeDocument/2006/relationships/numbering" Target="numbering.xml"/><Relationship Id="rId15" Type="http://schemas.openxmlformats.org/officeDocument/2006/relationships/image" Target="media/image3.emf"/><Relationship Id="rId23" Type="http://schemas.openxmlformats.org/officeDocument/2006/relationships/image" Target="media/image10.emf"/><Relationship Id="rId28" Type="http://schemas.openxmlformats.org/officeDocument/2006/relationships/hyperlink" Target="https://doi.org/10.1016/S1473-3099(21)00615-0" TargetMode="External"/><Relationship Id="rId36" Type="http://schemas.openxmlformats.org/officeDocument/2006/relationships/hyperlink" Target="https://doi.org/10.1016/j.ijid.2005.09.004" TargetMode="External"/><Relationship Id="rId49" Type="http://schemas.openxmlformats.org/officeDocument/2006/relationships/hyperlink" Target="https://doi.org/10.1093/cid/civ737" TargetMode="External"/><Relationship Id="rId57" Type="http://schemas.openxmlformats.org/officeDocument/2006/relationships/hyperlink" Target="https://doi.org/10.1086/515186" TargetMode="External"/><Relationship Id="rId61" Type="http://schemas.openxmlformats.org/officeDocument/2006/relationships/hyperlink" Target="https://doi.org/10.1371/journal.pntd.0008121" TargetMode="External"/><Relationship Id="rId10" Type="http://schemas.openxmlformats.org/officeDocument/2006/relationships/endnotes" Target="endnotes.xml"/><Relationship Id="rId19" Type="http://schemas.openxmlformats.org/officeDocument/2006/relationships/image" Target="media/image6.emf"/><Relationship Id="rId31" Type="http://schemas.openxmlformats.org/officeDocument/2006/relationships/hyperlink" Target="https://doi.org/10.1007/BF01650710" TargetMode="External"/><Relationship Id="rId44" Type="http://schemas.openxmlformats.org/officeDocument/2006/relationships/hyperlink" Target="https://doi.org/10.1007/BF01963934" TargetMode="External"/><Relationship Id="rId52" Type="http://schemas.openxmlformats.org/officeDocument/2006/relationships/hyperlink" Target="https://doi.org/10.1007/s10096-013-1931-8" TargetMode="External"/><Relationship Id="rId60" Type="http://schemas.openxmlformats.org/officeDocument/2006/relationships/hyperlink" Target="https://doi.org/10.1371/journal.pone.0031237" TargetMode="External"/><Relationship Id="rId65" Type="http://schemas.openxmlformats.org/officeDocument/2006/relationships/hyperlink" Target="https://doi.org/10.1016/S1726-4901(09)70397-1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2.emf"/><Relationship Id="rId22" Type="http://schemas.openxmlformats.org/officeDocument/2006/relationships/image" Target="media/image9.emf"/><Relationship Id="rId27" Type="http://schemas.openxmlformats.org/officeDocument/2006/relationships/image" Target="media/image14.emf"/><Relationship Id="rId30" Type="http://schemas.openxmlformats.org/officeDocument/2006/relationships/hyperlink" Target="https://doi.org/10.4269/ajtmh.20-1453" TargetMode="External"/><Relationship Id="rId35" Type="http://schemas.openxmlformats.org/officeDocument/2006/relationships/hyperlink" Target="https://doi.org/10.1186/s12879-016-1604-1" TargetMode="External"/><Relationship Id="rId43" Type="http://schemas.openxmlformats.org/officeDocument/2006/relationships/hyperlink" Target="https://doi.org/10.1016/s0140-6736(87)92207-0" TargetMode="External"/><Relationship Id="rId48" Type="http://schemas.openxmlformats.org/officeDocument/2006/relationships/hyperlink" Target="https://doi.org/10.1186/s12879-019-3963-x" TargetMode="External"/><Relationship Id="rId56" Type="http://schemas.openxmlformats.org/officeDocument/2006/relationships/hyperlink" Target="https://doi.org/10.1016/j.medmal.2004.09.002" TargetMode="External"/><Relationship Id="rId64" Type="http://schemas.openxmlformats.org/officeDocument/2006/relationships/hyperlink" Target="https://doi.org/10.1097/00006454-200004000-00010" TargetMode="External"/><Relationship Id="rId69" Type="http://schemas.openxmlformats.org/officeDocument/2006/relationships/theme" Target="theme/theme1.xml"/><Relationship Id="rId8" Type="http://schemas.openxmlformats.org/officeDocument/2006/relationships/webSettings" Target="webSettings.xml"/><Relationship Id="rId51" Type="http://schemas.openxmlformats.org/officeDocument/2006/relationships/hyperlink" Target="https://doi.org/10.3906/sag-1804-90" TargetMode="External"/><Relationship Id="rId3" Type="http://schemas.openxmlformats.org/officeDocument/2006/relationships/customXml" Target="../customXml/item3.xml"/><Relationship Id="rId12" Type="http://schemas.openxmlformats.org/officeDocument/2006/relationships/image" Target="media/image1.emf"/><Relationship Id="rId17" Type="http://schemas.openxmlformats.org/officeDocument/2006/relationships/image" Target="media/image4.emf"/><Relationship Id="rId25" Type="http://schemas.openxmlformats.org/officeDocument/2006/relationships/image" Target="media/image12.emf"/><Relationship Id="rId33" Type="http://schemas.openxmlformats.org/officeDocument/2006/relationships/hyperlink" Target="https://doi.org/10.1097/01.inf.0000202066.02212.ff" TargetMode="External"/><Relationship Id="rId38" Type="http://schemas.openxmlformats.org/officeDocument/2006/relationships/hyperlink" Target="https://doi.org/10.7326/0003-4819-102-2-189" TargetMode="External"/><Relationship Id="rId46" Type="http://schemas.openxmlformats.org/officeDocument/2006/relationships/hyperlink" Target="https://doi.org/10.1136/bmj.297.6658.1242" TargetMode="External"/><Relationship Id="rId59" Type="http://schemas.openxmlformats.org/officeDocument/2006/relationships/hyperlink" Target="https://doi.org/10.1093/cid/ciaa482" TargetMode="External"/><Relationship Id="rId67" Type="http://schemas.openxmlformats.org/officeDocument/2006/relationships/hyperlink" Target="https://doi.org/10.1097/00006454-199912000-00009" TargetMode="External"/><Relationship Id="rId20" Type="http://schemas.openxmlformats.org/officeDocument/2006/relationships/image" Target="media/image7.emf"/><Relationship Id="rId41" Type="http://schemas.openxmlformats.org/officeDocument/2006/relationships/hyperlink" Target="https://doi.org/10.1128/JCM.01189-18" TargetMode="External"/><Relationship Id="rId54" Type="http://schemas.openxmlformats.org/officeDocument/2006/relationships/hyperlink" Target="https://doi.org/10.1177/000992288302200901" TargetMode="External"/><Relationship Id="rId62" Type="http://schemas.openxmlformats.org/officeDocument/2006/relationships/hyperlink" Target="https://doi.org/10.1097/INF.0b013e3181cd615a" TargetMode="External"/><Relationship Id="rId70" Type="http://schemas.microsoft.com/office/2020/10/relationships/intelligence" Target="intelligence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9F104CE94645C443A0F0BEAD253B0364" ma:contentTypeVersion="13" ma:contentTypeDescription="Create a new document." ma:contentTypeScope="" ma:versionID="e85082880cb585702fde18b9415893c6">
  <xsd:schema xmlns:xsd="http://www.w3.org/2001/XMLSchema" xmlns:xs="http://www.w3.org/2001/XMLSchema" xmlns:p="http://schemas.microsoft.com/office/2006/metadata/properties" xmlns:ns3="e8d31c4c-7eac-403b-94b8-7ff87ef8cda6" xmlns:ns4="a714023d-4951-481f-a0ee-1d3a1681e732" targetNamespace="http://schemas.microsoft.com/office/2006/metadata/properties" ma:root="true" ma:fieldsID="fb34170e8f911a3a46c4a1146927195d" ns3:_="" ns4:_="">
    <xsd:import namespace="e8d31c4c-7eac-403b-94b8-7ff87ef8cda6"/>
    <xsd:import namespace="a714023d-4951-481f-a0ee-1d3a1681e732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4:SharedWithUsers" minOccurs="0"/>
                <xsd:element ref="ns4:SharedWithDetails" minOccurs="0"/>
                <xsd:element ref="ns4:SharingHintHash" minOccurs="0"/>
                <xsd:element ref="ns3:_activity" minOccurs="0"/>
                <xsd:element ref="ns3:MediaServiceObjectDetectorVersion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8d31c4c-7eac-403b-94b8-7ff87ef8cda6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_activity" ma:index="19" nillable="true" ma:displayName="_activity" ma:hidden="true" ma:internalName="_activity">
      <xsd:simpleType>
        <xsd:restriction base="dms:Note"/>
      </xsd:simpleType>
    </xsd:element>
    <xsd:element name="MediaServiceObjectDetectorVersions" ma:index="20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714023d-4951-481f-a0ee-1d3a1681e732" elementFormDefault="qualified">
    <xsd:import namespace="http://schemas.microsoft.com/office/2006/documentManagement/types"/>
    <xsd:import namespace="http://schemas.microsoft.com/office/infopath/2007/PartnerControls"/>
    <xsd:element name="SharedWithUsers" ma:index="16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7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8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activity xmlns="e8d31c4c-7eac-403b-94b8-7ff87ef8cda6" xsi:nil="true"/>
  </documentManagement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79AD8D5-0618-4782-A8D4-13EEA69802CC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e8d31c4c-7eac-403b-94b8-7ff87ef8cda6"/>
    <ds:schemaRef ds:uri="a714023d-4951-481f-a0ee-1d3a1681e732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601229F4-532E-47EA-AEEB-095F0C161FAC}">
  <ds:schemaRefs>
    <ds:schemaRef ds:uri="http://schemas.openxmlformats.org/package/2006/metadata/core-properties"/>
    <ds:schemaRef ds:uri="http://purl.org/dc/dcmitype/"/>
    <ds:schemaRef ds:uri="http://schemas.microsoft.com/office/2006/documentManagement/types"/>
    <ds:schemaRef ds:uri="http://schemas.microsoft.com/office/2006/metadata/properties"/>
    <ds:schemaRef ds:uri="http://www.w3.org/XML/1998/namespace"/>
    <ds:schemaRef ds:uri="http://purl.org/dc/elements/1.1/"/>
    <ds:schemaRef ds:uri="e8d31c4c-7eac-403b-94b8-7ff87ef8cda6"/>
    <ds:schemaRef ds:uri="http://purl.org/dc/terms/"/>
    <ds:schemaRef ds:uri="http://schemas.microsoft.com/office/infopath/2007/PartnerControls"/>
    <ds:schemaRef ds:uri="a714023d-4951-481f-a0ee-1d3a1681e732"/>
  </ds:schemaRefs>
</ds:datastoreItem>
</file>

<file path=customXml/itemProps3.xml><?xml version="1.0" encoding="utf-8"?>
<ds:datastoreItem xmlns:ds="http://schemas.openxmlformats.org/officeDocument/2006/customXml" ds:itemID="{C067B550-60D4-4667-9CE7-79DEC0D59308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D48AACD9-D0F0-4D31-965B-C552EB285D5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35</Pages>
  <Words>13184</Words>
  <Characters>72512</Characters>
  <Application>Microsoft Office Word</Application>
  <DocSecurity>0</DocSecurity>
  <Lines>2339</Lines>
  <Paragraphs>16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anterbury District Health Board</Company>
  <LinksUpToDate>false</LinksUpToDate>
  <CharactersWithSpaces>84080</CharactersWithSpaces>
  <SharedDoc>false</SharedDoc>
  <HLinks>
    <vt:vector size="18" baseType="variant">
      <vt:variant>
        <vt:i4>917533</vt:i4>
      </vt:variant>
      <vt:variant>
        <vt:i4>97</vt:i4>
      </vt:variant>
      <vt:variant>
        <vt:i4>0</vt:i4>
      </vt:variant>
      <vt:variant>
        <vt:i4>5</vt:i4>
      </vt:variant>
      <vt:variant>
        <vt:lpwstr>https://www.who.int/teams/immunization-vaccines-and-biologicals/diseases/nontyphoidal-salmonella-disease</vt:lpwstr>
      </vt:variant>
      <vt:variant>
        <vt:lpwstr/>
      </vt:variant>
      <vt:variant>
        <vt:i4>7864361</vt:i4>
      </vt:variant>
      <vt:variant>
        <vt:i4>3</vt:i4>
      </vt:variant>
      <vt:variant>
        <vt:i4>0</vt:i4>
      </vt:variant>
      <vt:variant>
        <vt:i4>5</vt:i4>
      </vt:variant>
      <vt:variant>
        <vt:lpwstr>https://journals.lww.com/epidem/Fulltext/2008/01000/A_Quality_Effects_Model_for_Meta_Analysis.15.aspx</vt:lpwstr>
      </vt:variant>
      <vt:variant>
        <vt:lpwstr/>
      </vt:variant>
      <vt:variant>
        <vt:i4>2555957</vt:i4>
      </vt:variant>
      <vt:variant>
        <vt:i4>0</vt:i4>
      </vt:variant>
      <vt:variant>
        <vt:i4>0</vt:i4>
      </vt:variant>
      <vt:variant>
        <vt:i4>5</vt:i4>
      </vt:variant>
      <vt:variant>
        <vt:lpwstr>https://bmcmedresmethodol.biomedcentral.com/articles/10.1186/s12874-021-01381-z</vt:lpwstr>
      </vt:variant>
      <vt:variant>
        <vt:lpwstr>ref-CR38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ieter Heblij;Nienke</dc:creator>
  <cp:keywords/>
  <dc:description/>
  <cp:lastModifiedBy>Elumalai Subbiya</cp:lastModifiedBy>
  <cp:revision>5</cp:revision>
  <dcterms:created xsi:type="dcterms:W3CDTF">2023-10-09T22:44:00Z</dcterms:created>
  <dcterms:modified xsi:type="dcterms:W3CDTF">2023-10-17T12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9F104CE94645C443A0F0BEAD253B0364</vt:lpwstr>
  </property>
</Properties>
</file>